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F20270" w14:textId="77777777" w:rsidR="007E7F1D" w:rsidRPr="001201D0" w:rsidRDefault="007E7F1D" w:rsidP="007E7F1D">
      <w:pPr>
        <w:spacing w:before="100" w:beforeAutospacing="1" w:after="100" w:afterAutospacing="1"/>
        <w:rPr>
          <w:rFonts w:ascii="Times New Roman" w:eastAsia="Times New Roman" w:hAnsi="Times New Roman" w:cs="Times New Roman"/>
          <w:lang w:val="en-AU" w:eastAsia="zh-CN"/>
        </w:rPr>
      </w:pPr>
      <w:r w:rsidRPr="001201D0">
        <w:rPr>
          <w:rFonts w:ascii="Times New Roman" w:eastAsia="Times New Roman" w:hAnsi="Times New Roman" w:cs="Times New Roman"/>
          <w:b/>
          <w:bCs/>
          <w:lang w:val="en-AU" w:eastAsia="zh-CN"/>
        </w:rPr>
        <w:t>Name of journal:</w:t>
      </w:r>
      <w:r w:rsidRPr="001201D0">
        <w:rPr>
          <w:rFonts w:ascii="Times New Roman" w:eastAsia="Times New Roman" w:hAnsi="Times New Roman" w:cs="Times New Roman"/>
          <w:lang w:val="en-AU" w:eastAsia="zh-CN"/>
        </w:rPr>
        <w:t> World Journal of Gastrointestinal Surgery</w:t>
      </w:r>
    </w:p>
    <w:p w14:paraId="3354739B" w14:textId="77777777" w:rsidR="007E7F1D" w:rsidRPr="001201D0" w:rsidRDefault="007E7F1D" w:rsidP="007E7F1D">
      <w:pPr>
        <w:spacing w:before="100" w:beforeAutospacing="1" w:after="100" w:afterAutospacing="1"/>
        <w:rPr>
          <w:rFonts w:ascii="Times New Roman" w:eastAsia="Times New Roman" w:hAnsi="Times New Roman" w:cs="Times New Roman"/>
          <w:lang w:val="en-AU" w:eastAsia="zh-CN"/>
        </w:rPr>
      </w:pPr>
      <w:r w:rsidRPr="001201D0">
        <w:rPr>
          <w:rFonts w:ascii="Times New Roman" w:eastAsia="Times New Roman" w:hAnsi="Times New Roman" w:cs="Times New Roman"/>
          <w:b/>
          <w:bCs/>
          <w:lang w:val="en-AU" w:eastAsia="zh-CN"/>
        </w:rPr>
        <w:t>Manuscript NO.:</w:t>
      </w:r>
      <w:r w:rsidRPr="001201D0">
        <w:rPr>
          <w:rFonts w:ascii="Times New Roman" w:eastAsia="Times New Roman" w:hAnsi="Times New Roman" w:cs="Times New Roman"/>
          <w:lang w:val="en-AU" w:eastAsia="zh-CN"/>
        </w:rPr>
        <w:t> 29995</w:t>
      </w:r>
    </w:p>
    <w:p w14:paraId="49E3D0E2" w14:textId="77777777" w:rsidR="007E7F1D" w:rsidRPr="001201D0" w:rsidRDefault="007E7F1D" w:rsidP="007E7F1D">
      <w:pPr>
        <w:spacing w:before="100" w:beforeAutospacing="1" w:after="100" w:afterAutospacing="1"/>
        <w:rPr>
          <w:rFonts w:ascii="Times New Roman" w:eastAsia="Times New Roman" w:hAnsi="Times New Roman" w:cs="Times New Roman"/>
          <w:lang w:val="en-AU" w:eastAsia="zh-CN"/>
        </w:rPr>
      </w:pPr>
      <w:r w:rsidRPr="001201D0">
        <w:rPr>
          <w:rFonts w:ascii="Times New Roman" w:eastAsia="Times New Roman" w:hAnsi="Times New Roman" w:cs="Times New Roman"/>
          <w:b/>
          <w:bCs/>
          <w:lang w:val="en-AU" w:eastAsia="zh-CN"/>
        </w:rPr>
        <w:t>Column:</w:t>
      </w:r>
      <w:r w:rsidRPr="001201D0">
        <w:rPr>
          <w:rFonts w:ascii="Times New Roman" w:eastAsia="Times New Roman" w:hAnsi="Times New Roman" w:cs="Times New Roman"/>
          <w:lang w:val="en-AU" w:eastAsia="zh-CN"/>
        </w:rPr>
        <w:t> Systematic Review</w:t>
      </w:r>
    </w:p>
    <w:p w14:paraId="43D14432" w14:textId="093D59D3" w:rsidR="007E7F1D" w:rsidRPr="001201D0" w:rsidRDefault="007E7F1D" w:rsidP="007E7F1D">
      <w:pPr>
        <w:spacing w:before="100" w:beforeAutospacing="1" w:after="100" w:afterAutospacing="1"/>
        <w:rPr>
          <w:rFonts w:ascii="Times New Roman" w:eastAsia="Times New Roman" w:hAnsi="Times New Roman" w:cs="Times New Roman"/>
          <w:b/>
          <w:lang w:val="en-AU" w:eastAsia="zh-CN"/>
        </w:rPr>
      </w:pPr>
      <w:proofErr w:type="gramStart"/>
      <w:r w:rsidRPr="001201D0">
        <w:rPr>
          <w:rFonts w:ascii="Times New Roman" w:eastAsia="Times New Roman" w:hAnsi="Times New Roman" w:cs="Times New Roman"/>
          <w:b/>
          <w:lang w:val="en-AU" w:eastAsia="zh-CN"/>
        </w:rPr>
        <w:t xml:space="preserve">An uncommon presentation of a common disease - </w:t>
      </w:r>
      <w:proofErr w:type="spellStart"/>
      <w:r w:rsidRPr="001201D0">
        <w:rPr>
          <w:rFonts w:ascii="Times New Roman" w:eastAsia="Times New Roman" w:hAnsi="Times New Roman" w:cs="Times New Roman"/>
          <w:b/>
          <w:lang w:val="en-AU" w:eastAsia="zh-CN"/>
        </w:rPr>
        <w:t>Bouveret's</w:t>
      </w:r>
      <w:proofErr w:type="spellEnd"/>
      <w:r w:rsidRPr="001201D0">
        <w:rPr>
          <w:rFonts w:ascii="Times New Roman" w:eastAsia="Times New Roman" w:hAnsi="Times New Roman" w:cs="Times New Roman"/>
          <w:b/>
          <w:lang w:val="en-AU" w:eastAsia="zh-CN"/>
        </w:rPr>
        <w:t xml:space="preserve"> Syndrome.</w:t>
      </w:r>
      <w:proofErr w:type="gramEnd"/>
      <w:r w:rsidRPr="001201D0">
        <w:rPr>
          <w:rFonts w:ascii="Times New Roman" w:eastAsia="Times New Roman" w:hAnsi="Times New Roman" w:cs="Times New Roman"/>
          <w:b/>
          <w:lang w:val="en-AU" w:eastAsia="zh-CN"/>
        </w:rPr>
        <w:t xml:space="preserve"> A case report and systematic literature review</w:t>
      </w:r>
    </w:p>
    <w:p w14:paraId="7557F126" w14:textId="17E61FB2" w:rsidR="007E7F1D" w:rsidRPr="001201D0" w:rsidRDefault="007E7F1D" w:rsidP="007E7F1D">
      <w:pPr>
        <w:spacing w:before="100" w:beforeAutospacing="1" w:after="100" w:afterAutospacing="1"/>
        <w:rPr>
          <w:rFonts w:ascii="Times New Roman" w:eastAsia="Times New Roman" w:hAnsi="Times New Roman" w:cs="Times New Roman"/>
          <w:lang w:val="en-AU" w:eastAsia="zh-CN"/>
        </w:rPr>
      </w:pPr>
      <w:proofErr w:type="gramStart"/>
      <w:r w:rsidRPr="001201D0">
        <w:rPr>
          <w:rFonts w:ascii="Times New Roman" w:eastAsia="Times New Roman" w:hAnsi="Times New Roman" w:cs="Times New Roman"/>
          <w:lang w:val="en-AU" w:eastAsia="zh-CN"/>
        </w:rPr>
        <w:t>Al-</w:t>
      </w:r>
      <w:proofErr w:type="spellStart"/>
      <w:r w:rsidRPr="001201D0">
        <w:rPr>
          <w:rFonts w:ascii="Times New Roman" w:eastAsia="Times New Roman" w:hAnsi="Times New Roman" w:cs="Times New Roman"/>
          <w:lang w:val="en-AU" w:eastAsia="zh-CN"/>
        </w:rPr>
        <w:t>Habbal</w:t>
      </w:r>
      <w:proofErr w:type="spellEnd"/>
      <w:r w:rsidRPr="001201D0">
        <w:rPr>
          <w:rFonts w:ascii="Times New Roman" w:eastAsia="Times New Roman" w:hAnsi="Times New Roman" w:cs="Times New Roman"/>
          <w:lang w:val="en-AU" w:eastAsia="zh-CN"/>
        </w:rPr>
        <w:t xml:space="preserve"> </w:t>
      </w:r>
      <w:r w:rsidRPr="001201D0">
        <w:rPr>
          <w:rFonts w:ascii="Times New Roman" w:eastAsia="Times New Roman" w:hAnsi="Times New Roman" w:cs="Times New Roman"/>
          <w:i/>
          <w:lang w:val="en-AU" w:eastAsia="zh-CN"/>
        </w:rPr>
        <w:t>et al.</w:t>
      </w:r>
      <w:r w:rsidRPr="001201D0">
        <w:rPr>
          <w:rFonts w:ascii="Times New Roman" w:eastAsia="Times New Roman" w:hAnsi="Times New Roman" w:cs="Times New Roman"/>
          <w:lang w:val="en-AU" w:eastAsia="zh-CN"/>
        </w:rPr>
        <w:t xml:space="preserve"> </w:t>
      </w:r>
      <w:proofErr w:type="spellStart"/>
      <w:r w:rsidRPr="001201D0">
        <w:rPr>
          <w:rFonts w:ascii="Times New Roman" w:eastAsia="Times New Roman" w:hAnsi="Times New Roman" w:cs="Times New Roman"/>
          <w:lang w:val="en-AU" w:eastAsia="zh-CN"/>
        </w:rPr>
        <w:t>Bouveret’s</w:t>
      </w:r>
      <w:proofErr w:type="spellEnd"/>
      <w:r w:rsidRPr="001201D0">
        <w:rPr>
          <w:rFonts w:ascii="Times New Roman" w:eastAsia="Times New Roman" w:hAnsi="Times New Roman" w:cs="Times New Roman"/>
          <w:lang w:val="en-AU" w:eastAsia="zh-CN"/>
        </w:rPr>
        <w:t xml:space="preserve"> syndrome.</w:t>
      </w:r>
      <w:proofErr w:type="gramEnd"/>
      <w:r w:rsidRPr="001201D0">
        <w:rPr>
          <w:rFonts w:ascii="Times New Roman" w:eastAsia="Times New Roman" w:hAnsi="Times New Roman" w:cs="Times New Roman"/>
          <w:lang w:val="en-AU" w:eastAsia="zh-CN"/>
        </w:rPr>
        <w:t xml:space="preserve"> A systematic review</w:t>
      </w:r>
    </w:p>
    <w:p w14:paraId="725AB5DE" w14:textId="1F31DD61" w:rsidR="007E7F1D" w:rsidRPr="001201D0" w:rsidRDefault="007E7F1D" w:rsidP="007E7F1D">
      <w:pPr>
        <w:spacing w:before="100" w:beforeAutospacing="1" w:after="100" w:afterAutospacing="1"/>
        <w:rPr>
          <w:rFonts w:ascii="Times New Roman" w:hAnsi="Times New Roman" w:cs="Times New Roman"/>
          <w:b/>
        </w:rPr>
      </w:pPr>
      <w:proofErr w:type="spellStart"/>
      <w:r w:rsidRPr="001201D0">
        <w:rPr>
          <w:rFonts w:ascii="Times New Roman" w:hAnsi="Times New Roman" w:cs="Times New Roman"/>
          <w:b/>
        </w:rPr>
        <w:t>Yahya</w:t>
      </w:r>
      <w:proofErr w:type="spellEnd"/>
      <w:r w:rsidRPr="001201D0">
        <w:rPr>
          <w:rFonts w:ascii="Times New Roman" w:hAnsi="Times New Roman" w:cs="Times New Roman"/>
          <w:b/>
        </w:rPr>
        <w:t xml:space="preserve"> AL-HABBAL, Matthew Ng, David Bird, Trevor </w:t>
      </w:r>
      <w:proofErr w:type="spellStart"/>
      <w:r w:rsidRPr="001201D0">
        <w:rPr>
          <w:rFonts w:ascii="Times New Roman" w:hAnsi="Times New Roman" w:cs="Times New Roman"/>
          <w:b/>
        </w:rPr>
        <w:t>McQuillan</w:t>
      </w:r>
      <w:proofErr w:type="spellEnd"/>
      <w:r w:rsidRPr="001201D0">
        <w:rPr>
          <w:rFonts w:ascii="Times New Roman" w:hAnsi="Times New Roman" w:cs="Times New Roman"/>
          <w:b/>
        </w:rPr>
        <w:t xml:space="preserve"> and </w:t>
      </w:r>
      <w:proofErr w:type="spellStart"/>
      <w:r w:rsidRPr="001201D0">
        <w:rPr>
          <w:rFonts w:ascii="Times New Roman" w:hAnsi="Times New Roman" w:cs="Times New Roman"/>
          <w:b/>
        </w:rPr>
        <w:t>Haytham</w:t>
      </w:r>
      <w:proofErr w:type="spellEnd"/>
      <w:r w:rsidRPr="001201D0">
        <w:rPr>
          <w:rFonts w:ascii="Times New Roman" w:hAnsi="Times New Roman" w:cs="Times New Roman"/>
          <w:b/>
        </w:rPr>
        <w:t xml:space="preserve"> AL-KHAFFAF</w:t>
      </w:r>
    </w:p>
    <w:p w14:paraId="3881DCF0" w14:textId="77777777" w:rsidR="007E7F1D" w:rsidRPr="001201D0" w:rsidRDefault="007E7F1D" w:rsidP="007E7F1D">
      <w:pPr>
        <w:rPr>
          <w:rFonts w:ascii="Times New Roman" w:hAnsi="Times New Roman" w:cs="Times New Roman"/>
          <w:b/>
          <w:lang w:val="en-AU"/>
        </w:rPr>
      </w:pPr>
      <w:proofErr w:type="spellStart"/>
      <w:proofErr w:type="gramStart"/>
      <w:r w:rsidRPr="001201D0">
        <w:rPr>
          <w:rFonts w:ascii="Times New Roman" w:hAnsi="Times New Roman" w:cs="Times New Roman"/>
          <w:b/>
        </w:rPr>
        <w:t>Yahya</w:t>
      </w:r>
      <w:proofErr w:type="spellEnd"/>
      <w:r w:rsidRPr="001201D0">
        <w:rPr>
          <w:rFonts w:ascii="Times New Roman" w:hAnsi="Times New Roman" w:cs="Times New Roman"/>
          <w:b/>
        </w:rPr>
        <w:t xml:space="preserve"> AL-HABBAL, Matthew Ng, </w:t>
      </w:r>
      <w:r w:rsidRPr="001201D0">
        <w:rPr>
          <w:rFonts w:ascii="Times New Roman" w:hAnsi="Times New Roman" w:cs="Times New Roman"/>
          <w:lang w:val="en-AU"/>
        </w:rPr>
        <w:t>Department of Surgery, Box Hill Hospital, Victoria, Australia.</w:t>
      </w:r>
      <w:proofErr w:type="gramEnd"/>
      <w:r w:rsidRPr="001201D0">
        <w:rPr>
          <w:rFonts w:ascii="Times New Roman" w:hAnsi="Times New Roman" w:cs="Times New Roman"/>
          <w:lang w:val="en-AU"/>
        </w:rPr>
        <w:t xml:space="preserve"> </w:t>
      </w:r>
    </w:p>
    <w:p w14:paraId="197146E7" w14:textId="77777777" w:rsidR="007E7F1D" w:rsidRPr="001201D0" w:rsidRDefault="007E7F1D" w:rsidP="007E7F1D">
      <w:pPr>
        <w:rPr>
          <w:rFonts w:ascii="Times New Roman" w:hAnsi="Times New Roman" w:cs="Times New Roman"/>
          <w:b/>
          <w:lang w:val="en-AU"/>
        </w:rPr>
      </w:pPr>
    </w:p>
    <w:p w14:paraId="4EF182D7" w14:textId="6905AAAB" w:rsidR="007E7F1D" w:rsidRPr="001201D0" w:rsidRDefault="007E7F1D" w:rsidP="007E7F1D">
      <w:pPr>
        <w:rPr>
          <w:rFonts w:ascii="Times New Roman" w:hAnsi="Times New Roman" w:cs="Times New Roman"/>
          <w:b/>
          <w:lang w:val="en-AU"/>
        </w:rPr>
      </w:pPr>
      <w:proofErr w:type="spellStart"/>
      <w:r w:rsidRPr="001201D0">
        <w:rPr>
          <w:rFonts w:ascii="Times New Roman" w:hAnsi="Times New Roman" w:cs="Times New Roman"/>
          <w:b/>
        </w:rPr>
        <w:t>Haytham</w:t>
      </w:r>
      <w:proofErr w:type="spellEnd"/>
      <w:r w:rsidRPr="001201D0">
        <w:rPr>
          <w:rFonts w:ascii="Times New Roman" w:hAnsi="Times New Roman" w:cs="Times New Roman"/>
          <w:b/>
        </w:rPr>
        <w:t xml:space="preserve"> AL-KHAFFAF, </w:t>
      </w:r>
      <w:r w:rsidRPr="001201D0">
        <w:rPr>
          <w:rFonts w:ascii="Times New Roman" w:hAnsi="Times New Roman" w:cs="Times New Roman"/>
          <w:bCs/>
        </w:rPr>
        <w:t xml:space="preserve">East Lancashire Hospitals NHS Trust, </w:t>
      </w:r>
      <w:proofErr w:type="gramStart"/>
      <w:r w:rsidRPr="001201D0">
        <w:rPr>
          <w:rFonts w:ascii="Times New Roman" w:hAnsi="Times New Roman" w:cs="Times New Roman"/>
          <w:bCs/>
        </w:rPr>
        <w:t>The</w:t>
      </w:r>
      <w:proofErr w:type="gramEnd"/>
      <w:r w:rsidRPr="001201D0">
        <w:rPr>
          <w:rFonts w:ascii="Times New Roman" w:hAnsi="Times New Roman" w:cs="Times New Roman"/>
          <w:bCs/>
        </w:rPr>
        <w:t xml:space="preserve"> Royal Blackburn Hospital, UK</w:t>
      </w:r>
    </w:p>
    <w:p w14:paraId="5283115A" w14:textId="46611068" w:rsidR="007E7F1D" w:rsidRPr="001201D0" w:rsidRDefault="007E7F1D" w:rsidP="007E7F1D">
      <w:pPr>
        <w:spacing w:before="100" w:beforeAutospacing="1" w:after="100" w:afterAutospacing="1"/>
        <w:rPr>
          <w:rFonts w:ascii="Times New Roman" w:hAnsi="Times New Roman" w:cs="Times New Roman"/>
          <w:b/>
        </w:rPr>
      </w:pPr>
      <w:r w:rsidRPr="001201D0">
        <w:rPr>
          <w:rFonts w:ascii="Times New Roman" w:hAnsi="Times New Roman" w:cs="Times New Roman"/>
          <w:b/>
        </w:rPr>
        <w:t xml:space="preserve">Trevor </w:t>
      </w:r>
      <w:proofErr w:type="spellStart"/>
      <w:r w:rsidRPr="001201D0">
        <w:rPr>
          <w:rFonts w:ascii="Times New Roman" w:hAnsi="Times New Roman" w:cs="Times New Roman"/>
          <w:b/>
        </w:rPr>
        <w:t>McQuillan</w:t>
      </w:r>
      <w:proofErr w:type="spellEnd"/>
      <w:r w:rsidRPr="001201D0">
        <w:rPr>
          <w:rFonts w:ascii="Times New Roman" w:hAnsi="Times New Roman" w:cs="Times New Roman"/>
          <w:b/>
        </w:rPr>
        <w:t xml:space="preserve">, David Bird, </w:t>
      </w:r>
      <w:r w:rsidRPr="001201D0">
        <w:rPr>
          <w:rFonts w:ascii="Times New Roman" w:hAnsi="Times New Roman" w:cs="Times New Roman"/>
          <w:lang w:val="en-AU"/>
        </w:rPr>
        <w:t xml:space="preserve">Department of Surgery, </w:t>
      </w:r>
      <w:proofErr w:type="gramStart"/>
      <w:r w:rsidRPr="001201D0">
        <w:rPr>
          <w:rFonts w:ascii="Times New Roman" w:hAnsi="Times New Roman" w:cs="Times New Roman"/>
          <w:lang w:val="en-AU"/>
        </w:rPr>
        <w:t>The</w:t>
      </w:r>
      <w:proofErr w:type="gramEnd"/>
      <w:r w:rsidRPr="001201D0">
        <w:rPr>
          <w:rFonts w:ascii="Times New Roman" w:hAnsi="Times New Roman" w:cs="Times New Roman"/>
          <w:lang w:val="en-AU"/>
        </w:rPr>
        <w:t xml:space="preserve"> Northern Hospital, Victoria, Australia.</w:t>
      </w:r>
    </w:p>
    <w:p w14:paraId="30EE2786" w14:textId="484E59ED" w:rsidR="007E7F1D" w:rsidRPr="001201D0" w:rsidRDefault="007E7F1D" w:rsidP="007E7F1D">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Conflict-of-interest statement: </w:t>
      </w:r>
      <w:r w:rsidRPr="001201D0">
        <w:rPr>
          <w:rFonts w:ascii="Times New Roman" w:hAnsi="Times New Roman" w:cs="Times New Roman"/>
          <w:lang w:val="en-AU"/>
        </w:rPr>
        <w:t>All the authors declare that they have no competing interests.</w:t>
      </w:r>
    </w:p>
    <w:p w14:paraId="03DCA6F0" w14:textId="77777777" w:rsidR="007E7F1D" w:rsidRPr="001201D0" w:rsidRDefault="007E7F1D" w:rsidP="007E7F1D">
      <w:pPr>
        <w:autoSpaceDE w:val="0"/>
        <w:autoSpaceDN w:val="0"/>
        <w:adjustRightInd w:val="0"/>
        <w:rPr>
          <w:rFonts w:ascii="Times New Roman" w:hAnsi="Times New Roman" w:cs="Times New Roman"/>
          <w:lang w:val="en-AU"/>
        </w:rPr>
      </w:pPr>
    </w:p>
    <w:p w14:paraId="7CD5B1ED" w14:textId="0FD0EFD5" w:rsidR="007E7F1D" w:rsidRPr="001201D0" w:rsidRDefault="007E7F1D" w:rsidP="007E7F1D">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Data sharing statement: </w:t>
      </w:r>
      <w:r w:rsidRPr="001201D0">
        <w:rPr>
          <w:rFonts w:ascii="Times New Roman" w:hAnsi="Times New Roman" w:cs="Times New Roman"/>
          <w:lang w:val="en-AU"/>
        </w:rPr>
        <w:t>The dataset and statistical analysis is available from the corresponding author at Yahya.al-habbal@easternhealth.org.au</w:t>
      </w:r>
    </w:p>
    <w:p w14:paraId="354B929B" w14:textId="77777777" w:rsidR="007E7F1D" w:rsidRPr="001201D0" w:rsidRDefault="007E7F1D">
      <w:pPr>
        <w:rPr>
          <w:rFonts w:ascii="Times New Roman" w:hAnsi="Times New Roman" w:cs="Times New Roman"/>
          <w:b/>
          <w:lang w:val="en-AU"/>
        </w:rPr>
      </w:pPr>
    </w:p>
    <w:p w14:paraId="6F514790" w14:textId="0B4CC42F" w:rsidR="007E7F1D" w:rsidRPr="001201D0" w:rsidRDefault="007E7F1D" w:rsidP="007E7F1D">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Open-Access: </w:t>
      </w:r>
      <w:r w:rsidRPr="001201D0">
        <w:rPr>
          <w:rFonts w:ascii="Times New Roman" w:hAnsi="Times New Roman" w:cs="Times New Roman"/>
          <w:lang w:val="en-AU"/>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201D0">
          <w:rPr>
            <w:rStyle w:val="Hyperlink"/>
            <w:rFonts w:ascii="Times New Roman" w:hAnsi="Times New Roman" w:cs="Times New Roman"/>
            <w:lang w:val="en-AU"/>
          </w:rPr>
          <w:t>http://creativecommons.org/licenses/by-nc/4.0/</w:t>
        </w:r>
      </w:hyperlink>
    </w:p>
    <w:p w14:paraId="79BB3F41" w14:textId="77777777" w:rsidR="007E7F1D" w:rsidRPr="001201D0" w:rsidRDefault="007E7F1D" w:rsidP="007E7F1D">
      <w:pPr>
        <w:autoSpaceDE w:val="0"/>
        <w:autoSpaceDN w:val="0"/>
        <w:adjustRightInd w:val="0"/>
        <w:rPr>
          <w:rFonts w:ascii="Times New Roman" w:hAnsi="Times New Roman" w:cs="Times New Roman"/>
          <w:lang w:val="en-AU"/>
        </w:rPr>
      </w:pPr>
    </w:p>
    <w:p w14:paraId="393061A4" w14:textId="4098D7D0" w:rsidR="001201D0" w:rsidRPr="001201D0" w:rsidRDefault="007E7F1D" w:rsidP="001201D0">
      <w:pPr>
        <w:rPr>
          <w:rFonts w:ascii="Times New Roman" w:hAnsi="Times New Roman" w:cs="Times New Roman"/>
          <w:b/>
          <w:lang w:val="en-AU"/>
        </w:rPr>
      </w:pPr>
      <w:r w:rsidRPr="001201D0">
        <w:rPr>
          <w:rFonts w:ascii="Times New Roman" w:hAnsi="Times New Roman" w:cs="Times New Roman"/>
          <w:b/>
          <w:lang w:val="en-AU"/>
        </w:rPr>
        <w:t xml:space="preserve">Correspondence to: </w:t>
      </w:r>
      <w:proofErr w:type="spellStart"/>
      <w:r w:rsidR="001201D0" w:rsidRPr="001201D0">
        <w:rPr>
          <w:rFonts w:ascii="Times New Roman" w:hAnsi="Times New Roman" w:cs="Times New Roman"/>
          <w:b/>
          <w:lang w:val="en-AU"/>
        </w:rPr>
        <w:t>Yahya</w:t>
      </w:r>
      <w:proofErr w:type="spellEnd"/>
      <w:r w:rsidR="001201D0" w:rsidRPr="001201D0">
        <w:rPr>
          <w:rFonts w:ascii="Times New Roman" w:hAnsi="Times New Roman" w:cs="Times New Roman"/>
          <w:b/>
          <w:lang w:val="en-AU"/>
        </w:rPr>
        <w:t xml:space="preserve"> AL-HABBAL, </w:t>
      </w:r>
      <w:proofErr w:type="spellStart"/>
      <w:r w:rsidR="001201D0" w:rsidRPr="001201D0">
        <w:rPr>
          <w:rFonts w:ascii="Times New Roman" w:hAnsi="Times New Roman" w:cs="Times New Roman"/>
          <w:b/>
          <w:lang w:val="en-AU"/>
        </w:rPr>
        <w:t>MBChB</w:t>
      </w:r>
      <w:proofErr w:type="spellEnd"/>
      <w:r w:rsidR="001201D0" w:rsidRPr="001201D0">
        <w:rPr>
          <w:rFonts w:ascii="Times New Roman" w:hAnsi="Times New Roman" w:cs="Times New Roman"/>
          <w:b/>
          <w:lang w:val="en-AU"/>
        </w:rPr>
        <w:t xml:space="preserve">, MRCS, FRACS, </w:t>
      </w:r>
      <w:r w:rsidR="001201D0" w:rsidRPr="001201D0">
        <w:rPr>
          <w:rFonts w:ascii="Times New Roman" w:hAnsi="Times New Roman" w:cs="Times New Roman"/>
          <w:lang w:val="en-AU"/>
        </w:rPr>
        <w:t>Department of Surgery, Box Hill Hospital, 8 Arnold Street, Box Hill, Victoria</w:t>
      </w:r>
      <w:r w:rsidR="00A90D82">
        <w:rPr>
          <w:rFonts w:ascii="Times New Roman" w:hAnsi="Times New Roman" w:cs="Times New Roman"/>
          <w:lang w:val="en-AU"/>
        </w:rPr>
        <w:t>, 3128</w:t>
      </w:r>
      <w:r w:rsidR="001201D0" w:rsidRPr="001201D0">
        <w:rPr>
          <w:rFonts w:ascii="Times New Roman" w:hAnsi="Times New Roman" w:cs="Times New Roman"/>
          <w:lang w:val="en-AU"/>
        </w:rPr>
        <w:t xml:space="preserve">, Australia. </w:t>
      </w:r>
      <w:hyperlink r:id="rId10" w:history="1">
        <w:r w:rsidR="001201D0" w:rsidRPr="001201D0">
          <w:rPr>
            <w:rStyle w:val="Hyperlink"/>
            <w:rFonts w:ascii="Times New Roman" w:hAnsi="Times New Roman" w:cs="Times New Roman"/>
            <w:b/>
            <w:lang w:val="en-AU"/>
          </w:rPr>
          <w:t>Yahya.al-habbal@easternhealth.org.au</w:t>
        </w:r>
      </w:hyperlink>
    </w:p>
    <w:p w14:paraId="71051114" w14:textId="77777777" w:rsidR="001E62F6" w:rsidRDefault="001E62F6" w:rsidP="001E62F6">
      <w:pPr>
        <w:rPr>
          <w:rFonts w:ascii="Times New Roman" w:hAnsi="Times New Roman" w:cs="Times New Roman"/>
          <w:b/>
          <w:lang w:val="en-AU"/>
        </w:rPr>
      </w:pPr>
      <w:r w:rsidRPr="001201D0">
        <w:rPr>
          <w:rFonts w:ascii="Times New Roman" w:hAnsi="Times New Roman" w:cs="Times New Roman"/>
          <w:b/>
          <w:lang w:val="en-AU"/>
        </w:rPr>
        <w:t>Telephone:</w:t>
      </w:r>
      <w:r>
        <w:rPr>
          <w:rFonts w:ascii="Times New Roman" w:hAnsi="Times New Roman" w:cs="Times New Roman"/>
          <w:b/>
          <w:lang w:val="en-AU"/>
        </w:rPr>
        <w:t xml:space="preserve"> (+61) 409 942 002</w:t>
      </w:r>
    </w:p>
    <w:p w14:paraId="6A6D1F6E" w14:textId="77777777" w:rsidR="001E62F6" w:rsidRPr="001201D0" w:rsidRDefault="001E62F6" w:rsidP="001E62F6">
      <w:pPr>
        <w:rPr>
          <w:rFonts w:ascii="Times New Roman" w:hAnsi="Times New Roman" w:cs="Times New Roman"/>
          <w:b/>
          <w:lang w:val="en-AU"/>
        </w:rPr>
      </w:pPr>
      <w:r>
        <w:rPr>
          <w:rFonts w:ascii="Times New Roman" w:hAnsi="Times New Roman" w:cs="Times New Roman"/>
          <w:b/>
          <w:lang w:val="en-AU"/>
        </w:rPr>
        <w:t>Fax: (+61 3) 9464 5947</w:t>
      </w:r>
    </w:p>
    <w:p w14:paraId="1B0F025D" w14:textId="4BD80045" w:rsidR="007E7F1D" w:rsidRPr="001201D0" w:rsidRDefault="007E7F1D" w:rsidP="007E7F1D">
      <w:pPr>
        <w:autoSpaceDE w:val="0"/>
        <w:autoSpaceDN w:val="0"/>
        <w:adjustRightInd w:val="0"/>
        <w:rPr>
          <w:rFonts w:ascii="Times New Roman" w:hAnsi="Times New Roman" w:cs="Times New Roman"/>
          <w:b/>
          <w:lang w:val="en-AU"/>
        </w:rPr>
      </w:pPr>
    </w:p>
    <w:p w14:paraId="207AB19E" w14:textId="6C9D82A2" w:rsidR="001201D0" w:rsidRPr="001201D0" w:rsidRDefault="001201D0" w:rsidP="001201D0">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Received: </w:t>
      </w:r>
    </w:p>
    <w:p w14:paraId="1DFCCDF2" w14:textId="71A984F3" w:rsidR="001201D0" w:rsidRPr="001201D0" w:rsidRDefault="001201D0" w:rsidP="001201D0">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Peer-review started: </w:t>
      </w:r>
    </w:p>
    <w:p w14:paraId="067584B3" w14:textId="3912C278" w:rsidR="001201D0" w:rsidRPr="001201D0" w:rsidRDefault="001201D0" w:rsidP="001201D0">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First decision: </w:t>
      </w:r>
      <w:r>
        <w:t>2016-09-26 08:59</w:t>
      </w:r>
    </w:p>
    <w:p w14:paraId="65707AF3" w14:textId="6F36AEC1" w:rsidR="001201D0" w:rsidRPr="001201D0" w:rsidRDefault="001201D0" w:rsidP="001201D0">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Revised: </w:t>
      </w:r>
      <w:r>
        <w:rPr>
          <w:rFonts w:ascii="Times New Roman" w:hAnsi="Times New Roman" w:cs="Times New Roman"/>
          <w:bCs/>
          <w:lang w:val="en-AU"/>
        </w:rPr>
        <w:t>2016-10-02 12:00</w:t>
      </w:r>
    </w:p>
    <w:p w14:paraId="2729B7C3" w14:textId="1BA3452E" w:rsidR="001201D0" w:rsidRPr="001201D0" w:rsidRDefault="001201D0" w:rsidP="001201D0">
      <w:pPr>
        <w:autoSpaceDE w:val="0"/>
        <w:autoSpaceDN w:val="0"/>
        <w:adjustRightInd w:val="0"/>
        <w:rPr>
          <w:rFonts w:ascii="Times New Roman" w:hAnsi="Times New Roman" w:cs="Times New Roman"/>
          <w:lang w:val="en-AU"/>
        </w:rPr>
      </w:pPr>
      <w:r w:rsidRPr="001201D0">
        <w:rPr>
          <w:rFonts w:ascii="Times New Roman" w:hAnsi="Times New Roman" w:cs="Times New Roman"/>
          <w:b/>
          <w:bCs/>
          <w:lang w:val="en-AU"/>
        </w:rPr>
        <w:t xml:space="preserve">Accepted: </w:t>
      </w:r>
    </w:p>
    <w:p w14:paraId="067B7482" w14:textId="77777777" w:rsidR="001201D0" w:rsidRPr="001201D0" w:rsidRDefault="001201D0" w:rsidP="001201D0">
      <w:pPr>
        <w:autoSpaceDE w:val="0"/>
        <w:autoSpaceDN w:val="0"/>
        <w:adjustRightInd w:val="0"/>
        <w:rPr>
          <w:rFonts w:ascii="Times New Roman" w:hAnsi="Times New Roman" w:cs="Times New Roman"/>
          <w:b/>
          <w:bCs/>
          <w:lang w:val="en-AU"/>
        </w:rPr>
      </w:pPr>
      <w:r w:rsidRPr="001201D0">
        <w:rPr>
          <w:rFonts w:ascii="Times New Roman" w:hAnsi="Times New Roman" w:cs="Times New Roman"/>
          <w:b/>
          <w:bCs/>
          <w:lang w:val="en-AU"/>
        </w:rPr>
        <w:t>Article in press:</w:t>
      </w:r>
    </w:p>
    <w:p w14:paraId="1DECB596" w14:textId="02D7453B" w:rsidR="00AA7FAF" w:rsidRPr="001201D0" w:rsidRDefault="001201D0" w:rsidP="00AA7FAF">
      <w:pPr>
        <w:rPr>
          <w:rFonts w:ascii="Times New Roman" w:hAnsi="Times New Roman" w:cs="Times New Roman"/>
          <w:b/>
          <w:sz w:val="28"/>
          <w:szCs w:val="28"/>
          <w:lang w:val="en-AU"/>
        </w:rPr>
      </w:pPr>
      <w:r w:rsidRPr="001201D0">
        <w:rPr>
          <w:rFonts w:ascii="Times New Roman" w:hAnsi="Times New Roman" w:cs="Times New Roman"/>
          <w:b/>
          <w:bCs/>
          <w:lang w:val="en-AU"/>
        </w:rPr>
        <w:t>Published online:</w:t>
      </w:r>
    </w:p>
    <w:p w14:paraId="6BE8798E" w14:textId="77777777" w:rsidR="001201D0" w:rsidRDefault="001201D0">
      <w:pPr>
        <w:rPr>
          <w:rFonts w:ascii="Times New Roman" w:hAnsi="Times New Roman" w:cs="Times New Roman"/>
          <w:b/>
          <w:sz w:val="36"/>
          <w:szCs w:val="36"/>
          <w:lang w:val="en-AU"/>
        </w:rPr>
      </w:pPr>
      <w:r>
        <w:rPr>
          <w:rFonts w:ascii="Times New Roman" w:hAnsi="Times New Roman" w:cs="Times New Roman"/>
          <w:b/>
          <w:sz w:val="36"/>
          <w:szCs w:val="36"/>
          <w:lang w:val="en-AU"/>
        </w:rPr>
        <w:br w:type="page"/>
      </w:r>
    </w:p>
    <w:p w14:paraId="25046A5D" w14:textId="661BA097" w:rsidR="00821CFC" w:rsidRPr="0084558D" w:rsidRDefault="0084558D" w:rsidP="0019660B">
      <w:pPr>
        <w:spacing w:line="360" w:lineRule="auto"/>
        <w:jc w:val="both"/>
        <w:rPr>
          <w:rFonts w:ascii="Times New Roman" w:hAnsi="Times New Roman" w:cs="Times New Roman"/>
          <w:b/>
          <w:lang w:val="en-AU"/>
        </w:rPr>
      </w:pPr>
      <w:r w:rsidRPr="0084558D">
        <w:rPr>
          <w:rFonts w:ascii="Times New Roman" w:hAnsi="Times New Roman" w:cs="Times New Roman"/>
          <w:b/>
          <w:lang w:val="en-AU"/>
        </w:rPr>
        <w:lastRenderedPageBreak/>
        <w:t>ABSTRACT</w:t>
      </w:r>
    </w:p>
    <w:p w14:paraId="4BE8FAFA" w14:textId="53296A23" w:rsidR="00343C91" w:rsidRPr="007E7F1D" w:rsidRDefault="0084558D" w:rsidP="0019660B">
      <w:pPr>
        <w:spacing w:line="360" w:lineRule="auto"/>
        <w:jc w:val="both"/>
        <w:rPr>
          <w:rFonts w:ascii="Times New Roman" w:hAnsi="Times New Roman" w:cs="Times New Roman"/>
          <w:lang w:val="en-AU"/>
        </w:rPr>
      </w:pPr>
      <w:r>
        <w:rPr>
          <w:rFonts w:ascii="Times New Roman" w:hAnsi="Times New Roman" w:cs="Times New Roman"/>
          <w:b/>
          <w:lang w:val="en-AU"/>
        </w:rPr>
        <w:t>AIM</w:t>
      </w:r>
      <w:r w:rsidR="00343C91" w:rsidRPr="007E7F1D">
        <w:rPr>
          <w:rFonts w:ascii="Times New Roman" w:hAnsi="Times New Roman" w:cs="Times New Roman"/>
          <w:lang w:val="en-AU"/>
        </w:rPr>
        <w:t xml:space="preserve">: </w:t>
      </w:r>
      <w:r>
        <w:rPr>
          <w:rFonts w:ascii="Times New Roman" w:hAnsi="Times New Roman" w:cs="Times New Roman"/>
          <w:lang w:val="en-AU"/>
        </w:rPr>
        <w:t xml:space="preserve">To investigate and summarise the current evidence surrounding management of </w:t>
      </w:r>
      <w:proofErr w:type="spellStart"/>
      <w:r>
        <w:rPr>
          <w:rFonts w:ascii="Times New Roman" w:hAnsi="Times New Roman" w:cs="Times New Roman"/>
          <w:lang w:val="en-AU"/>
        </w:rPr>
        <w:t>Bouveret’s</w:t>
      </w:r>
      <w:proofErr w:type="spellEnd"/>
      <w:r>
        <w:rPr>
          <w:rFonts w:ascii="Times New Roman" w:hAnsi="Times New Roman" w:cs="Times New Roman"/>
          <w:lang w:val="en-AU"/>
        </w:rPr>
        <w:t xml:space="preserve"> syndrome</w:t>
      </w:r>
      <w:r w:rsidR="00E37A1C">
        <w:rPr>
          <w:rFonts w:ascii="Times New Roman" w:hAnsi="Times New Roman" w:cs="Times New Roman"/>
          <w:lang w:val="en-AU"/>
        </w:rPr>
        <w:t xml:space="preserve"> (BS)</w:t>
      </w:r>
      <w:r>
        <w:rPr>
          <w:rFonts w:ascii="Times New Roman" w:hAnsi="Times New Roman" w:cs="Times New Roman"/>
          <w:lang w:val="en-AU"/>
        </w:rPr>
        <w:t>.</w:t>
      </w:r>
    </w:p>
    <w:p w14:paraId="08BBAAFD" w14:textId="2C17ED46" w:rsidR="00343C91" w:rsidRPr="007E7F1D" w:rsidRDefault="005B7F1E" w:rsidP="0019660B">
      <w:pPr>
        <w:spacing w:line="360" w:lineRule="auto"/>
        <w:jc w:val="both"/>
        <w:rPr>
          <w:rFonts w:ascii="Times New Roman" w:hAnsi="Times New Roman" w:cs="Times New Roman"/>
          <w:lang w:val="en-AU"/>
        </w:rPr>
      </w:pPr>
      <w:r>
        <w:rPr>
          <w:rFonts w:ascii="Times New Roman" w:hAnsi="Times New Roman" w:cs="Times New Roman"/>
          <w:b/>
          <w:lang w:val="en-AU"/>
        </w:rPr>
        <w:t>METHOD</w:t>
      </w:r>
      <w:r w:rsidR="00343C91" w:rsidRPr="007E7F1D">
        <w:rPr>
          <w:rFonts w:ascii="Times New Roman" w:hAnsi="Times New Roman" w:cs="Times New Roman"/>
          <w:u w:val="single"/>
          <w:lang w:val="en-AU"/>
        </w:rPr>
        <w:t>:</w:t>
      </w:r>
      <w:r w:rsidR="00343C91" w:rsidRPr="007E7F1D">
        <w:rPr>
          <w:rFonts w:ascii="Times New Roman" w:hAnsi="Times New Roman" w:cs="Times New Roman"/>
          <w:lang w:val="en-AU"/>
        </w:rPr>
        <w:t xml:space="preserve"> </w:t>
      </w:r>
      <w:r w:rsidR="0084558D">
        <w:rPr>
          <w:rFonts w:ascii="Times New Roman" w:hAnsi="Times New Roman" w:cs="Times New Roman"/>
          <w:lang w:val="en-AU"/>
        </w:rPr>
        <w:t>A MEDLINE</w:t>
      </w:r>
      <w:r w:rsidR="00343C91" w:rsidRPr="007E7F1D">
        <w:rPr>
          <w:rFonts w:ascii="Times New Roman" w:hAnsi="Times New Roman" w:cs="Times New Roman"/>
          <w:lang w:val="en-AU"/>
        </w:rPr>
        <w:t xml:space="preserve"> search was performed for the terms [</w:t>
      </w:r>
      <w:proofErr w:type="spellStart"/>
      <w:r w:rsidR="00343C91" w:rsidRPr="007E7F1D">
        <w:rPr>
          <w:rFonts w:ascii="Times New Roman" w:hAnsi="Times New Roman" w:cs="Times New Roman"/>
          <w:lang w:val="en-AU"/>
        </w:rPr>
        <w:t>Bouveret</w:t>
      </w:r>
      <w:proofErr w:type="spellEnd"/>
      <w:r w:rsidR="00343C91" w:rsidRPr="007E7F1D">
        <w:rPr>
          <w:rFonts w:ascii="Times New Roman" w:hAnsi="Times New Roman" w:cs="Times New Roman"/>
          <w:lang w:val="en-AU"/>
        </w:rPr>
        <w:t xml:space="preserve"> syndrome] OR [</w:t>
      </w:r>
      <w:proofErr w:type="spellStart"/>
      <w:r w:rsidR="00343C91" w:rsidRPr="007E7F1D">
        <w:rPr>
          <w:rFonts w:ascii="Times New Roman" w:hAnsi="Times New Roman" w:cs="Times New Roman"/>
          <w:lang w:val="en-AU"/>
        </w:rPr>
        <w:t>Bouveret’s</w:t>
      </w:r>
      <w:proofErr w:type="spellEnd"/>
      <w:r w:rsidR="00343C91" w:rsidRPr="007E7F1D">
        <w:rPr>
          <w:rFonts w:ascii="Times New Roman" w:hAnsi="Times New Roman" w:cs="Times New Roman"/>
          <w:lang w:val="en-AU"/>
        </w:rPr>
        <w:t xml:space="preserve"> syndrome] OR [</w:t>
      </w:r>
      <w:proofErr w:type="spellStart"/>
      <w:r w:rsidR="00343C91" w:rsidRPr="007E7F1D">
        <w:rPr>
          <w:rFonts w:ascii="Times New Roman" w:hAnsi="Times New Roman" w:cs="Times New Roman"/>
          <w:lang w:val="en-AU"/>
        </w:rPr>
        <w:t>Bouverets</w:t>
      </w:r>
      <w:proofErr w:type="spellEnd"/>
      <w:r w:rsidR="00343C91" w:rsidRPr="007E7F1D">
        <w:rPr>
          <w:rFonts w:ascii="Times New Roman" w:hAnsi="Times New Roman" w:cs="Times New Roman"/>
          <w:lang w:val="en-AU"/>
        </w:rPr>
        <w:t xml:space="preserve"> syndrome] OR [(gastric outlet obstruction) AND (gallstones)]. The search was conducted </w:t>
      </w:r>
      <w:r w:rsidR="00AB5C50" w:rsidRPr="007E7F1D">
        <w:rPr>
          <w:rFonts w:ascii="Times New Roman" w:hAnsi="Times New Roman" w:cs="Times New Roman"/>
          <w:lang w:val="en-AU"/>
        </w:rPr>
        <w:t>independentl</w:t>
      </w:r>
      <w:r w:rsidR="0084558D">
        <w:rPr>
          <w:rFonts w:ascii="Times New Roman" w:hAnsi="Times New Roman" w:cs="Times New Roman"/>
          <w:lang w:val="en-AU"/>
        </w:rPr>
        <w:t xml:space="preserve">y by two clinicians (YA and MN) in April 2016. A case of </w:t>
      </w:r>
      <w:proofErr w:type="spellStart"/>
      <w:r w:rsidR="0084558D">
        <w:rPr>
          <w:rFonts w:ascii="Times New Roman" w:hAnsi="Times New Roman" w:cs="Times New Roman"/>
          <w:lang w:val="en-AU"/>
        </w:rPr>
        <w:t>Bouveret’s</w:t>
      </w:r>
      <w:proofErr w:type="spellEnd"/>
      <w:r w:rsidR="0084558D">
        <w:rPr>
          <w:rFonts w:ascii="Times New Roman" w:hAnsi="Times New Roman" w:cs="Times New Roman"/>
          <w:lang w:val="en-AU"/>
        </w:rPr>
        <w:t xml:space="preserve"> syndrome is also described</w:t>
      </w:r>
    </w:p>
    <w:p w14:paraId="7ED546C7" w14:textId="14BA19B3" w:rsidR="00343C91" w:rsidRPr="007E7F1D" w:rsidRDefault="0019660B" w:rsidP="0019660B">
      <w:pPr>
        <w:spacing w:line="360" w:lineRule="auto"/>
        <w:rPr>
          <w:rFonts w:ascii="Times New Roman" w:hAnsi="Times New Roman" w:cs="Times New Roman"/>
          <w:lang w:val="en-AU"/>
        </w:rPr>
      </w:pPr>
      <w:r>
        <w:rPr>
          <w:rFonts w:ascii="Times New Roman" w:hAnsi="Times New Roman" w:cs="Times New Roman"/>
          <w:b/>
          <w:lang w:val="en-AU"/>
        </w:rPr>
        <w:t>RESULTS</w:t>
      </w:r>
      <w:r w:rsidR="00343C91" w:rsidRPr="007E7F1D">
        <w:rPr>
          <w:rFonts w:ascii="Times New Roman" w:hAnsi="Times New Roman" w:cs="Times New Roman"/>
          <w:u w:val="single"/>
          <w:lang w:val="en-AU"/>
        </w:rPr>
        <w:t>:</w:t>
      </w:r>
      <w:r w:rsidR="00343C91" w:rsidRPr="007E7F1D">
        <w:rPr>
          <w:rFonts w:ascii="Times New Roman" w:hAnsi="Times New Roman" w:cs="Times New Roman"/>
          <w:lang w:val="en-AU"/>
        </w:rPr>
        <w:t xml:space="preserve"> </w:t>
      </w:r>
      <w:r>
        <w:rPr>
          <w:rFonts w:ascii="Times New Roman" w:hAnsi="Times New Roman" w:cs="Times New Roman"/>
          <w:lang w:val="en-AU"/>
        </w:rPr>
        <w:t>A total of</w:t>
      </w:r>
      <w:r w:rsidR="00343C91" w:rsidRPr="007E7F1D">
        <w:rPr>
          <w:rFonts w:ascii="Times New Roman" w:hAnsi="Times New Roman" w:cs="Times New Roman"/>
          <w:lang w:val="en-AU"/>
        </w:rPr>
        <w:t xml:space="preserve"> </w:t>
      </w:r>
      <w:r w:rsidR="00F4557C" w:rsidRPr="007E7F1D">
        <w:rPr>
          <w:rFonts w:ascii="Times New Roman" w:hAnsi="Times New Roman" w:cs="Times New Roman"/>
          <w:lang w:val="en-AU"/>
        </w:rPr>
        <w:t>315</w:t>
      </w:r>
      <w:r w:rsidR="00343C91" w:rsidRPr="007E7F1D">
        <w:rPr>
          <w:rFonts w:ascii="Times New Roman" w:hAnsi="Times New Roman" w:cs="Times New Roman"/>
          <w:lang w:val="en-AU"/>
        </w:rPr>
        <w:t xml:space="preserve"> articles</w:t>
      </w:r>
      <w:r>
        <w:rPr>
          <w:rFonts w:ascii="Times New Roman" w:hAnsi="Times New Roman" w:cs="Times New Roman"/>
          <w:lang w:val="en-AU"/>
        </w:rPr>
        <w:t xml:space="preserve">, published from 1967 to 2016, were found. </w:t>
      </w:r>
      <w:r w:rsidR="00343C91" w:rsidRPr="007E7F1D">
        <w:rPr>
          <w:rFonts w:ascii="Times New Roman" w:hAnsi="Times New Roman" w:cs="Times New Roman"/>
          <w:lang w:val="en-AU"/>
        </w:rPr>
        <w:t>For a clinically meaningful clinical review, articles published before 01/01/1990 and were excluded, leaving (</w:t>
      </w:r>
      <w:r w:rsidR="00F4557C" w:rsidRPr="007E7F1D">
        <w:rPr>
          <w:rFonts w:ascii="Times New Roman" w:hAnsi="Times New Roman" w:cs="Times New Roman"/>
          <w:lang w:val="en-AU"/>
        </w:rPr>
        <w:t>235</w:t>
      </w:r>
      <w:r w:rsidR="00343C91" w:rsidRPr="007E7F1D">
        <w:rPr>
          <w:rFonts w:ascii="Times New Roman" w:hAnsi="Times New Roman" w:cs="Times New Roman"/>
          <w:lang w:val="en-AU"/>
        </w:rPr>
        <w:t xml:space="preserve">) unique articles to review. </w:t>
      </w:r>
      <w:r w:rsidR="00970499" w:rsidRPr="007E7F1D">
        <w:rPr>
          <w:rFonts w:ascii="Times New Roman" w:hAnsi="Times New Roman" w:cs="Times New Roman"/>
          <w:lang w:val="en-AU"/>
        </w:rPr>
        <w:t>Twenty</w:t>
      </w:r>
      <w:r w:rsidR="00982553" w:rsidRPr="007E7F1D">
        <w:rPr>
          <w:rFonts w:ascii="Times New Roman" w:hAnsi="Times New Roman" w:cs="Times New Roman"/>
          <w:lang w:val="en-AU"/>
        </w:rPr>
        <w:t>-seven</w:t>
      </w:r>
      <w:r w:rsidR="00970499" w:rsidRPr="007E7F1D">
        <w:rPr>
          <w:rFonts w:ascii="Times New Roman" w:hAnsi="Times New Roman" w:cs="Times New Roman"/>
          <w:lang w:val="en-AU"/>
        </w:rPr>
        <w:t xml:space="preserve"> articles were not available (neither by direct communication nor through inter-library transfer).</w:t>
      </w:r>
      <w:r w:rsidR="00AB5C50" w:rsidRPr="007E7F1D">
        <w:rPr>
          <w:rFonts w:ascii="Times New Roman" w:hAnsi="Times New Roman" w:cs="Times New Roman"/>
          <w:lang w:val="en-AU"/>
        </w:rPr>
        <w:t xml:space="preserve"> These were also excluded.</w:t>
      </w:r>
      <w:r w:rsidR="00970499" w:rsidRPr="007E7F1D">
        <w:rPr>
          <w:rFonts w:ascii="Times New Roman" w:hAnsi="Times New Roman" w:cs="Times New Roman"/>
          <w:lang w:val="en-AU"/>
        </w:rPr>
        <w:t xml:space="preserve"> The final </w:t>
      </w:r>
      <w:proofErr w:type="gramStart"/>
      <w:r w:rsidR="00970499" w:rsidRPr="007E7F1D">
        <w:rPr>
          <w:rFonts w:ascii="Times New Roman" w:hAnsi="Times New Roman" w:cs="Times New Roman"/>
          <w:lang w:val="en-AU"/>
        </w:rPr>
        <w:t>number of articles reviewed were</w:t>
      </w:r>
      <w:proofErr w:type="gramEnd"/>
      <w:r w:rsidR="00970499" w:rsidRPr="007E7F1D">
        <w:rPr>
          <w:rFonts w:ascii="Times New Roman" w:hAnsi="Times New Roman" w:cs="Times New Roman"/>
          <w:lang w:val="en-AU"/>
        </w:rPr>
        <w:t xml:space="preserve"> (208). </w:t>
      </w:r>
      <w:r w:rsidR="00343C91" w:rsidRPr="007E7F1D">
        <w:rPr>
          <w:rFonts w:ascii="Times New Roman" w:hAnsi="Times New Roman" w:cs="Times New Roman"/>
          <w:lang w:val="en-AU"/>
        </w:rPr>
        <w:t>There were (</w:t>
      </w:r>
      <w:r w:rsidR="008424A5" w:rsidRPr="007E7F1D">
        <w:rPr>
          <w:rFonts w:ascii="Times New Roman" w:hAnsi="Times New Roman" w:cs="Times New Roman"/>
          <w:lang w:val="en-AU"/>
        </w:rPr>
        <w:t>161</w:t>
      </w:r>
      <w:r w:rsidR="00343C91" w:rsidRPr="007E7F1D">
        <w:rPr>
          <w:rFonts w:ascii="Times New Roman" w:hAnsi="Times New Roman" w:cs="Times New Roman"/>
          <w:lang w:val="en-AU"/>
        </w:rPr>
        <w:t xml:space="preserve">) case reports, </w:t>
      </w:r>
      <w:r w:rsidR="00982553" w:rsidRPr="007E7F1D">
        <w:rPr>
          <w:rFonts w:ascii="Times New Roman" w:hAnsi="Times New Roman" w:cs="Times New Roman"/>
          <w:lang w:val="en-AU"/>
        </w:rPr>
        <w:t>(</w:t>
      </w:r>
      <w:r w:rsidR="00343C91" w:rsidRPr="007E7F1D">
        <w:rPr>
          <w:rFonts w:ascii="Times New Roman" w:hAnsi="Times New Roman" w:cs="Times New Roman"/>
          <w:lang w:val="en-AU"/>
        </w:rPr>
        <w:t>1</w:t>
      </w:r>
      <w:r w:rsidR="00970499" w:rsidRPr="007E7F1D">
        <w:rPr>
          <w:rFonts w:ascii="Times New Roman" w:hAnsi="Times New Roman" w:cs="Times New Roman"/>
          <w:lang w:val="en-AU"/>
        </w:rPr>
        <w:t>3</w:t>
      </w:r>
      <w:r w:rsidR="00982553" w:rsidRPr="007E7F1D">
        <w:rPr>
          <w:rFonts w:ascii="Times New Roman" w:hAnsi="Times New Roman" w:cs="Times New Roman"/>
          <w:lang w:val="en-AU"/>
        </w:rPr>
        <w:t>)</w:t>
      </w:r>
      <w:r w:rsidR="00343C91" w:rsidRPr="007E7F1D">
        <w:rPr>
          <w:rFonts w:ascii="Times New Roman" w:hAnsi="Times New Roman" w:cs="Times New Roman"/>
          <w:lang w:val="en-AU"/>
        </w:rPr>
        <w:t xml:space="preserve"> reviews, </w:t>
      </w:r>
      <w:r w:rsidR="00982553" w:rsidRPr="007E7F1D">
        <w:rPr>
          <w:rFonts w:ascii="Times New Roman" w:hAnsi="Times New Roman" w:cs="Times New Roman"/>
          <w:lang w:val="en-AU"/>
        </w:rPr>
        <w:t>(</w:t>
      </w:r>
      <w:r w:rsidR="00970499" w:rsidRPr="007E7F1D">
        <w:rPr>
          <w:rFonts w:ascii="Times New Roman" w:hAnsi="Times New Roman" w:cs="Times New Roman"/>
          <w:lang w:val="en-AU"/>
        </w:rPr>
        <w:t>2</w:t>
      </w:r>
      <w:r w:rsidR="008424A5" w:rsidRPr="007E7F1D">
        <w:rPr>
          <w:rFonts w:ascii="Times New Roman" w:hAnsi="Times New Roman" w:cs="Times New Roman"/>
          <w:lang w:val="en-AU"/>
        </w:rPr>
        <w:t>3</w:t>
      </w:r>
      <w:r w:rsidR="00982553" w:rsidRPr="007E7F1D">
        <w:rPr>
          <w:rFonts w:ascii="Times New Roman" w:hAnsi="Times New Roman" w:cs="Times New Roman"/>
          <w:lang w:val="en-AU"/>
        </w:rPr>
        <w:t>)</w:t>
      </w:r>
      <w:r w:rsidR="00343C91" w:rsidRPr="007E7F1D">
        <w:rPr>
          <w:rFonts w:ascii="Times New Roman" w:hAnsi="Times New Roman" w:cs="Times New Roman"/>
          <w:lang w:val="en-AU"/>
        </w:rPr>
        <w:t xml:space="preserve"> images (radiological and clinical images), and </w:t>
      </w:r>
      <w:r w:rsidR="00982553" w:rsidRPr="007E7F1D">
        <w:rPr>
          <w:rFonts w:ascii="Times New Roman" w:hAnsi="Times New Roman" w:cs="Times New Roman"/>
          <w:lang w:val="en-AU"/>
        </w:rPr>
        <w:t>(11)</w:t>
      </w:r>
      <w:r w:rsidR="00343C91" w:rsidRPr="007E7F1D">
        <w:rPr>
          <w:rFonts w:ascii="Times New Roman" w:hAnsi="Times New Roman" w:cs="Times New Roman"/>
          <w:lang w:val="en-AU"/>
        </w:rPr>
        <w:t xml:space="preserve"> letter</w:t>
      </w:r>
      <w:r w:rsidR="00970499" w:rsidRPr="007E7F1D">
        <w:rPr>
          <w:rFonts w:ascii="Times New Roman" w:hAnsi="Times New Roman" w:cs="Times New Roman"/>
          <w:lang w:val="en-AU"/>
        </w:rPr>
        <w:t>s to editor. Female to male</w:t>
      </w:r>
      <w:r w:rsidR="000260A2" w:rsidRPr="007E7F1D">
        <w:rPr>
          <w:rFonts w:ascii="Times New Roman" w:hAnsi="Times New Roman" w:cs="Times New Roman"/>
          <w:lang w:val="en-AU"/>
        </w:rPr>
        <w:t xml:space="preserve"> ratio was 1.</w:t>
      </w:r>
      <w:r w:rsidR="008F18C1" w:rsidRPr="007E7F1D">
        <w:rPr>
          <w:rFonts w:ascii="Times New Roman" w:hAnsi="Times New Roman" w:cs="Times New Roman"/>
          <w:lang w:val="en-AU"/>
        </w:rPr>
        <w:t>82</w:t>
      </w:r>
      <w:r w:rsidR="000260A2" w:rsidRPr="007E7F1D">
        <w:rPr>
          <w:rFonts w:ascii="Times New Roman" w:hAnsi="Times New Roman" w:cs="Times New Roman"/>
          <w:lang w:val="en-AU"/>
        </w:rPr>
        <w:t xml:space="preserve">. Mean age was </w:t>
      </w:r>
      <w:r w:rsidR="00970499" w:rsidRPr="007E7F1D">
        <w:rPr>
          <w:rFonts w:ascii="Times New Roman" w:hAnsi="Times New Roman" w:cs="Times New Roman"/>
          <w:lang w:val="en-AU"/>
        </w:rPr>
        <w:t>74</w:t>
      </w:r>
      <w:r w:rsidR="000260A2" w:rsidRPr="007E7F1D">
        <w:rPr>
          <w:rFonts w:ascii="Times New Roman" w:hAnsi="Times New Roman" w:cs="Times New Roman"/>
          <w:lang w:val="en-AU"/>
        </w:rPr>
        <w:t xml:space="preserve"> years. Treatment modalities included laparotomy in the majority of cases, laparoscopic surgery, endoscopic surgery and shockwave lithotripsy.</w:t>
      </w:r>
    </w:p>
    <w:p w14:paraId="3B2C4E52" w14:textId="599349AE" w:rsidR="00343C91" w:rsidRDefault="0019660B" w:rsidP="0019660B">
      <w:pPr>
        <w:spacing w:line="360" w:lineRule="auto"/>
        <w:jc w:val="both"/>
        <w:rPr>
          <w:rFonts w:ascii="Times New Roman" w:hAnsi="Times New Roman" w:cs="Times New Roman"/>
          <w:lang w:val="en-AU"/>
        </w:rPr>
      </w:pPr>
      <w:r>
        <w:rPr>
          <w:rFonts w:ascii="Times New Roman" w:hAnsi="Times New Roman" w:cs="Times New Roman"/>
          <w:b/>
          <w:lang w:val="en-AU"/>
        </w:rPr>
        <w:t>CONCLUSION</w:t>
      </w:r>
      <w:r w:rsidR="00343C91" w:rsidRPr="007E7F1D">
        <w:rPr>
          <w:rFonts w:ascii="Times New Roman" w:hAnsi="Times New Roman" w:cs="Times New Roman"/>
          <w:u w:val="single"/>
          <w:lang w:val="en-AU"/>
        </w:rPr>
        <w:t>:</w:t>
      </w:r>
      <w:r w:rsidR="00393A19" w:rsidRPr="007E7F1D">
        <w:rPr>
          <w:rFonts w:ascii="Times New Roman" w:hAnsi="Times New Roman" w:cs="Times New Roman"/>
          <w:lang w:val="en-AU"/>
        </w:rPr>
        <w:t xml:space="preserve"> </w:t>
      </w:r>
      <w:r w:rsidR="0084558D" w:rsidRPr="007E7F1D">
        <w:rPr>
          <w:rFonts w:ascii="Times New Roman" w:hAnsi="Times New Roman" w:cs="Times New Roman"/>
          <w:lang w:val="en-AU"/>
        </w:rPr>
        <w:t>There is limited evidence in the literature about the appropriate approach.</w:t>
      </w:r>
      <w:r w:rsidR="0084558D">
        <w:rPr>
          <w:rFonts w:ascii="Times New Roman" w:hAnsi="Times New Roman" w:cs="Times New Roman"/>
          <w:lang w:val="en-AU"/>
        </w:rPr>
        <w:t xml:space="preserve"> We suggest an algorithm for management of </w:t>
      </w:r>
      <w:proofErr w:type="spellStart"/>
      <w:r w:rsidR="0084558D">
        <w:rPr>
          <w:rFonts w:ascii="Times New Roman" w:hAnsi="Times New Roman" w:cs="Times New Roman"/>
          <w:lang w:val="en-AU"/>
        </w:rPr>
        <w:t>Bouveret’s</w:t>
      </w:r>
      <w:proofErr w:type="spellEnd"/>
      <w:r w:rsidR="0084558D">
        <w:rPr>
          <w:rFonts w:ascii="Times New Roman" w:hAnsi="Times New Roman" w:cs="Times New Roman"/>
          <w:lang w:val="en-AU"/>
        </w:rPr>
        <w:t xml:space="preserve"> syndrome.</w:t>
      </w:r>
    </w:p>
    <w:p w14:paraId="42789D87" w14:textId="77777777" w:rsidR="0019660B" w:rsidRDefault="0019660B" w:rsidP="0019660B">
      <w:pPr>
        <w:spacing w:line="360" w:lineRule="auto"/>
        <w:jc w:val="both"/>
        <w:rPr>
          <w:rFonts w:ascii="Times New Roman" w:hAnsi="Times New Roman" w:cs="Times New Roman"/>
          <w:lang w:val="en-AU"/>
        </w:rPr>
      </w:pPr>
    </w:p>
    <w:p w14:paraId="2840120C" w14:textId="3A602290" w:rsidR="0019660B" w:rsidRDefault="0019660B" w:rsidP="0019660B">
      <w:pPr>
        <w:spacing w:line="360" w:lineRule="auto"/>
        <w:jc w:val="both"/>
        <w:rPr>
          <w:rFonts w:ascii="Times New Roman" w:hAnsi="Times New Roman" w:cs="Times New Roman"/>
          <w:lang w:val="en-AU"/>
        </w:rPr>
      </w:pPr>
      <w:r w:rsidRPr="0019660B">
        <w:rPr>
          <w:rFonts w:ascii="Times New Roman" w:hAnsi="Times New Roman" w:cs="Times New Roman"/>
          <w:b/>
          <w:lang w:val="en-AU"/>
        </w:rPr>
        <w:t xml:space="preserve">Key Words: </w:t>
      </w:r>
      <w:proofErr w:type="spellStart"/>
      <w:r w:rsidRPr="0019660B">
        <w:rPr>
          <w:rFonts w:ascii="Times New Roman" w:hAnsi="Times New Roman" w:cs="Times New Roman"/>
          <w:lang w:val="en-AU"/>
        </w:rPr>
        <w:t>Bouveret’s</w:t>
      </w:r>
      <w:proofErr w:type="spellEnd"/>
      <w:r w:rsidRPr="0019660B">
        <w:rPr>
          <w:rFonts w:ascii="Times New Roman" w:hAnsi="Times New Roman" w:cs="Times New Roman"/>
          <w:lang w:val="en-AU"/>
        </w:rPr>
        <w:t xml:space="preserve"> syndrome</w:t>
      </w:r>
      <w:r w:rsidR="0084558D">
        <w:rPr>
          <w:rFonts w:ascii="Times New Roman" w:hAnsi="Times New Roman" w:cs="Times New Roman"/>
          <w:lang w:val="en-AU"/>
        </w:rPr>
        <w:t>;</w:t>
      </w:r>
      <w:r>
        <w:rPr>
          <w:rFonts w:ascii="Times New Roman" w:hAnsi="Times New Roman" w:cs="Times New Roman"/>
          <w:lang w:val="en-AU"/>
        </w:rPr>
        <w:t xml:space="preserve"> Biliary anomalies</w:t>
      </w:r>
      <w:r w:rsidR="0084558D">
        <w:rPr>
          <w:rFonts w:ascii="Times New Roman" w:hAnsi="Times New Roman" w:cs="Times New Roman"/>
          <w:lang w:val="en-AU"/>
        </w:rPr>
        <w:t>;</w:t>
      </w:r>
      <w:r>
        <w:rPr>
          <w:rFonts w:ascii="Times New Roman" w:hAnsi="Times New Roman" w:cs="Times New Roman"/>
          <w:lang w:val="en-AU"/>
        </w:rPr>
        <w:t xml:space="preserve"> </w:t>
      </w:r>
      <w:r w:rsidR="00523976">
        <w:rPr>
          <w:rFonts w:ascii="Times New Roman" w:hAnsi="Times New Roman" w:cs="Times New Roman"/>
          <w:lang w:val="en-AU"/>
        </w:rPr>
        <w:t>Endoscopy</w:t>
      </w:r>
      <w:r w:rsidR="0084558D">
        <w:rPr>
          <w:rFonts w:ascii="Times New Roman" w:hAnsi="Times New Roman" w:cs="Times New Roman"/>
          <w:lang w:val="en-AU"/>
        </w:rPr>
        <w:t>;</w:t>
      </w:r>
      <w:r w:rsidR="00523976">
        <w:rPr>
          <w:rFonts w:ascii="Times New Roman" w:hAnsi="Times New Roman" w:cs="Times New Roman"/>
          <w:lang w:val="en-AU"/>
        </w:rPr>
        <w:t xml:space="preserve"> Digestive System</w:t>
      </w:r>
      <w:r w:rsidR="0084558D">
        <w:rPr>
          <w:rFonts w:ascii="Times New Roman" w:hAnsi="Times New Roman" w:cs="Times New Roman"/>
          <w:lang w:val="en-AU"/>
        </w:rPr>
        <w:t>;</w:t>
      </w:r>
      <w:r w:rsidR="00523976">
        <w:rPr>
          <w:rFonts w:ascii="Times New Roman" w:hAnsi="Times New Roman" w:cs="Times New Roman"/>
          <w:lang w:val="en-AU"/>
        </w:rPr>
        <w:t xml:space="preserve"> Gallstones/surgery</w:t>
      </w:r>
      <w:r w:rsidR="0084558D">
        <w:rPr>
          <w:rFonts w:ascii="Times New Roman" w:hAnsi="Times New Roman" w:cs="Times New Roman"/>
          <w:lang w:val="en-AU"/>
        </w:rPr>
        <w:t>;</w:t>
      </w:r>
      <w:r w:rsidR="00523976">
        <w:rPr>
          <w:rFonts w:ascii="Times New Roman" w:hAnsi="Times New Roman" w:cs="Times New Roman"/>
          <w:lang w:val="en-AU"/>
        </w:rPr>
        <w:t xml:space="preserve"> Gallstones/complications</w:t>
      </w:r>
      <w:r w:rsidR="0084558D">
        <w:rPr>
          <w:rFonts w:ascii="Times New Roman" w:hAnsi="Times New Roman" w:cs="Times New Roman"/>
          <w:lang w:val="en-AU"/>
        </w:rPr>
        <w:t>;</w:t>
      </w:r>
      <w:r w:rsidR="00523976">
        <w:rPr>
          <w:rFonts w:ascii="Times New Roman" w:hAnsi="Times New Roman" w:cs="Times New Roman"/>
          <w:lang w:val="en-AU"/>
        </w:rPr>
        <w:t xml:space="preserve"> Duodenal Obstruction/diagnosis</w:t>
      </w:r>
      <w:r w:rsidR="0084558D">
        <w:rPr>
          <w:rFonts w:ascii="Times New Roman" w:hAnsi="Times New Roman" w:cs="Times New Roman"/>
          <w:lang w:val="en-AU"/>
        </w:rPr>
        <w:t>;</w:t>
      </w:r>
      <w:r w:rsidR="00523976">
        <w:rPr>
          <w:rFonts w:ascii="Times New Roman" w:hAnsi="Times New Roman" w:cs="Times New Roman"/>
          <w:lang w:val="en-AU"/>
        </w:rPr>
        <w:t xml:space="preserve"> Duodenal Obstruction/</w:t>
      </w:r>
      <w:proofErr w:type="spellStart"/>
      <w:r w:rsidR="00523976">
        <w:rPr>
          <w:rFonts w:ascii="Times New Roman" w:hAnsi="Times New Roman" w:cs="Times New Roman"/>
          <w:lang w:val="en-AU"/>
        </w:rPr>
        <w:t>etiology</w:t>
      </w:r>
      <w:proofErr w:type="spellEnd"/>
      <w:r w:rsidR="0084558D">
        <w:rPr>
          <w:rFonts w:ascii="Times New Roman" w:hAnsi="Times New Roman" w:cs="Times New Roman"/>
          <w:lang w:val="en-AU"/>
        </w:rPr>
        <w:t>;</w:t>
      </w:r>
      <w:r w:rsidR="00523976">
        <w:rPr>
          <w:rFonts w:ascii="Times New Roman" w:hAnsi="Times New Roman" w:cs="Times New Roman"/>
          <w:lang w:val="en-AU"/>
        </w:rPr>
        <w:t xml:space="preserve"> Duodenal Obstruction/surgery</w:t>
      </w:r>
      <w:r w:rsidR="0084558D">
        <w:rPr>
          <w:rFonts w:ascii="Times New Roman" w:hAnsi="Times New Roman" w:cs="Times New Roman"/>
          <w:lang w:val="en-AU"/>
        </w:rPr>
        <w:t>;</w:t>
      </w:r>
      <w:r w:rsidR="00523976">
        <w:rPr>
          <w:rFonts w:ascii="Times New Roman" w:hAnsi="Times New Roman" w:cs="Times New Roman"/>
          <w:lang w:val="en-AU"/>
        </w:rPr>
        <w:t xml:space="preserve"> Intestinal Fistula/diagnosis</w:t>
      </w:r>
      <w:r w:rsidR="0084558D">
        <w:rPr>
          <w:rFonts w:ascii="Times New Roman" w:hAnsi="Times New Roman" w:cs="Times New Roman"/>
          <w:lang w:val="en-AU"/>
        </w:rPr>
        <w:t>;</w:t>
      </w:r>
      <w:r w:rsidR="00523976">
        <w:rPr>
          <w:rFonts w:ascii="Times New Roman" w:hAnsi="Times New Roman" w:cs="Times New Roman"/>
          <w:lang w:val="en-AU"/>
        </w:rPr>
        <w:t xml:space="preserve"> Humans.</w:t>
      </w:r>
    </w:p>
    <w:p w14:paraId="392B0496" w14:textId="77777777" w:rsidR="00523976" w:rsidRDefault="00523976" w:rsidP="00523976">
      <w:pPr>
        <w:autoSpaceDE w:val="0"/>
        <w:autoSpaceDN w:val="0"/>
        <w:adjustRightInd w:val="0"/>
        <w:rPr>
          <w:rFonts w:ascii="BookAntiqua-Bold" w:hAnsi="BookAntiqua-Bold" w:cs="BookAntiqua-Bold"/>
          <w:b/>
          <w:bCs/>
          <w:lang w:val="en-AU"/>
        </w:rPr>
      </w:pPr>
    </w:p>
    <w:p w14:paraId="050B24EF" w14:textId="77777777" w:rsidR="00523976" w:rsidRDefault="00523976" w:rsidP="00523976">
      <w:pPr>
        <w:autoSpaceDE w:val="0"/>
        <w:autoSpaceDN w:val="0"/>
        <w:adjustRightInd w:val="0"/>
        <w:rPr>
          <w:rFonts w:ascii="BookAntiqua" w:hAnsi="BookAntiqua" w:cs="BookAntiqua"/>
          <w:lang w:val="en-AU"/>
        </w:rPr>
      </w:pPr>
      <w:proofErr w:type="gramStart"/>
      <w:r>
        <w:rPr>
          <w:rFonts w:ascii="BookAntiqua-Bold" w:hAnsi="BookAntiqua-Bold" w:cs="BookAntiqua-Bold"/>
          <w:b/>
          <w:bCs/>
          <w:lang w:val="en-AU"/>
        </w:rPr>
        <w:t>©The Author(s) 2015.</w:t>
      </w:r>
      <w:proofErr w:type="gramEnd"/>
      <w:r>
        <w:rPr>
          <w:rFonts w:ascii="BookAntiqua-Bold" w:hAnsi="BookAntiqua-Bold" w:cs="BookAntiqua-Bold"/>
          <w:b/>
          <w:bCs/>
          <w:lang w:val="en-AU"/>
        </w:rPr>
        <w:t xml:space="preserve"> </w:t>
      </w:r>
      <w:proofErr w:type="gramStart"/>
      <w:r>
        <w:rPr>
          <w:rFonts w:ascii="BookAntiqua" w:hAnsi="BookAntiqua" w:cs="BookAntiqua"/>
          <w:lang w:val="en-AU"/>
        </w:rPr>
        <w:t xml:space="preserve">Published by </w:t>
      </w:r>
      <w:proofErr w:type="spellStart"/>
      <w:r>
        <w:rPr>
          <w:rFonts w:ascii="BookAntiqua" w:hAnsi="BookAntiqua" w:cs="BookAntiqua"/>
          <w:lang w:val="en-AU"/>
        </w:rPr>
        <w:t>Baishideng</w:t>
      </w:r>
      <w:proofErr w:type="spellEnd"/>
      <w:r>
        <w:rPr>
          <w:rFonts w:ascii="BookAntiqua" w:hAnsi="BookAntiqua" w:cs="BookAntiqua"/>
          <w:lang w:val="en-AU"/>
        </w:rPr>
        <w:t xml:space="preserve"> Publishing Group Inc.</w:t>
      </w:r>
      <w:proofErr w:type="gramEnd"/>
      <w:r>
        <w:rPr>
          <w:rFonts w:ascii="BookAntiqua" w:hAnsi="BookAntiqua" w:cs="BookAntiqua"/>
          <w:lang w:val="en-AU"/>
        </w:rPr>
        <w:t xml:space="preserve"> All rights</w:t>
      </w:r>
    </w:p>
    <w:p w14:paraId="66C984C6" w14:textId="17948E7D" w:rsidR="00523976" w:rsidRDefault="00523976" w:rsidP="00523976">
      <w:pPr>
        <w:spacing w:line="360" w:lineRule="auto"/>
        <w:jc w:val="both"/>
        <w:rPr>
          <w:rFonts w:ascii="Times New Roman" w:hAnsi="Times New Roman" w:cs="Times New Roman"/>
          <w:lang w:val="en-AU"/>
        </w:rPr>
      </w:pPr>
      <w:proofErr w:type="gramStart"/>
      <w:r>
        <w:rPr>
          <w:rFonts w:ascii="BookAntiqua" w:hAnsi="BookAntiqua" w:cs="BookAntiqua"/>
          <w:lang w:val="en-AU"/>
        </w:rPr>
        <w:t>reserved</w:t>
      </w:r>
      <w:proofErr w:type="gramEnd"/>
      <w:r>
        <w:rPr>
          <w:rFonts w:ascii="BookAntiqua" w:hAnsi="BookAntiqua" w:cs="BookAntiqua"/>
          <w:lang w:val="en-AU"/>
        </w:rPr>
        <w:t>.</w:t>
      </w:r>
    </w:p>
    <w:p w14:paraId="5BF7841C" w14:textId="77777777" w:rsidR="00523976" w:rsidRDefault="00523976" w:rsidP="0019660B">
      <w:pPr>
        <w:spacing w:line="360" w:lineRule="auto"/>
        <w:jc w:val="both"/>
        <w:rPr>
          <w:rFonts w:ascii="Times New Roman" w:hAnsi="Times New Roman" w:cs="Times New Roman"/>
          <w:lang w:val="en-AU"/>
        </w:rPr>
      </w:pPr>
    </w:p>
    <w:p w14:paraId="425BCAA7" w14:textId="25BB82A3" w:rsidR="00523976" w:rsidRDefault="00523976" w:rsidP="0019660B">
      <w:pPr>
        <w:spacing w:line="360" w:lineRule="auto"/>
        <w:jc w:val="both"/>
        <w:rPr>
          <w:rFonts w:ascii="Times New Roman" w:hAnsi="Times New Roman" w:cs="Times New Roman"/>
          <w:lang w:val="en-AU"/>
        </w:rPr>
      </w:pPr>
      <w:r>
        <w:rPr>
          <w:rFonts w:ascii="Times New Roman" w:hAnsi="Times New Roman" w:cs="Times New Roman"/>
          <w:b/>
          <w:lang w:val="en-AU"/>
        </w:rPr>
        <w:t xml:space="preserve">Core tip: </w:t>
      </w:r>
      <w:proofErr w:type="spellStart"/>
      <w:r>
        <w:rPr>
          <w:rFonts w:ascii="Times New Roman" w:hAnsi="Times New Roman" w:cs="Times New Roman"/>
          <w:lang w:val="en-AU"/>
        </w:rPr>
        <w:t>Bouveret’s</w:t>
      </w:r>
      <w:proofErr w:type="spellEnd"/>
      <w:r>
        <w:rPr>
          <w:rFonts w:ascii="Times New Roman" w:hAnsi="Times New Roman" w:cs="Times New Roman"/>
          <w:lang w:val="en-AU"/>
        </w:rPr>
        <w:t xml:space="preserve"> syndrome is gastric outlet obstruction secondary to an impacted gallstone in the duodenum or stomach. There is limited evidence surrounding management of this rare syndrome. Here we </w:t>
      </w:r>
      <w:r w:rsidR="00790FCF">
        <w:rPr>
          <w:rFonts w:ascii="Times New Roman" w:hAnsi="Times New Roman" w:cs="Times New Roman"/>
          <w:lang w:val="en-AU"/>
        </w:rPr>
        <w:t xml:space="preserve">systematically </w:t>
      </w:r>
      <w:r>
        <w:rPr>
          <w:rFonts w:ascii="Times New Roman" w:hAnsi="Times New Roman" w:cs="Times New Roman"/>
          <w:lang w:val="en-AU"/>
        </w:rPr>
        <w:t>review the published cases and recommend a treatment algorithm to clinicians facing this syndrome in future.</w:t>
      </w:r>
    </w:p>
    <w:p w14:paraId="3F27D57E" w14:textId="7D0001C9" w:rsidR="00523976" w:rsidRPr="00523976" w:rsidRDefault="005C47F1" w:rsidP="00523976">
      <w:pPr>
        <w:spacing w:before="100" w:beforeAutospacing="1" w:after="100" w:afterAutospacing="1"/>
        <w:rPr>
          <w:rFonts w:ascii="Times New Roman" w:eastAsia="Times New Roman" w:hAnsi="Times New Roman" w:cs="Times New Roman"/>
          <w:lang w:val="en-AU" w:eastAsia="zh-CN"/>
        </w:rPr>
      </w:pPr>
      <w:r w:rsidRPr="005C47F1">
        <w:rPr>
          <w:rFonts w:ascii="Times New Roman" w:hAnsi="Times New Roman" w:cs="Times New Roman"/>
          <w:b/>
        </w:rPr>
        <w:t>Citation:</w:t>
      </w:r>
      <w:r>
        <w:rPr>
          <w:rFonts w:ascii="Times New Roman" w:hAnsi="Times New Roman" w:cs="Times New Roman"/>
        </w:rPr>
        <w:t xml:space="preserve"> </w:t>
      </w:r>
      <w:r w:rsidR="00523976" w:rsidRPr="005C47F1">
        <w:rPr>
          <w:rFonts w:ascii="Times New Roman" w:hAnsi="Times New Roman" w:cs="Times New Roman"/>
          <w:b/>
        </w:rPr>
        <w:t>AL-HABBAL</w:t>
      </w:r>
      <w:r>
        <w:rPr>
          <w:rFonts w:ascii="Times New Roman" w:hAnsi="Times New Roman" w:cs="Times New Roman"/>
          <w:b/>
        </w:rPr>
        <w:t xml:space="preserve"> Y</w:t>
      </w:r>
      <w:r w:rsidR="00523976" w:rsidRPr="005C47F1">
        <w:rPr>
          <w:rFonts w:ascii="Times New Roman" w:hAnsi="Times New Roman" w:cs="Times New Roman"/>
          <w:b/>
        </w:rPr>
        <w:t>,</w:t>
      </w:r>
      <w:r w:rsidR="00523976" w:rsidRPr="00523976">
        <w:rPr>
          <w:rFonts w:ascii="Times New Roman" w:hAnsi="Times New Roman" w:cs="Times New Roman"/>
        </w:rPr>
        <w:t xml:space="preserve"> Ng</w:t>
      </w:r>
      <w:r>
        <w:rPr>
          <w:rFonts w:ascii="Times New Roman" w:hAnsi="Times New Roman" w:cs="Times New Roman"/>
        </w:rPr>
        <w:t xml:space="preserve"> M</w:t>
      </w:r>
      <w:r w:rsidR="00523976" w:rsidRPr="00523976">
        <w:rPr>
          <w:rFonts w:ascii="Times New Roman" w:hAnsi="Times New Roman" w:cs="Times New Roman"/>
        </w:rPr>
        <w:t>, Bird</w:t>
      </w:r>
      <w:r>
        <w:rPr>
          <w:rFonts w:ascii="Times New Roman" w:hAnsi="Times New Roman" w:cs="Times New Roman"/>
        </w:rPr>
        <w:t xml:space="preserve"> D</w:t>
      </w:r>
      <w:r w:rsidR="00523976" w:rsidRPr="00523976">
        <w:rPr>
          <w:rFonts w:ascii="Times New Roman" w:hAnsi="Times New Roman" w:cs="Times New Roman"/>
        </w:rPr>
        <w:t xml:space="preserve">, </w:t>
      </w:r>
      <w:proofErr w:type="spellStart"/>
      <w:r w:rsidR="00523976" w:rsidRPr="00523976">
        <w:rPr>
          <w:rFonts w:ascii="Times New Roman" w:hAnsi="Times New Roman" w:cs="Times New Roman"/>
        </w:rPr>
        <w:t>McQuillan</w:t>
      </w:r>
      <w:proofErr w:type="spellEnd"/>
      <w:r>
        <w:rPr>
          <w:rFonts w:ascii="Times New Roman" w:hAnsi="Times New Roman" w:cs="Times New Roman"/>
        </w:rPr>
        <w:t xml:space="preserve"> T and A</w:t>
      </w:r>
      <w:r w:rsidR="00523976" w:rsidRPr="00523976">
        <w:rPr>
          <w:rFonts w:ascii="Times New Roman" w:hAnsi="Times New Roman" w:cs="Times New Roman"/>
        </w:rPr>
        <w:t>L-KHAFFAF</w:t>
      </w:r>
      <w:r>
        <w:rPr>
          <w:rFonts w:ascii="Times New Roman" w:hAnsi="Times New Roman" w:cs="Times New Roman"/>
        </w:rPr>
        <w:t xml:space="preserve"> H</w:t>
      </w:r>
      <w:r w:rsidR="00523976" w:rsidRPr="00523976">
        <w:rPr>
          <w:rFonts w:ascii="Times New Roman" w:hAnsi="Times New Roman" w:cs="Times New Roman"/>
        </w:rPr>
        <w:t xml:space="preserve">. </w:t>
      </w:r>
      <w:proofErr w:type="gramStart"/>
      <w:r w:rsidR="00523976" w:rsidRPr="00523976">
        <w:rPr>
          <w:rFonts w:ascii="Times New Roman" w:eastAsia="Times New Roman" w:hAnsi="Times New Roman" w:cs="Times New Roman"/>
          <w:lang w:val="en-AU" w:eastAsia="zh-CN"/>
        </w:rPr>
        <w:t xml:space="preserve">An uncommon presentation of a common disease - </w:t>
      </w:r>
      <w:proofErr w:type="spellStart"/>
      <w:r w:rsidR="00523976" w:rsidRPr="00523976">
        <w:rPr>
          <w:rFonts w:ascii="Times New Roman" w:eastAsia="Times New Roman" w:hAnsi="Times New Roman" w:cs="Times New Roman"/>
          <w:lang w:val="en-AU" w:eastAsia="zh-CN"/>
        </w:rPr>
        <w:t>Bouveret's</w:t>
      </w:r>
      <w:proofErr w:type="spellEnd"/>
      <w:r w:rsidR="00523976" w:rsidRPr="00523976">
        <w:rPr>
          <w:rFonts w:ascii="Times New Roman" w:eastAsia="Times New Roman" w:hAnsi="Times New Roman" w:cs="Times New Roman"/>
          <w:lang w:val="en-AU" w:eastAsia="zh-CN"/>
        </w:rPr>
        <w:t xml:space="preserve"> Syndrome.</w:t>
      </w:r>
      <w:proofErr w:type="gramEnd"/>
      <w:r w:rsidR="00523976" w:rsidRPr="00523976">
        <w:rPr>
          <w:rFonts w:ascii="Times New Roman" w:eastAsia="Times New Roman" w:hAnsi="Times New Roman" w:cs="Times New Roman"/>
          <w:lang w:val="en-AU" w:eastAsia="zh-CN"/>
        </w:rPr>
        <w:t xml:space="preserve"> A case report and systematic literature review. World J </w:t>
      </w:r>
      <w:proofErr w:type="spellStart"/>
      <w:r w:rsidR="00523976" w:rsidRPr="00523976">
        <w:rPr>
          <w:rFonts w:ascii="Times New Roman" w:eastAsia="Times New Roman" w:hAnsi="Times New Roman" w:cs="Times New Roman"/>
          <w:lang w:val="en-AU" w:eastAsia="zh-CN"/>
        </w:rPr>
        <w:t>Gastroenterol</w:t>
      </w:r>
      <w:proofErr w:type="spellEnd"/>
      <w:r w:rsidR="00523976" w:rsidRPr="00523976">
        <w:rPr>
          <w:rFonts w:ascii="Times New Roman" w:eastAsia="Times New Roman" w:hAnsi="Times New Roman" w:cs="Times New Roman"/>
          <w:lang w:val="en-AU" w:eastAsia="zh-CN"/>
        </w:rPr>
        <w:t xml:space="preserve"> 2016; </w:t>
      </w:r>
      <w:proofErr w:type="gramStart"/>
      <w:r w:rsidR="00523976" w:rsidRPr="00523976">
        <w:rPr>
          <w:rFonts w:ascii="Times New Roman" w:eastAsia="Times New Roman" w:hAnsi="Times New Roman" w:cs="Times New Roman"/>
          <w:lang w:val="en-AU" w:eastAsia="zh-CN"/>
        </w:rPr>
        <w:t>In</w:t>
      </w:r>
      <w:proofErr w:type="gramEnd"/>
      <w:r w:rsidR="00523976" w:rsidRPr="00523976">
        <w:rPr>
          <w:rFonts w:ascii="Times New Roman" w:eastAsia="Times New Roman" w:hAnsi="Times New Roman" w:cs="Times New Roman"/>
          <w:lang w:val="en-AU" w:eastAsia="zh-CN"/>
        </w:rPr>
        <w:t xml:space="preserve"> press</w:t>
      </w:r>
    </w:p>
    <w:p w14:paraId="66B17AAC" w14:textId="77777777" w:rsidR="00523976" w:rsidRPr="0019660B" w:rsidRDefault="00523976" w:rsidP="0019660B">
      <w:pPr>
        <w:spacing w:line="360" w:lineRule="auto"/>
        <w:jc w:val="both"/>
        <w:rPr>
          <w:rFonts w:ascii="Times New Roman" w:hAnsi="Times New Roman" w:cs="Times New Roman"/>
          <w:lang w:val="en-AU"/>
        </w:rPr>
      </w:pPr>
    </w:p>
    <w:p w14:paraId="1AE7A3D9" w14:textId="77777777" w:rsidR="00343C91" w:rsidRPr="007E7F1D" w:rsidRDefault="00343C91" w:rsidP="0019660B">
      <w:pPr>
        <w:spacing w:line="360" w:lineRule="auto"/>
        <w:jc w:val="both"/>
        <w:rPr>
          <w:rFonts w:ascii="Times New Roman" w:hAnsi="Times New Roman" w:cs="Times New Roman"/>
          <w:lang w:val="en-AU"/>
        </w:rPr>
      </w:pPr>
    </w:p>
    <w:p w14:paraId="0A3D6B75" w14:textId="77777777" w:rsidR="00790FCF" w:rsidRDefault="00790FCF">
      <w:pPr>
        <w:rPr>
          <w:rFonts w:ascii="Times New Roman" w:hAnsi="Times New Roman" w:cs="Times New Roman"/>
          <w:b/>
          <w:sz w:val="36"/>
          <w:szCs w:val="36"/>
          <w:lang w:val="en-AU"/>
        </w:rPr>
      </w:pPr>
      <w:r>
        <w:rPr>
          <w:rFonts w:ascii="Times New Roman" w:hAnsi="Times New Roman" w:cs="Times New Roman"/>
          <w:b/>
          <w:sz w:val="36"/>
          <w:szCs w:val="36"/>
          <w:lang w:val="en-AU"/>
        </w:rPr>
        <w:br w:type="page"/>
      </w:r>
    </w:p>
    <w:p w14:paraId="79E38F7A" w14:textId="5AC11B49" w:rsidR="004C27A6" w:rsidRPr="00790FCF" w:rsidRDefault="00790FCF" w:rsidP="0019660B">
      <w:pPr>
        <w:spacing w:line="360" w:lineRule="auto"/>
        <w:jc w:val="both"/>
        <w:rPr>
          <w:rFonts w:ascii="Times New Roman" w:hAnsi="Times New Roman" w:cs="Times New Roman"/>
          <w:b/>
          <w:lang w:val="en-AU"/>
        </w:rPr>
      </w:pPr>
      <w:r w:rsidRPr="00790FCF">
        <w:rPr>
          <w:rFonts w:ascii="Times New Roman" w:hAnsi="Times New Roman" w:cs="Times New Roman"/>
          <w:b/>
          <w:lang w:val="en-AU"/>
        </w:rPr>
        <w:lastRenderedPageBreak/>
        <w:t>INTRODUCTION</w:t>
      </w:r>
    </w:p>
    <w:p w14:paraId="7CBD5442" w14:textId="7A8998D8" w:rsidR="005E0FCE" w:rsidRPr="00790FCF" w:rsidRDefault="004C27A6" w:rsidP="0019660B">
      <w:pPr>
        <w:spacing w:line="360" w:lineRule="auto"/>
        <w:jc w:val="both"/>
        <w:rPr>
          <w:rFonts w:ascii="Times New Roman" w:hAnsi="Times New Roman" w:cs="Times New Roman"/>
          <w:lang w:val="en-AU"/>
        </w:rPr>
      </w:pPr>
      <w:proofErr w:type="spellStart"/>
      <w:r w:rsidRPr="00790FCF">
        <w:rPr>
          <w:rFonts w:ascii="Times New Roman" w:hAnsi="Times New Roman" w:cs="Times New Roman"/>
          <w:lang w:val="en-AU"/>
        </w:rPr>
        <w:t>Bouveret</w:t>
      </w:r>
      <w:r w:rsidR="00530EA0" w:rsidRPr="00790FCF">
        <w:rPr>
          <w:rFonts w:ascii="Times New Roman" w:hAnsi="Times New Roman" w:cs="Times New Roman"/>
          <w:lang w:val="en-AU"/>
        </w:rPr>
        <w:t>’s</w:t>
      </w:r>
      <w:proofErr w:type="spellEnd"/>
      <w:r w:rsidRPr="00790FCF">
        <w:rPr>
          <w:rFonts w:ascii="Times New Roman" w:hAnsi="Times New Roman" w:cs="Times New Roman"/>
          <w:lang w:val="en-AU"/>
        </w:rPr>
        <w:t xml:space="preserve"> syndrome</w:t>
      </w:r>
      <w:r w:rsidR="00E37A1C">
        <w:rPr>
          <w:rFonts w:ascii="Times New Roman" w:hAnsi="Times New Roman" w:cs="Times New Roman"/>
          <w:lang w:val="en-AU"/>
        </w:rPr>
        <w:t xml:space="preserve"> (BS)</w:t>
      </w:r>
      <w:r w:rsidRPr="00790FCF">
        <w:rPr>
          <w:rFonts w:ascii="Times New Roman" w:hAnsi="Times New Roman" w:cs="Times New Roman"/>
          <w:lang w:val="en-AU"/>
        </w:rPr>
        <w:t xml:space="preserve"> was first described</w:t>
      </w:r>
      <w:r w:rsidR="007126A0" w:rsidRPr="00790FCF">
        <w:rPr>
          <w:rFonts w:ascii="Times New Roman" w:hAnsi="Times New Roman" w:cs="Times New Roman"/>
          <w:lang w:val="en-AU"/>
        </w:rPr>
        <w:t xml:space="preserve"> by</w:t>
      </w:r>
      <w:r w:rsidRPr="00790FCF">
        <w:rPr>
          <w:rFonts w:ascii="Times New Roman" w:hAnsi="Times New Roman" w:cs="Times New Roman"/>
          <w:lang w:val="en-AU"/>
        </w:rPr>
        <w:t xml:space="preserve"> </w:t>
      </w:r>
      <w:proofErr w:type="spellStart"/>
      <w:r w:rsidRPr="00790FCF">
        <w:rPr>
          <w:rFonts w:ascii="Times New Roman" w:hAnsi="Times New Roman" w:cs="Times New Roman"/>
          <w:lang w:val="en-AU"/>
        </w:rPr>
        <w:t>Beaussier</w:t>
      </w:r>
      <w:proofErr w:type="spellEnd"/>
      <w:r w:rsidRPr="00790FCF">
        <w:rPr>
          <w:rFonts w:ascii="Times New Roman" w:hAnsi="Times New Roman" w:cs="Times New Roman"/>
          <w:lang w:val="en-AU"/>
        </w:rPr>
        <w:t xml:space="preserve"> in 1770</w:t>
      </w:r>
      <w:r w:rsidR="005E0FCE" w:rsidRPr="00790FCF">
        <w:rPr>
          <w:rFonts w:ascii="Times New Roman" w:hAnsi="Times New Roman" w:cs="Times New Roman"/>
          <w:lang w:val="en-AU"/>
        </w:rPr>
        <w:t xml:space="preserve">, but reported in the literature first by </w:t>
      </w:r>
      <w:r w:rsidR="00410F06" w:rsidRPr="00790FCF">
        <w:rPr>
          <w:rFonts w:ascii="Times New Roman" w:hAnsi="Times New Roman" w:cs="Times New Roman"/>
          <w:lang w:val="en-AU"/>
        </w:rPr>
        <w:t xml:space="preserve">Leon </w:t>
      </w:r>
      <w:proofErr w:type="spellStart"/>
      <w:r w:rsidR="005E0FCE" w:rsidRPr="00790FCF">
        <w:rPr>
          <w:rFonts w:ascii="Times New Roman" w:hAnsi="Times New Roman" w:cs="Times New Roman"/>
          <w:lang w:val="en-AU"/>
        </w:rPr>
        <w:t>Bouveret</w:t>
      </w:r>
      <w:proofErr w:type="spellEnd"/>
      <w:r w:rsidR="005E0FCE" w:rsidRPr="00790FCF">
        <w:rPr>
          <w:rFonts w:ascii="Times New Roman" w:hAnsi="Times New Roman" w:cs="Times New Roman"/>
          <w:lang w:val="en-AU"/>
        </w:rPr>
        <w:t xml:space="preserve"> in </w:t>
      </w:r>
      <w:r w:rsidRPr="00790FCF">
        <w:rPr>
          <w:rFonts w:ascii="Times New Roman" w:hAnsi="Times New Roman" w:cs="Times New Roman"/>
          <w:lang w:val="en-AU"/>
        </w:rPr>
        <w:t>1896</w:t>
      </w:r>
      <w:r w:rsidR="005E0FCE" w:rsidRPr="00790FCF">
        <w:rPr>
          <w:rFonts w:ascii="Times New Roman" w:hAnsi="Times New Roman" w:cs="Times New Roman"/>
          <w:lang w:val="en-AU"/>
        </w:rPr>
        <w:t>, where he had two cases</w:t>
      </w:r>
      <w:r w:rsidR="005E0FCE" w:rsidRPr="00790FCF">
        <w:rPr>
          <w:rFonts w:ascii="Times New Roman" w:hAnsi="Times New Roman" w:cs="Times New Roman"/>
          <w:lang w:val="en-AU"/>
        </w:rPr>
        <w:fldChar w:fldCharType="begin"/>
      </w:r>
      <w:r w:rsidR="0034503F">
        <w:rPr>
          <w:rFonts w:ascii="Times New Roman" w:hAnsi="Times New Roman" w:cs="Times New Roman"/>
          <w:lang w:val="en-AU"/>
        </w:rPr>
        <w:instrText xml:space="preserve"> ADDIN EN.CITE &lt;EndNote&gt;&lt;Cite&gt;&lt;Author&gt;Melamed&lt;/Author&gt;&lt;Year&gt;1956&lt;/Year&gt;&lt;RecNum&gt;2&lt;/RecNum&gt;&lt;DisplayText&gt;&lt;style face="superscript"&gt;[1]&lt;/style&gt;&lt;/DisplayText&gt;&lt;record&gt;&lt;rec-number&gt;2&lt;/rec-number&gt;&lt;foreign-keys&gt;&lt;key app="EN" db-id="w2az5psxgs9dzpepf29pzsrapedfdz0dvxve" timestamp="0"&gt;2&lt;/key&gt;&lt;/foreign-keys&gt;&lt;ref-type name="Journal Article"&gt;17&lt;/ref-type&gt;&lt;contributors&gt;&lt;authors&gt;&lt;author&gt;Melamed, J. L.&lt;/author&gt;&lt;author&gt;Parker, M. L.&lt;/author&gt;&lt;/authors&gt;&lt;/contributors&gt;&lt;titles&gt;&lt;title&gt;Cholecystogastric fistula; report of a case&lt;/title&gt;&lt;secondary-title&gt;J Am Med Assoc&lt;/secondary-title&gt;&lt;/titles&gt;&lt;pages&gt;463-4&lt;/pages&gt;&lt;volume&gt;160&lt;/volume&gt;&lt;number&gt;6&lt;/number&gt;&lt;keywords&gt;&lt;keyword&gt;Cholelithiasis/*complications&lt;/keyword&gt;&lt;keyword&gt;*Fistula&lt;/keyword&gt;&lt;keyword&gt;*Gallbladder&lt;/keyword&gt;&lt;keyword&gt;*Gallbladder Diseases&lt;/keyword&gt;&lt;keyword&gt;*Gastric Fistula&lt;/keyword&gt;&lt;keyword&gt;Humans&lt;/keyword&gt;&lt;keyword&gt;*Stomach&lt;/keyword&gt;&lt;keyword&gt;*CHOLELITHIASIS/complications&lt;/keyword&gt;&lt;keyword&gt;*GALLBLADDER/fistula&lt;/keyword&gt;&lt;keyword&gt;*STOMACH/fistula&lt;/keyword&gt;&lt;/keywords&gt;&lt;dates&gt;&lt;year&gt;1956&lt;/year&gt;&lt;pub-dates&gt;&lt;date&gt;Feb 11&lt;/date&gt;&lt;/pub-dates&gt;&lt;/dates&gt;&lt;isbn&gt;0002-9955 (Print)&amp;#xD;0002-9955 (Linking)&lt;/isbn&gt;&lt;accession-num&gt;13286079&lt;/accession-num&gt;&lt;urls&gt;&lt;related-urls&gt;&lt;url&gt;http://www.ncbi.nlm.nih.gov/pubmed/13286079&lt;/url&gt;&lt;/related-urls&gt;&lt;/urls&gt;&lt;/record&gt;&lt;/Cite&gt;&lt;/EndNote&gt;</w:instrText>
      </w:r>
      <w:r w:rsidR="005E0FCE"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1]</w:t>
      </w:r>
      <w:r w:rsidR="005E0FCE" w:rsidRPr="00790FCF">
        <w:rPr>
          <w:rFonts w:ascii="Times New Roman" w:hAnsi="Times New Roman" w:cs="Times New Roman"/>
          <w:lang w:val="en-AU"/>
        </w:rPr>
        <w:fldChar w:fldCharType="end"/>
      </w:r>
      <w:r w:rsidR="0096575A" w:rsidRPr="00790FCF">
        <w:rPr>
          <w:rFonts w:ascii="Times New Roman" w:hAnsi="Times New Roman" w:cs="Times New Roman"/>
          <w:lang w:val="en-AU"/>
        </w:rPr>
        <w:t xml:space="preserve">. Leon </w:t>
      </w:r>
      <w:proofErr w:type="spellStart"/>
      <w:r w:rsidR="0096575A" w:rsidRPr="00790FCF">
        <w:rPr>
          <w:rFonts w:ascii="Times New Roman" w:hAnsi="Times New Roman" w:cs="Times New Roman"/>
          <w:lang w:val="en-AU"/>
        </w:rPr>
        <w:t>Bouveret</w:t>
      </w:r>
      <w:proofErr w:type="spellEnd"/>
      <w:r w:rsidR="0096575A" w:rsidRPr="00790FCF">
        <w:rPr>
          <w:rFonts w:ascii="Times New Roman" w:hAnsi="Times New Roman" w:cs="Times New Roman"/>
          <w:lang w:val="en-AU"/>
        </w:rPr>
        <w:t xml:space="preserve"> was actually an internist but supported surgery</w:t>
      </w:r>
      <w:r w:rsidR="0096575A" w:rsidRPr="00790FCF">
        <w:rPr>
          <w:rFonts w:ascii="Times New Roman" w:hAnsi="Times New Roman" w:cs="Times New Roman"/>
          <w:lang w:val="en-AU"/>
        </w:rPr>
        <w:fldChar w:fldCharType="begin"/>
      </w:r>
      <w:r w:rsidR="0034503F">
        <w:rPr>
          <w:rFonts w:ascii="Times New Roman" w:hAnsi="Times New Roman" w:cs="Times New Roman"/>
          <w:lang w:val="en-AU"/>
        </w:rPr>
        <w:instrText xml:space="preserve"> ADDIN EN.CITE &lt;EndNote&gt;&lt;Cite&gt;&lt;Author&gt;Wickbom&lt;/Author&gt;&lt;Year&gt;1993&lt;/Year&gt;&lt;RecNum&gt;44&lt;/RecNum&gt;&lt;DisplayText&gt;&lt;style face="superscript"&gt;[2]&lt;/style&gt;&lt;/DisplayText&gt;&lt;record&gt;&lt;rec-number&gt;44&lt;/rec-number&gt;&lt;foreign-keys&gt;&lt;key app="EN" db-id="w2az5psxgs9dzpepf29pzsrapedfdz0dvxve" timestamp="0"&gt;44&lt;/key&gt;&lt;/foreign-keys&gt;&lt;ref-type name="Journal Article"&gt;17&lt;/ref-type&gt;&lt;contributors&gt;&lt;authors&gt;&lt;author&gt;Wickbom, G.&lt;/author&gt;&lt;/authors&gt;&lt;/contributors&gt;&lt;auth-address&gt;Kirurgiska kliniken, Regionsjukhuset, Orebro.&lt;/auth-address&gt;&lt;titles&gt;&lt;title&gt;[The man behind the syndrome: Leon Bouveret. The internist who supported surgery]&lt;/title&gt;&lt;secondary-title&gt;Lakartidningen&lt;/secondary-title&gt;&lt;/titles&gt;&lt;periodical&gt;&lt;full-title&gt;Lakartidningen&lt;/full-title&gt;&lt;abbr-1&gt;Lakartidningen&lt;/abbr-1&gt;&lt;/periodical&gt;&lt;pages&gt;162, 165&lt;/pages&gt;&lt;volume&gt;90&lt;/volume&gt;&lt;number&gt;3&lt;/number&gt;&lt;keywords&gt;&lt;keyword&gt;Cholelithiasis/complications/*history&lt;/keyword&gt;&lt;keyword&gt;France&lt;/keyword&gt;&lt;keyword&gt;Gastric Outlet Obstruction/etiology/*history&lt;/keyword&gt;&lt;keyword&gt;History, 19th Century&lt;/keyword&gt;&lt;keyword&gt;History, 20th Century&lt;/keyword&gt;&lt;keyword&gt;Humans&lt;/keyword&gt;&lt;keyword&gt;Internal Medicine/*history&lt;/keyword&gt;&lt;keyword&gt;Pyloric Stenosis/etiology/*history&lt;/keyword&gt;&lt;keyword&gt;Syndrome&lt;/keyword&gt;&lt;/keywords&gt;&lt;dates&gt;&lt;year&gt;1993&lt;/year&gt;&lt;pub-dates&gt;&lt;date&gt;Jan 20&lt;/date&gt;&lt;/pub-dates&gt;&lt;/dates&gt;&lt;orig-pub&gt;Mannen bakom syndromet: Leon Bouveret. Internmedicinaren som stodde kirurgin.&lt;/orig-pub&gt;&lt;isbn&gt;0023-7205 (Print)&amp;#xD;0023-7205 (Linking)&lt;/isbn&gt;&lt;accession-num&gt;8429751&lt;/accession-num&gt;&lt;urls&gt;&lt;related-urls&gt;&lt;url&gt;http://www.ncbi.nlm.nih.gov/pubmed/8429751&lt;/url&gt;&lt;/related-urls&gt;&lt;/urls&gt;&lt;/record&gt;&lt;/Cite&gt;&lt;/EndNote&gt;</w:instrText>
      </w:r>
      <w:r w:rsidR="0096575A"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2]</w:t>
      </w:r>
      <w:r w:rsidR="0096575A" w:rsidRPr="00790FCF">
        <w:rPr>
          <w:rFonts w:ascii="Times New Roman" w:hAnsi="Times New Roman" w:cs="Times New Roman"/>
          <w:lang w:val="en-AU"/>
        </w:rPr>
        <w:fldChar w:fldCharType="end"/>
      </w:r>
      <w:r w:rsidR="0096575A" w:rsidRPr="00790FCF">
        <w:rPr>
          <w:rFonts w:ascii="Times New Roman" w:hAnsi="Times New Roman" w:cs="Times New Roman"/>
          <w:lang w:val="en-AU"/>
        </w:rPr>
        <w:t>.</w:t>
      </w:r>
      <w:r w:rsidR="00530EA0" w:rsidRPr="00790FCF">
        <w:rPr>
          <w:rFonts w:ascii="Times New Roman" w:hAnsi="Times New Roman" w:cs="Times New Roman"/>
          <w:lang w:val="en-AU"/>
        </w:rPr>
        <w:t xml:space="preserve"> </w:t>
      </w:r>
      <w:proofErr w:type="spellStart"/>
      <w:r w:rsidR="00D35024" w:rsidRPr="00790FCF">
        <w:rPr>
          <w:rFonts w:ascii="Times New Roman" w:hAnsi="Times New Roman" w:cs="Times New Roman"/>
          <w:lang w:val="en-AU"/>
        </w:rPr>
        <w:t>Bouveret</w:t>
      </w:r>
      <w:r w:rsidR="00530EA0" w:rsidRPr="00790FCF">
        <w:rPr>
          <w:rFonts w:ascii="Times New Roman" w:hAnsi="Times New Roman" w:cs="Times New Roman"/>
          <w:lang w:val="en-AU"/>
        </w:rPr>
        <w:t>’s</w:t>
      </w:r>
      <w:proofErr w:type="spellEnd"/>
      <w:r w:rsidR="00D35024" w:rsidRPr="00790FCF">
        <w:rPr>
          <w:rFonts w:ascii="Times New Roman" w:hAnsi="Times New Roman" w:cs="Times New Roman"/>
          <w:lang w:val="en-AU"/>
        </w:rPr>
        <w:t xml:space="preserve"> syndrome</w:t>
      </w:r>
      <w:r w:rsidR="005E0FCE" w:rsidRPr="00790FCF">
        <w:rPr>
          <w:rFonts w:ascii="Times New Roman" w:hAnsi="Times New Roman" w:cs="Times New Roman"/>
          <w:lang w:val="en-AU"/>
        </w:rPr>
        <w:t xml:space="preserve"> is gastric outlet obstruction secondary to </w:t>
      </w:r>
      <w:r w:rsidR="00D35024" w:rsidRPr="00790FCF">
        <w:rPr>
          <w:rFonts w:ascii="Times New Roman" w:hAnsi="Times New Roman" w:cs="Times New Roman"/>
          <w:lang w:val="en-AU"/>
        </w:rPr>
        <w:t xml:space="preserve">a </w:t>
      </w:r>
      <w:r w:rsidR="005E0FCE" w:rsidRPr="00790FCF">
        <w:rPr>
          <w:rFonts w:ascii="Times New Roman" w:hAnsi="Times New Roman" w:cs="Times New Roman"/>
          <w:lang w:val="en-AU"/>
        </w:rPr>
        <w:t>gallstone</w:t>
      </w:r>
      <w:r w:rsidR="00D35024" w:rsidRPr="00790FCF">
        <w:rPr>
          <w:rFonts w:ascii="Times New Roman" w:hAnsi="Times New Roman" w:cs="Times New Roman"/>
          <w:lang w:val="en-AU"/>
        </w:rPr>
        <w:t xml:space="preserve"> impacted</w:t>
      </w:r>
      <w:r w:rsidR="005E0FCE" w:rsidRPr="00790FCF">
        <w:rPr>
          <w:rFonts w:ascii="Times New Roman" w:hAnsi="Times New Roman" w:cs="Times New Roman"/>
          <w:lang w:val="en-AU"/>
        </w:rPr>
        <w:t xml:space="preserve"> in the duodenum or stomach.</w:t>
      </w:r>
    </w:p>
    <w:p w14:paraId="06565B38" w14:textId="3D2FADA5" w:rsidR="005E0FCE" w:rsidRPr="00790FCF" w:rsidRDefault="005E0FCE"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t xml:space="preserve">We report a </w:t>
      </w:r>
      <w:r w:rsidR="00382A85" w:rsidRPr="00790FCF">
        <w:rPr>
          <w:rFonts w:ascii="Times New Roman" w:hAnsi="Times New Roman" w:cs="Times New Roman"/>
          <w:lang w:val="en-AU"/>
        </w:rPr>
        <w:t>39</w:t>
      </w:r>
      <w:r w:rsidR="00E37A1C">
        <w:rPr>
          <w:rFonts w:ascii="Times New Roman" w:hAnsi="Times New Roman" w:cs="Times New Roman"/>
          <w:lang w:val="en-AU"/>
        </w:rPr>
        <w:t xml:space="preserve"> year</w:t>
      </w:r>
      <w:r w:rsidRPr="00790FCF">
        <w:rPr>
          <w:rFonts w:ascii="Times New Roman" w:hAnsi="Times New Roman" w:cs="Times New Roman"/>
          <w:lang w:val="en-AU"/>
        </w:rPr>
        <w:t xml:space="preserve"> old lady who presented with </w:t>
      </w:r>
      <w:r w:rsidR="00327F94" w:rsidRPr="00790FCF">
        <w:rPr>
          <w:rFonts w:ascii="Times New Roman" w:hAnsi="Times New Roman" w:cs="Times New Roman"/>
          <w:lang w:val="en-AU"/>
        </w:rPr>
        <w:t xml:space="preserve">upper abdominal pain and vomiting. </w:t>
      </w:r>
      <w:r w:rsidR="00FB4DC8" w:rsidRPr="00790FCF">
        <w:rPr>
          <w:rFonts w:ascii="Times New Roman" w:hAnsi="Times New Roman" w:cs="Times New Roman"/>
          <w:lang w:val="en-AU"/>
        </w:rPr>
        <w:t>She w</w:t>
      </w:r>
      <w:r w:rsidR="00327F94" w:rsidRPr="00790FCF">
        <w:rPr>
          <w:rFonts w:ascii="Times New Roman" w:hAnsi="Times New Roman" w:cs="Times New Roman"/>
          <w:lang w:val="en-AU"/>
        </w:rPr>
        <w:t xml:space="preserve">as diagnosed with </w:t>
      </w:r>
      <w:proofErr w:type="spellStart"/>
      <w:r w:rsidR="00327F94" w:rsidRPr="00790FCF">
        <w:rPr>
          <w:rFonts w:ascii="Times New Roman" w:hAnsi="Times New Roman" w:cs="Times New Roman"/>
          <w:lang w:val="en-AU"/>
        </w:rPr>
        <w:t>Bouveret</w:t>
      </w:r>
      <w:r w:rsidR="00E37A1C">
        <w:rPr>
          <w:rFonts w:ascii="Times New Roman" w:hAnsi="Times New Roman" w:cs="Times New Roman"/>
          <w:lang w:val="en-AU"/>
        </w:rPr>
        <w:t>’</w:t>
      </w:r>
      <w:r w:rsidR="00FB4DC8" w:rsidRPr="00790FCF">
        <w:rPr>
          <w:rFonts w:ascii="Times New Roman" w:hAnsi="Times New Roman" w:cs="Times New Roman"/>
          <w:lang w:val="en-AU"/>
        </w:rPr>
        <w:t>s</w:t>
      </w:r>
      <w:proofErr w:type="spellEnd"/>
      <w:r w:rsidR="00327F94" w:rsidRPr="00790FCF">
        <w:rPr>
          <w:rFonts w:ascii="Times New Roman" w:hAnsi="Times New Roman" w:cs="Times New Roman"/>
          <w:lang w:val="en-AU"/>
        </w:rPr>
        <w:t xml:space="preserve"> syndrome after scans and </w:t>
      </w:r>
      <w:r w:rsidR="00045E17" w:rsidRPr="00790FCF">
        <w:rPr>
          <w:rFonts w:ascii="Times New Roman" w:hAnsi="Times New Roman" w:cs="Times New Roman"/>
          <w:lang w:val="en-AU"/>
        </w:rPr>
        <w:t>endoscopy</w:t>
      </w:r>
      <w:r w:rsidR="00327F94" w:rsidRPr="00790FCF">
        <w:rPr>
          <w:rFonts w:ascii="Times New Roman" w:hAnsi="Times New Roman" w:cs="Times New Roman"/>
          <w:lang w:val="en-AU"/>
        </w:rPr>
        <w:t xml:space="preserve">. Her gallstone was successfully removed by gastroscopy. </w:t>
      </w:r>
      <w:proofErr w:type="gramStart"/>
      <w:r w:rsidR="00327F94" w:rsidRPr="00790FCF">
        <w:rPr>
          <w:rFonts w:ascii="Times New Roman" w:hAnsi="Times New Roman" w:cs="Times New Roman"/>
          <w:lang w:val="en-AU"/>
        </w:rPr>
        <w:t>Though her symptoms continued.</w:t>
      </w:r>
      <w:proofErr w:type="gramEnd"/>
      <w:r w:rsidR="00327F94" w:rsidRPr="00790FCF">
        <w:rPr>
          <w:rFonts w:ascii="Times New Roman" w:hAnsi="Times New Roman" w:cs="Times New Roman"/>
          <w:lang w:val="en-AU"/>
        </w:rPr>
        <w:t xml:space="preserve"> A literature review was sought to manage her according to the recent evidence. Almost al</w:t>
      </w:r>
      <w:r w:rsidR="00FF7A70" w:rsidRPr="00790FCF">
        <w:rPr>
          <w:rFonts w:ascii="Times New Roman" w:hAnsi="Times New Roman" w:cs="Times New Roman"/>
          <w:lang w:val="en-AU"/>
        </w:rPr>
        <w:t>l the case reports and</w:t>
      </w:r>
      <w:r w:rsidR="00530EA0" w:rsidRPr="00790FCF">
        <w:rPr>
          <w:rFonts w:ascii="Times New Roman" w:hAnsi="Times New Roman" w:cs="Times New Roman"/>
          <w:lang w:val="en-AU"/>
        </w:rPr>
        <w:t xml:space="preserve"> limited case</w:t>
      </w:r>
      <w:r w:rsidR="00FF7A70" w:rsidRPr="00790FCF">
        <w:rPr>
          <w:rFonts w:ascii="Times New Roman" w:hAnsi="Times New Roman" w:cs="Times New Roman"/>
          <w:lang w:val="en-AU"/>
        </w:rPr>
        <w:t xml:space="preserve"> series w</w:t>
      </w:r>
      <w:r w:rsidR="00327F94" w:rsidRPr="00790FCF">
        <w:rPr>
          <w:rFonts w:ascii="Times New Roman" w:hAnsi="Times New Roman" w:cs="Times New Roman"/>
          <w:lang w:val="en-AU"/>
        </w:rPr>
        <w:t>ere in favour of conservative managemen</w:t>
      </w:r>
      <w:r w:rsidR="00E37A1C">
        <w:rPr>
          <w:rFonts w:ascii="Times New Roman" w:hAnsi="Times New Roman" w:cs="Times New Roman"/>
          <w:lang w:val="en-AU"/>
        </w:rPr>
        <w:t>t. She was managed expectantly, but</w:t>
      </w:r>
      <w:r w:rsidR="00327F94" w:rsidRPr="00790FCF">
        <w:rPr>
          <w:rFonts w:ascii="Times New Roman" w:hAnsi="Times New Roman" w:cs="Times New Roman"/>
          <w:lang w:val="en-AU"/>
        </w:rPr>
        <w:t xml:space="preserve"> represented with ongoing pain.</w:t>
      </w:r>
    </w:p>
    <w:p w14:paraId="65151FDF" w14:textId="2D9997B3" w:rsidR="008424A5" w:rsidRPr="00790FCF" w:rsidRDefault="00327F94"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t xml:space="preserve">The patient underwent laparoscopic cholecystectomy. The fistula was dissected and closed </w:t>
      </w:r>
      <w:proofErr w:type="spellStart"/>
      <w:r w:rsidRPr="00790FCF">
        <w:rPr>
          <w:rFonts w:ascii="Times New Roman" w:hAnsi="Times New Roman" w:cs="Times New Roman"/>
          <w:lang w:val="en-AU"/>
        </w:rPr>
        <w:t>laparoscopically</w:t>
      </w:r>
      <w:proofErr w:type="spellEnd"/>
      <w:r w:rsidRPr="00790FCF">
        <w:rPr>
          <w:rFonts w:ascii="Times New Roman" w:hAnsi="Times New Roman" w:cs="Times New Roman"/>
          <w:lang w:val="en-AU"/>
        </w:rPr>
        <w:t>.</w:t>
      </w:r>
      <w:r w:rsidR="00530EA0" w:rsidRPr="00790FCF">
        <w:rPr>
          <w:rFonts w:ascii="Times New Roman" w:hAnsi="Times New Roman" w:cs="Times New Roman"/>
          <w:lang w:val="en-AU"/>
        </w:rPr>
        <w:t xml:space="preserve"> On intra-operative </w:t>
      </w:r>
      <w:proofErr w:type="spellStart"/>
      <w:r w:rsidR="00530EA0" w:rsidRPr="00790FCF">
        <w:rPr>
          <w:rFonts w:ascii="Times New Roman" w:hAnsi="Times New Roman" w:cs="Times New Roman"/>
          <w:lang w:val="en-AU"/>
        </w:rPr>
        <w:t>cholangiogram</w:t>
      </w:r>
      <w:proofErr w:type="spellEnd"/>
      <w:r w:rsidR="00530EA0" w:rsidRPr="00790FCF">
        <w:rPr>
          <w:rFonts w:ascii="Times New Roman" w:hAnsi="Times New Roman" w:cs="Times New Roman"/>
          <w:lang w:val="en-AU"/>
        </w:rPr>
        <w:t>,</w:t>
      </w:r>
      <w:r w:rsidRPr="00790FCF">
        <w:rPr>
          <w:rFonts w:ascii="Times New Roman" w:hAnsi="Times New Roman" w:cs="Times New Roman"/>
          <w:lang w:val="en-AU"/>
        </w:rPr>
        <w:t xml:space="preserve"> </w:t>
      </w:r>
      <w:r w:rsidR="00530EA0" w:rsidRPr="00790FCF">
        <w:rPr>
          <w:rFonts w:ascii="Times New Roman" w:hAnsi="Times New Roman" w:cs="Times New Roman"/>
          <w:lang w:val="en-AU"/>
        </w:rPr>
        <w:t>s</w:t>
      </w:r>
      <w:r w:rsidRPr="00790FCF">
        <w:rPr>
          <w:rFonts w:ascii="Times New Roman" w:hAnsi="Times New Roman" w:cs="Times New Roman"/>
          <w:lang w:val="en-AU"/>
        </w:rPr>
        <w:t xml:space="preserve">he had more bile duct stones which were treated by laparoscopic bile duct exploration and stone extraction. </w:t>
      </w:r>
      <w:r w:rsidR="00585F57" w:rsidRPr="00790FCF">
        <w:rPr>
          <w:rFonts w:ascii="Times New Roman" w:hAnsi="Times New Roman" w:cs="Times New Roman"/>
          <w:lang w:val="en-AU"/>
        </w:rPr>
        <w:t xml:space="preserve">She did well in the </w:t>
      </w:r>
      <w:proofErr w:type="spellStart"/>
      <w:r w:rsidR="00585F57" w:rsidRPr="00790FCF">
        <w:rPr>
          <w:rFonts w:ascii="Times New Roman" w:hAnsi="Times New Roman" w:cs="Times New Roman"/>
          <w:lang w:val="en-AU"/>
        </w:rPr>
        <w:t>post operative</w:t>
      </w:r>
      <w:proofErr w:type="spellEnd"/>
      <w:r w:rsidR="00585F57" w:rsidRPr="00790FCF">
        <w:rPr>
          <w:rFonts w:ascii="Times New Roman" w:hAnsi="Times New Roman" w:cs="Times New Roman"/>
          <w:lang w:val="en-AU"/>
        </w:rPr>
        <w:t xml:space="preserve"> course.</w:t>
      </w:r>
    </w:p>
    <w:p w14:paraId="37AEFDC2" w14:textId="77777777" w:rsidR="00EE2F8F" w:rsidRPr="00790FCF" w:rsidRDefault="00EE2F8F" w:rsidP="0019660B">
      <w:pPr>
        <w:spacing w:line="360" w:lineRule="auto"/>
        <w:jc w:val="both"/>
        <w:rPr>
          <w:rFonts w:ascii="Times New Roman" w:hAnsi="Times New Roman" w:cs="Times New Roman"/>
          <w:b/>
          <w:lang w:val="en-AU"/>
        </w:rPr>
      </w:pPr>
    </w:p>
    <w:p w14:paraId="1F25D534" w14:textId="0FA2A6C8" w:rsidR="00327F94" w:rsidRPr="00790FCF" w:rsidRDefault="00790FCF" w:rsidP="0019660B">
      <w:pPr>
        <w:spacing w:line="360" w:lineRule="auto"/>
        <w:jc w:val="both"/>
        <w:rPr>
          <w:rFonts w:ascii="Times New Roman" w:hAnsi="Times New Roman" w:cs="Times New Roman"/>
          <w:b/>
          <w:lang w:val="en-AU"/>
        </w:rPr>
      </w:pPr>
      <w:r>
        <w:rPr>
          <w:rFonts w:ascii="Times New Roman" w:hAnsi="Times New Roman" w:cs="Times New Roman"/>
          <w:b/>
          <w:lang w:val="en-AU"/>
        </w:rPr>
        <w:t>METHOD</w:t>
      </w:r>
    </w:p>
    <w:p w14:paraId="4D46A784" w14:textId="2F58D8CD" w:rsidR="00327F94" w:rsidRDefault="00413073" w:rsidP="0019660B">
      <w:pPr>
        <w:spacing w:line="360" w:lineRule="auto"/>
        <w:jc w:val="both"/>
        <w:rPr>
          <w:rFonts w:ascii="Times New Roman" w:hAnsi="Times New Roman" w:cs="Times New Roman"/>
          <w:lang w:val="en-AU"/>
        </w:rPr>
      </w:pPr>
      <w:r>
        <w:rPr>
          <w:rFonts w:ascii="Times New Roman" w:hAnsi="Times New Roman" w:cs="Times New Roman"/>
          <w:lang w:val="en-AU"/>
        </w:rPr>
        <w:t xml:space="preserve">MEDLINE and PubMed </w:t>
      </w:r>
      <w:r w:rsidR="00327F94" w:rsidRPr="00790FCF">
        <w:rPr>
          <w:rFonts w:ascii="Times New Roman" w:hAnsi="Times New Roman" w:cs="Times New Roman"/>
          <w:lang w:val="en-AU"/>
        </w:rPr>
        <w:t>search</w:t>
      </w:r>
      <w:r>
        <w:rPr>
          <w:rFonts w:ascii="Times New Roman" w:hAnsi="Times New Roman" w:cs="Times New Roman"/>
          <w:lang w:val="en-AU"/>
        </w:rPr>
        <w:t>es</w:t>
      </w:r>
      <w:r w:rsidR="00327F94" w:rsidRPr="00790FCF">
        <w:rPr>
          <w:rFonts w:ascii="Times New Roman" w:hAnsi="Times New Roman" w:cs="Times New Roman"/>
          <w:lang w:val="en-AU"/>
        </w:rPr>
        <w:t xml:space="preserve"> </w:t>
      </w:r>
      <w:r w:rsidR="00DE2054" w:rsidRPr="00790FCF">
        <w:rPr>
          <w:rFonts w:ascii="Times New Roman" w:hAnsi="Times New Roman" w:cs="Times New Roman"/>
          <w:lang w:val="en-AU"/>
        </w:rPr>
        <w:t>w</w:t>
      </w:r>
      <w:r>
        <w:rPr>
          <w:rFonts w:ascii="Times New Roman" w:hAnsi="Times New Roman" w:cs="Times New Roman"/>
          <w:lang w:val="en-AU"/>
        </w:rPr>
        <w:t>ere</w:t>
      </w:r>
      <w:r w:rsidR="00DE2054" w:rsidRPr="00790FCF">
        <w:rPr>
          <w:rFonts w:ascii="Times New Roman" w:hAnsi="Times New Roman" w:cs="Times New Roman"/>
          <w:lang w:val="en-AU"/>
        </w:rPr>
        <w:t xml:space="preserve"> performed </w:t>
      </w:r>
      <w:r w:rsidR="00327F94" w:rsidRPr="00790FCF">
        <w:rPr>
          <w:rFonts w:ascii="Times New Roman" w:hAnsi="Times New Roman" w:cs="Times New Roman"/>
          <w:lang w:val="en-AU"/>
        </w:rPr>
        <w:t>for the term</w:t>
      </w:r>
      <w:r w:rsidR="00DE2054" w:rsidRPr="00790FCF">
        <w:rPr>
          <w:rFonts w:ascii="Times New Roman" w:hAnsi="Times New Roman" w:cs="Times New Roman"/>
          <w:lang w:val="en-AU"/>
        </w:rPr>
        <w:t>s</w:t>
      </w:r>
      <w:r w:rsidR="00327F94" w:rsidRPr="00790FCF">
        <w:rPr>
          <w:rFonts w:ascii="Times New Roman" w:hAnsi="Times New Roman" w:cs="Times New Roman"/>
          <w:lang w:val="en-AU"/>
        </w:rPr>
        <w:t xml:space="preserve"> [</w:t>
      </w:r>
      <w:proofErr w:type="spellStart"/>
      <w:r w:rsidR="00327F94" w:rsidRPr="00790FCF">
        <w:rPr>
          <w:rFonts w:ascii="Times New Roman" w:hAnsi="Times New Roman" w:cs="Times New Roman"/>
          <w:lang w:val="en-AU"/>
        </w:rPr>
        <w:t>Bouveret</w:t>
      </w:r>
      <w:proofErr w:type="spellEnd"/>
      <w:r w:rsidR="00327F94" w:rsidRPr="00790FCF">
        <w:rPr>
          <w:rFonts w:ascii="Times New Roman" w:hAnsi="Times New Roman" w:cs="Times New Roman"/>
          <w:lang w:val="en-AU"/>
        </w:rPr>
        <w:t xml:space="preserve"> syndrome] </w:t>
      </w:r>
      <w:r w:rsidR="00DE2054" w:rsidRPr="00790FCF">
        <w:rPr>
          <w:rFonts w:ascii="Times New Roman" w:hAnsi="Times New Roman" w:cs="Times New Roman"/>
          <w:lang w:val="en-AU"/>
        </w:rPr>
        <w:t>OR</w:t>
      </w:r>
      <w:r w:rsidR="00536921" w:rsidRPr="00790FCF">
        <w:rPr>
          <w:rFonts w:ascii="Times New Roman" w:hAnsi="Times New Roman" w:cs="Times New Roman"/>
          <w:lang w:val="en-AU"/>
        </w:rPr>
        <w:t xml:space="preserve"> [</w:t>
      </w:r>
      <w:proofErr w:type="spellStart"/>
      <w:r w:rsidR="00536921" w:rsidRPr="00790FCF">
        <w:rPr>
          <w:rFonts w:ascii="Times New Roman" w:hAnsi="Times New Roman" w:cs="Times New Roman"/>
          <w:lang w:val="en-AU"/>
        </w:rPr>
        <w:t>Bouveret’s</w:t>
      </w:r>
      <w:proofErr w:type="spellEnd"/>
      <w:r w:rsidR="00536921" w:rsidRPr="00790FCF">
        <w:rPr>
          <w:rFonts w:ascii="Times New Roman" w:hAnsi="Times New Roman" w:cs="Times New Roman"/>
          <w:lang w:val="en-AU"/>
        </w:rPr>
        <w:t xml:space="preserve"> syndrome]</w:t>
      </w:r>
      <w:r w:rsidR="00AE77E6" w:rsidRPr="00790FCF">
        <w:rPr>
          <w:rFonts w:ascii="Times New Roman" w:hAnsi="Times New Roman" w:cs="Times New Roman"/>
          <w:lang w:val="en-AU"/>
        </w:rPr>
        <w:t xml:space="preserve"> </w:t>
      </w:r>
      <w:r w:rsidR="00DE2054" w:rsidRPr="00790FCF">
        <w:rPr>
          <w:rFonts w:ascii="Times New Roman" w:hAnsi="Times New Roman" w:cs="Times New Roman"/>
          <w:lang w:val="en-AU"/>
        </w:rPr>
        <w:t>OR</w:t>
      </w:r>
      <w:r w:rsidR="00AE77E6" w:rsidRPr="00790FCF">
        <w:rPr>
          <w:rFonts w:ascii="Times New Roman" w:hAnsi="Times New Roman" w:cs="Times New Roman"/>
          <w:lang w:val="en-AU"/>
        </w:rPr>
        <w:t xml:space="preserve"> [</w:t>
      </w:r>
      <w:proofErr w:type="spellStart"/>
      <w:r w:rsidR="00AE77E6" w:rsidRPr="00790FCF">
        <w:rPr>
          <w:rFonts w:ascii="Times New Roman" w:hAnsi="Times New Roman" w:cs="Times New Roman"/>
          <w:lang w:val="en-AU"/>
        </w:rPr>
        <w:t>Bouverets</w:t>
      </w:r>
      <w:proofErr w:type="spellEnd"/>
      <w:r w:rsidR="00AE77E6" w:rsidRPr="00790FCF">
        <w:rPr>
          <w:rFonts w:ascii="Times New Roman" w:hAnsi="Times New Roman" w:cs="Times New Roman"/>
          <w:lang w:val="en-AU"/>
        </w:rPr>
        <w:t xml:space="preserve"> syndrome]</w:t>
      </w:r>
      <w:r w:rsidR="00536921" w:rsidRPr="00790FCF">
        <w:rPr>
          <w:rFonts w:ascii="Times New Roman" w:hAnsi="Times New Roman" w:cs="Times New Roman"/>
          <w:lang w:val="en-AU"/>
        </w:rPr>
        <w:t xml:space="preserve"> </w:t>
      </w:r>
      <w:r w:rsidR="00DE2054" w:rsidRPr="00790FCF">
        <w:rPr>
          <w:rFonts w:ascii="Times New Roman" w:hAnsi="Times New Roman" w:cs="Times New Roman"/>
          <w:lang w:val="en-AU"/>
        </w:rPr>
        <w:t>OR</w:t>
      </w:r>
      <w:r w:rsidR="00327F94" w:rsidRPr="00790FCF">
        <w:rPr>
          <w:rFonts w:ascii="Times New Roman" w:hAnsi="Times New Roman" w:cs="Times New Roman"/>
          <w:lang w:val="en-AU"/>
        </w:rPr>
        <w:t xml:space="preserve"> [(gastric outlet obstruction) </w:t>
      </w:r>
      <w:r w:rsidR="00DE2054" w:rsidRPr="00790FCF">
        <w:rPr>
          <w:rFonts w:ascii="Times New Roman" w:hAnsi="Times New Roman" w:cs="Times New Roman"/>
          <w:lang w:val="en-AU"/>
        </w:rPr>
        <w:t>AND</w:t>
      </w:r>
      <w:r w:rsidR="00327F94" w:rsidRPr="00790FCF">
        <w:rPr>
          <w:rFonts w:ascii="Times New Roman" w:hAnsi="Times New Roman" w:cs="Times New Roman"/>
          <w:lang w:val="en-AU"/>
        </w:rPr>
        <w:t xml:space="preserve"> (gallstones)]. </w:t>
      </w:r>
      <w:r w:rsidR="00044F28" w:rsidRPr="00790FCF">
        <w:rPr>
          <w:rFonts w:ascii="Times New Roman" w:hAnsi="Times New Roman" w:cs="Times New Roman"/>
          <w:lang w:val="en-AU"/>
        </w:rPr>
        <w:t>The search was conducted in April 2016.</w:t>
      </w:r>
      <w:r w:rsidR="00714EAD" w:rsidRPr="00790FCF">
        <w:rPr>
          <w:rFonts w:ascii="Times New Roman" w:hAnsi="Times New Roman" w:cs="Times New Roman"/>
          <w:lang w:val="en-AU"/>
        </w:rPr>
        <w:t xml:space="preserve"> </w:t>
      </w:r>
      <w:r w:rsidR="0082384F">
        <w:rPr>
          <w:rFonts w:ascii="Times New Roman" w:hAnsi="Times New Roman" w:cs="Times New Roman"/>
          <w:lang w:val="en-AU"/>
        </w:rPr>
        <w:t>315 articles, published between</w:t>
      </w:r>
      <w:r w:rsidR="00714EAD" w:rsidRPr="00790FCF">
        <w:rPr>
          <w:rFonts w:ascii="Times New Roman" w:hAnsi="Times New Roman" w:cs="Times New Roman"/>
          <w:lang w:val="en-AU"/>
        </w:rPr>
        <w:t xml:space="preserve"> 1967 </w:t>
      </w:r>
      <w:r w:rsidR="0082384F">
        <w:rPr>
          <w:rFonts w:ascii="Times New Roman" w:hAnsi="Times New Roman" w:cs="Times New Roman"/>
          <w:lang w:val="en-AU"/>
        </w:rPr>
        <w:t>and</w:t>
      </w:r>
      <w:r w:rsidR="00714EAD" w:rsidRPr="00790FCF">
        <w:rPr>
          <w:rFonts w:ascii="Times New Roman" w:hAnsi="Times New Roman" w:cs="Times New Roman"/>
          <w:lang w:val="en-AU"/>
        </w:rPr>
        <w:t xml:space="preserve"> 2016</w:t>
      </w:r>
      <w:r w:rsidR="0082384F">
        <w:rPr>
          <w:rFonts w:ascii="Times New Roman" w:hAnsi="Times New Roman" w:cs="Times New Roman"/>
          <w:lang w:val="en-AU"/>
        </w:rPr>
        <w:t>, were identified</w:t>
      </w:r>
      <w:r w:rsidR="00536921" w:rsidRPr="00790FCF">
        <w:rPr>
          <w:rFonts w:ascii="Times New Roman" w:hAnsi="Times New Roman" w:cs="Times New Roman"/>
          <w:lang w:val="en-AU"/>
        </w:rPr>
        <w:t>.</w:t>
      </w:r>
      <w:r w:rsidR="002161BC" w:rsidRPr="00790FCF">
        <w:rPr>
          <w:rFonts w:ascii="Times New Roman" w:hAnsi="Times New Roman" w:cs="Times New Roman"/>
          <w:lang w:val="en-AU"/>
        </w:rPr>
        <w:t xml:space="preserve"> For a clinically meaningful clinical review, articles published before 01/01/1990</w:t>
      </w:r>
      <w:r w:rsidR="00DE2054" w:rsidRPr="00790FCF">
        <w:rPr>
          <w:rFonts w:ascii="Times New Roman" w:hAnsi="Times New Roman" w:cs="Times New Roman"/>
          <w:lang w:val="en-AU"/>
        </w:rPr>
        <w:t xml:space="preserve"> and were excluded, leaving </w:t>
      </w:r>
      <w:r w:rsidR="008424A5" w:rsidRPr="00790FCF">
        <w:rPr>
          <w:rFonts w:ascii="Times New Roman" w:hAnsi="Times New Roman" w:cs="Times New Roman"/>
          <w:lang w:val="en-AU"/>
        </w:rPr>
        <w:t>235</w:t>
      </w:r>
      <w:r w:rsidR="002161BC" w:rsidRPr="00790FCF">
        <w:rPr>
          <w:rFonts w:ascii="Times New Roman" w:hAnsi="Times New Roman" w:cs="Times New Roman"/>
          <w:lang w:val="en-AU"/>
        </w:rPr>
        <w:t xml:space="preserve"> </w:t>
      </w:r>
      <w:r w:rsidR="00DE2054" w:rsidRPr="00790FCF">
        <w:rPr>
          <w:rFonts w:ascii="Times New Roman" w:hAnsi="Times New Roman" w:cs="Times New Roman"/>
          <w:lang w:val="en-AU"/>
        </w:rPr>
        <w:t xml:space="preserve">unique </w:t>
      </w:r>
      <w:r w:rsidR="002161BC" w:rsidRPr="00790FCF">
        <w:rPr>
          <w:rFonts w:ascii="Times New Roman" w:hAnsi="Times New Roman" w:cs="Times New Roman"/>
          <w:lang w:val="en-AU"/>
        </w:rPr>
        <w:t>articles to review.</w:t>
      </w:r>
      <w:r w:rsidR="00790FCF">
        <w:rPr>
          <w:rFonts w:ascii="Times New Roman" w:hAnsi="Times New Roman" w:cs="Times New Roman"/>
          <w:lang w:val="en-AU"/>
        </w:rPr>
        <w:t xml:space="preserve"> Twenty-seven articles w</w:t>
      </w:r>
      <w:r w:rsidR="008424A5" w:rsidRPr="00790FCF">
        <w:rPr>
          <w:rFonts w:ascii="Times New Roman" w:hAnsi="Times New Roman" w:cs="Times New Roman"/>
          <w:lang w:val="en-AU"/>
        </w:rPr>
        <w:t xml:space="preserve">ere not available (neither by direct communication nor through inter-library transfer). The final </w:t>
      </w:r>
      <w:proofErr w:type="gramStart"/>
      <w:r w:rsidR="008424A5" w:rsidRPr="00790FCF">
        <w:rPr>
          <w:rFonts w:ascii="Times New Roman" w:hAnsi="Times New Roman" w:cs="Times New Roman"/>
          <w:lang w:val="en-AU"/>
        </w:rPr>
        <w:t>number of articles reviewed were</w:t>
      </w:r>
      <w:proofErr w:type="gramEnd"/>
      <w:r w:rsidR="008424A5" w:rsidRPr="00790FCF">
        <w:rPr>
          <w:rFonts w:ascii="Times New Roman" w:hAnsi="Times New Roman" w:cs="Times New Roman"/>
          <w:lang w:val="en-AU"/>
        </w:rPr>
        <w:t xml:space="preserve"> 208. (See Flow Chart 1).</w:t>
      </w:r>
    </w:p>
    <w:p w14:paraId="1AA8590F" w14:textId="1774928B" w:rsidR="00E835AB" w:rsidRDefault="00E835AB" w:rsidP="0019660B">
      <w:pPr>
        <w:spacing w:line="360" w:lineRule="auto"/>
        <w:jc w:val="both"/>
        <w:rPr>
          <w:rFonts w:ascii="Times New Roman" w:hAnsi="Times New Roman" w:cs="Times New Roman"/>
          <w:lang w:val="en-AU"/>
        </w:rPr>
      </w:pPr>
      <w:r>
        <w:rPr>
          <w:rFonts w:ascii="Times New Roman" w:hAnsi="Times New Roman" w:cs="Times New Roman"/>
          <w:lang w:val="en-AU"/>
        </w:rPr>
        <w:t xml:space="preserve">Data from retrieved articles were independently reviewed by the two authors (YA and MN) and data was extracted using a standardised collection tool. Data was analysed with descriptive statistics. In contrast to classic meta-analyses, statistical analysis was performed where the outcome was calculated as the percentages of an event (without comparison) in pseudo-cohorts of observed patients. </w:t>
      </w:r>
    </w:p>
    <w:p w14:paraId="0B8DCC57" w14:textId="77777777" w:rsidR="00790FCF" w:rsidRDefault="00790FCF" w:rsidP="0019660B">
      <w:pPr>
        <w:spacing w:line="360" w:lineRule="auto"/>
        <w:jc w:val="both"/>
        <w:rPr>
          <w:rFonts w:ascii="Times New Roman" w:hAnsi="Times New Roman" w:cs="Times New Roman"/>
          <w:lang w:val="en-AU"/>
        </w:rPr>
      </w:pPr>
    </w:p>
    <w:p w14:paraId="59E4D602" w14:textId="152B89D9" w:rsidR="00790FCF" w:rsidRPr="00790FCF" w:rsidRDefault="00790FCF" w:rsidP="0019660B">
      <w:pPr>
        <w:spacing w:line="360" w:lineRule="auto"/>
        <w:jc w:val="both"/>
        <w:rPr>
          <w:rFonts w:ascii="Times New Roman" w:hAnsi="Times New Roman" w:cs="Times New Roman"/>
          <w:b/>
          <w:lang w:val="en-AU"/>
        </w:rPr>
      </w:pPr>
      <w:r>
        <w:rPr>
          <w:rFonts w:ascii="Times New Roman" w:hAnsi="Times New Roman" w:cs="Times New Roman"/>
          <w:b/>
          <w:lang w:val="en-AU"/>
        </w:rPr>
        <w:t>RESULTS</w:t>
      </w:r>
    </w:p>
    <w:p w14:paraId="72659630" w14:textId="6058B677" w:rsidR="00536921" w:rsidRPr="00790FCF" w:rsidRDefault="00536921"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t>Art</w:t>
      </w:r>
      <w:r w:rsidR="004C20C1" w:rsidRPr="00790FCF">
        <w:rPr>
          <w:rFonts w:ascii="Times New Roman" w:hAnsi="Times New Roman" w:cs="Times New Roman"/>
          <w:lang w:val="en-AU"/>
        </w:rPr>
        <w:t>icles comprised</w:t>
      </w:r>
      <w:r w:rsidRPr="00790FCF">
        <w:rPr>
          <w:rFonts w:ascii="Times New Roman" w:hAnsi="Times New Roman" w:cs="Times New Roman"/>
          <w:lang w:val="en-AU"/>
        </w:rPr>
        <w:t xml:space="preserve"> </w:t>
      </w:r>
      <w:r w:rsidR="00E80431" w:rsidRPr="00790FCF">
        <w:rPr>
          <w:rFonts w:ascii="Times New Roman" w:hAnsi="Times New Roman" w:cs="Times New Roman"/>
          <w:lang w:val="en-AU"/>
        </w:rPr>
        <w:t>1</w:t>
      </w:r>
      <w:r w:rsidR="00D06BEE" w:rsidRPr="00790FCF">
        <w:rPr>
          <w:rFonts w:ascii="Times New Roman" w:hAnsi="Times New Roman" w:cs="Times New Roman"/>
          <w:lang w:val="en-AU"/>
        </w:rPr>
        <w:t>61</w:t>
      </w:r>
      <w:r w:rsidR="008B62D3" w:rsidRPr="00790FCF">
        <w:rPr>
          <w:rFonts w:ascii="Times New Roman" w:hAnsi="Times New Roman" w:cs="Times New Roman"/>
          <w:lang w:val="en-AU"/>
        </w:rPr>
        <w:t xml:space="preserve"> </w:t>
      </w:r>
      <w:r w:rsidRPr="00790FCF">
        <w:rPr>
          <w:rFonts w:ascii="Times New Roman" w:hAnsi="Times New Roman" w:cs="Times New Roman"/>
          <w:lang w:val="en-AU"/>
        </w:rPr>
        <w:t>case reports</w:t>
      </w:r>
      <w:r w:rsidR="00E80431" w:rsidRPr="00790FCF">
        <w:rPr>
          <w:rFonts w:ascii="Times New Roman" w:hAnsi="Times New Roman" w:cs="Times New Roman"/>
          <w:lang w:val="en-AU"/>
        </w:rPr>
        <w:t xml:space="preserve"> (</w:t>
      </w:r>
      <w:r w:rsidR="00E80431" w:rsidRPr="00790FCF">
        <w:rPr>
          <w:rFonts w:ascii="Times New Roman" w:hAnsi="Times New Roman" w:cs="Times New Roman"/>
          <w:lang w:val="en-AU"/>
        </w:rPr>
        <w:fldChar w:fldCharType="begin">
          <w:fldData xml:space="preserve">bD48ZnVsbC10aXRsZT5TdXJnZXJ5PC9mdWxsLXRpdGxlPjxhYmJyLTE+U3VyZ2VyeTwvYWJici0x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zY8L3BhZ2VzPjx2b2x1bWU+NTY8L3ZvbHVtZT48bnVtYmVyPjU8L251bWJlcj48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UtODwvcGFnZXM+PHZvbHVtZT4xNDwvdm9sdW1lPjxudW1iZXI+MTwvbnVtYmVy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zgxLTM8L3BhZ2VzPjx2b2x1bWU+MzU8L3ZvbHVtZT48bnVtYmVyPjc8L251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1PC9wYWdlcz48dm9sdW1lPjI8L3Zv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MzLTQ7IGF1dGhvciByZXBseSA3MzQ8L3BhZ2VzPjx2b2x1bWU+NTY8L3ZvbHVtZT48bnVt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</w:fldData>
        </w:fldChar>
      </w:r>
      <w:r w:rsidR="0034503F">
        <w:rPr>
          <w:rFonts w:ascii="Times New Roman" w:hAnsi="Times New Roman" w:cs="Times New Roman"/>
          <w:lang w:val="en-AU"/>
        </w:rPr>
        <w:instrText xml:space="preserve"> ADDIN EN.CITE </w:instrText>
      </w:r>
      <w:r w:rsidR="0034503F">
        <w:rPr>
          <w:rFonts w:ascii="Times New Roman" w:hAnsi="Times New Roman" w:cs="Times New Roman"/>
          <w:lang w:val="en-AU"/>
        </w:rPr>
        <w:fldChar w:fldCharType="begin">
          <w:fldData xml:space="preserve">PEVuZE5vdGU+PENpdGU+PEF1dGhvcj5ab3JpY2ljPC9BdXRob3I+PFllYXI+MjAxMTwvWWVhcj48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RTIzMS0yPC9wYWdlcz48dm9sdW1lPjQ1IFN1cHBsIDIgVUNUTjwvdm9s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MTUwLTM8L3BhZ2VzPjx2b2x1bWU+MTU8L3ZvbHVtZT48bnVtYmVyPjI8L251bWJlcj48ZWRp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==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biwgVy4gTC48L2F1dGhvcj48YXV0aG9yPk1pcmFuZGEsIFMuPC9hdXRob3I+PGF1dGhvcj5SZWRk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YWx0LXBlcmlvZGljYWw+PHBhZ2VzPkEyNS02PC9wYWdlcz48dm9sdW1lPjEz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MzM5PC9wYWdlcz48dm9sdW1l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OS02MTwvcGFnZXM+PHZvbHVtZT44MTwvdm9sdW1lPjxudW1iZXI+NTwv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E3MjAtMTwvcGFnZXM+PHZvbHVt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MjI2NC02PC9wYWdlcz48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==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aXNibj4wODM1LTc5MDAgKFByaW50KSYjeEQ7MDgzNS03OTAwPC9pc2JuPjxhY2Nlc3Npb24tbnVt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jAyMC00PC9w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3MDQtNjwvcGFnZXM+PHZvbHVtZT42NTwvdm9sdW1lPjxu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MTAzMy01PC9wYWdlcz48dm9sdW1l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==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OWR6cGVwZjI5cHpzcmFwZWRmZHowZHZ4dmUiIHRpbWVzdGFtcD0iMTQ2ODkyNjY3NCI+NDE0PC9r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xMDQtNTwvcGFnZXM+PHZvbHVtZT40Nzwvdm9sdW1lPjxu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EwOC05PC9wYWdlcz48dm9s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==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PjIwNDwva2V5PjwvZm9yZWlnbi1rZXlzPjxyZWYtdHlwZSBuYW1lPSJKb3VybmFsIEFydGljbGUi
PjE3PC9yZWYtdHlwZT48Y29udHJpYnV0b3JzPjxhdXRob3JzPjxhdXRob3I+TWFra2VyLCBKLjwv
YXV0aG9yPjxhdXRob3I+TXV0aHVzYW15LCBWLiBSLjwvYXV0aG9yPjxhdXRob3I+V2F0c29uLCBS
LjwvYXV0aG9yPjxhdXRob3I+U2VkYXJhdCwgQS48L2F1dGhvcj48L2F1dGhvcnM+PC9jb250cmli
dXRvcnM+PGF1dGgtYWRkcmVzcz5EaXZpc2lvbiBvZiBEaWdlc3RpdmUgRGlzZWFzZXMsIERlcGFy
dG1lbnQgb2YgTWVkaWNpbmUsIFVuaXZlcnNpdHkgb2YgQ2FsaWZvcm5pYSBMb3MgQW5nZWxlcywg
TG9zIEFuZ2VsZXMsIENhbGlmb3JuaWEsIFVTQS48L2F1dGgtYWRkcmVzcz48dGl0bGVzPjx0aXRs
ZT5FbGVjdHJvaHlkcmF1bGljIGxpdGhvdHJpcHN5IGFuZCByZW1vdmFsIG9mIGEgZ2FsbHN0b25l
IG9ic3RydWN0aW5nIHRoZSBkdW9kZW51bTogQm91dmVyZXQgc3luZHJvbWU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EwMjEtMjwvcGFnZXM+PHZvbHVtZT44MTwvdm9sdW1lPjxudW1iZXI+NDwvbnVtYmVyPjxl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NzkxLTQ8L3BhZ2VzPjx2b2x1bWU+Mzk8L3ZvbHVt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cwMy00PC9wYWdlcz48dm9sdW1lPjY1PC92b2x1bWU+PG51bWJlcj40PC9u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5lNzI8L3BhZ2VzPjx2b2x1bWU+Nzwvdm9sdW1lPjxudW1iZXI+MTI8L251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IwOS0xMzwvcGFnZXM+PHZvbHVtZT41MTwvdm9sdW1lPjxu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hbHQtcGVyaW9kaWNhbD48cGFnZXM+ZTExPC9wYWdlcz48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zNjM8L3BhZ2VzPjx2b2x1bWU+MTY8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==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Ny8wOS8wMTwvZWRpdGlvbj48ZGF0ZXM+PHllYXI+MjAwNzwveWVhcj48L2RhdGVzPjxpc2JuPjE3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TgzLTQ7IGRpc2N1c3Npb24gMTg0PC9wYWdlcz48dm9sdW1l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==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Y051bT4zNzwvUmVjTnVtPjxyZWNvcmQ+PHJlYy1udW1iZXI+Mzc8L3JlYy1udW1iZXI+PGZvcmVp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xMTg5LTkxPC9wYWdlcz48dm9sdW1lPjE5PC92b2x1bWU+PG51bWJlcj42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3BlcmlvZGljYWw+PGFsdC1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hbHQtcGVyaW9kaWNhbD48cGFnZXM+ZTE1PC9wYWdlcz48dm9sdW1l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==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YXV0aG9yPjxhdXRob3I+Qm93ZXIsIEMuIEUuPC9hdXRob3I+PC9hdXRob3JzPjwvY29udHJpYnV0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zMTktMjE8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MTI8L3BhZ2VzPjx2b2x1bWU+NTY8L3ZvbHVtZT48bnVtYmVyPjE8L251bWJlcj48ZWRpdGlvbj4y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==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bD48ZnVsbC10aXRsZT5TdXJnZXJ5PC9mdWxsLXRpdGxlPjxhYmJyLTE+U3VyZ2VyeTwvYWJici0x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3MzY8L3BhZ2VzPjx2b2x1bWU+NTY8L3ZvbHVtZT48bnVtYmVyPjU8L251bWJlcj48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E1PC9wYWdlcz48dm9sdW1lPjI8L3Zv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MzLTQ7IGF1dGhvciByZXBseSA3MzQ8L3BhZ2VzPjx2b2x1bWU+NTY8L3ZvbHVtZT48bnVt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E80431" w:rsidRPr="00790FCF">
        <w:rPr>
          <w:rFonts w:ascii="Times New Roman" w:hAnsi="Times New Roman" w:cs="Times New Roman"/>
          <w:lang w:val="en-AU"/>
        </w:rPr>
      </w:r>
      <w:r w:rsidR="00E80431"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3-163]</w:t>
      </w:r>
      <w:r w:rsidR="00E80431" w:rsidRPr="00790FCF">
        <w:rPr>
          <w:rFonts w:ascii="Times New Roman" w:hAnsi="Times New Roman" w:cs="Times New Roman"/>
          <w:lang w:val="en-AU"/>
        </w:rPr>
        <w:fldChar w:fldCharType="end"/>
      </w:r>
      <w:r w:rsidR="002161BC" w:rsidRPr="00790FCF">
        <w:rPr>
          <w:rFonts w:ascii="Times New Roman" w:hAnsi="Times New Roman" w:cs="Times New Roman"/>
          <w:lang w:val="en-AU"/>
        </w:rPr>
        <w:t xml:space="preserve">), </w:t>
      </w:r>
      <w:r w:rsidR="008B62D3" w:rsidRPr="00790FCF">
        <w:rPr>
          <w:rFonts w:ascii="Times New Roman" w:hAnsi="Times New Roman" w:cs="Times New Roman"/>
          <w:lang w:val="en-AU"/>
        </w:rPr>
        <w:t>1</w:t>
      </w:r>
      <w:r w:rsidR="00D06BEE" w:rsidRPr="00790FCF">
        <w:rPr>
          <w:rFonts w:ascii="Times New Roman" w:hAnsi="Times New Roman" w:cs="Times New Roman"/>
          <w:lang w:val="en-AU"/>
        </w:rPr>
        <w:t>3</w:t>
      </w:r>
      <w:r w:rsidR="008B62D3" w:rsidRPr="00790FCF">
        <w:rPr>
          <w:rFonts w:ascii="Times New Roman" w:hAnsi="Times New Roman" w:cs="Times New Roman"/>
          <w:lang w:val="en-AU"/>
        </w:rPr>
        <w:t xml:space="preserve"> </w:t>
      </w:r>
      <w:r w:rsidRPr="00790FCF">
        <w:rPr>
          <w:rFonts w:ascii="Times New Roman" w:hAnsi="Times New Roman" w:cs="Times New Roman"/>
          <w:lang w:val="en-AU"/>
        </w:rPr>
        <w:t>reviews (</w:t>
      </w:r>
      <w:r w:rsidR="00D06BEE" w:rsidRPr="00790FCF">
        <w:rPr>
          <w:rFonts w:ascii="Times New Roman" w:hAnsi="Times New Roman" w:cs="Times New Roman"/>
          <w:lang w:val="en-AU"/>
        </w:rPr>
        <w:fldChar w:fldCharType="begin">
          <w:fldData xml:space="preserve">PEVuZE5vdGU+PENpdGU+PEF1dGhvcj5CcmV6ZWFuPC9BdXRob3I+PFllYXI+MjAxMDwvWWVhcj48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EzOS00NjwvcGFnZXM+PHZvbHVtZT4xMDE8L3ZvbHVtZT48bnVt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EwMTktMjI8L3BhZ2VzPjx2b2x1bWU+NDQ8L3ZvbHVtZT48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NDcwLTM8L3BhZ2VzPjx2b2x1bWU+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yLTc8L3BhZ2VzPjx2b2x1bWU+Mzc8L3ZvbHVtZT48bnVtYmVyPjE8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EzNTEtNTwv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</w:fldData>
        </w:fldChar>
      </w:r>
      <w:r w:rsidR="0034503F">
        <w:rPr>
          <w:rFonts w:ascii="Times New Roman" w:hAnsi="Times New Roman" w:cs="Times New Roman"/>
          <w:lang w:val="en-AU"/>
        </w:rPr>
        <w:instrText xml:space="preserve"> ADDIN EN.CITE </w:instrText>
      </w:r>
      <w:r w:rsidR="0034503F">
        <w:rPr>
          <w:rFonts w:ascii="Times New Roman" w:hAnsi="Times New Roman" w:cs="Times New Roman"/>
          <w:lang w:val="en-AU"/>
        </w:rPr>
        <w:fldChar w:fldCharType="begin">
          <w:fldData xml:space="preserve">PEVuZE5vdGU+PENpdGU+PEF1dGhvcj5CcmV6ZWFuPC9BdXRob3I+PFllYXI+MjAxMDwvWWVhcj48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EzOS00NjwvcGFnZXM+PHZvbHVtZT4xMDE8L3ZvbHVtZT48bnVt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yLTc8L3BhZ2VzPjx2b2x1bWU+Mzc8L3ZvbHVtZT48bnVtYmVyPjE8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D06BEE" w:rsidRPr="00790FCF">
        <w:rPr>
          <w:rFonts w:ascii="Times New Roman" w:hAnsi="Times New Roman" w:cs="Times New Roman"/>
          <w:lang w:val="en-AU"/>
        </w:rPr>
      </w:r>
      <w:r w:rsidR="00D06BEE"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164-176]</w:t>
      </w:r>
      <w:r w:rsidR="00D06BEE" w:rsidRPr="00790FCF">
        <w:rPr>
          <w:rFonts w:ascii="Times New Roman" w:hAnsi="Times New Roman" w:cs="Times New Roman"/>
          <w:lang w:val="en-AU"/>
        </w:rPr>
        <w:fldChar w:fldCharType="end"/>
      </w:r>
      <w:r w:rsidR="002161BC" w:rsidRPr="00790FCF">
        <w:rPr>
          <w:rFonts w:ascii="Times New Roman" w:hAnsi="Times New Roman" w:cs="Times New Roman"/>
          <w:lang w:val="en-AU"/>
        </w:rPr>
        <w:t xml:space="preserve">), </w:t>
      </w:r>
      <w:r w:rsidR="008424A5" w:rsidRPr="00790FCF">
        <w:rPr>
          <w:rFonts w:ascii="Times New Roman" w:hAnsi="Times New Roman" w:cs="Times New Roman"/>
          <w:lang w:val="en-AU"/>
        </w:rPr>
        <w:t>23</w:t>
      </w:r>
      <w:r w:rsidR="008B62D3" w:rsidRPr="00790FCF">
        <w:rPr>
          <w:rFonts w:ascii="Times New Roman" w:hAnsi="Times New Roman" w:cs="Times New Roman"/>
          <w:lang w:val="en-AU"/>
        </w:rPr>
        <w:t xml:space="preserve"> </w:t>
      </w:r>
      <w:r w:rsidR="002161BC" w:rsidRPr="00790FCF">
        <w:rPr>
          <w:rFonts w:ascii="Times New Roman" w:hAnsi="Times New Roman" w:cs="Times New Roman"/>
          <w:lang w:val="en-AU"/>
        </w:rPr>
        <w:t>images reports (r</w:t>
      </w:r>
      <w:r w:rsidR="000474A5" w:rsidRPr="00790FCF">
        <w:rPr>
          <w:rFonts w:ascii="Times New Roman" w:hAnsi="Times New Roman" w:cs="Times New Roman"/>
          <w:lang w:val="en-AU"/>
        </w:rPr>
        <w:t xml:space="preserve">adiological and clinical images </w:t>
      </w:r>
      <w:r w:rsidR="000474A5" w:rsidRPr="00790FCF">
        <w:rPr>
          <w:rFonts w:ascii="Times New Roman" w:hAnsi="Times New Roman" w:cs="Times New Roman"/>
          <w:lang w:val="en-AU"/>
        </w:rPr>
        <w:fldChar w:fldCharType="begin">
          <w:fldData xml:space="preserve">bTwva2V5d29yZD48a2V5d29yZD5HYWxsc3RvbmVzLypjb21wbGljYXRpb25zPC9rZXl3b3JkPjxr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E3MTEtMjwvcGFnZXM+PHZvbHVtZT4xMDwvdm9sdW1lPjxudW1iZXI+MTE8L251bWJlcj48ZWRp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</w:fldData>
        </w:fldChar>
      </w:r>
      <w:r w:rsidR="0034503F">
        <w:rPr>
          <w:rFonts w:ascii="Times New Roman" w:hAnsi="Times New Roman" w:cs="Times New Roman"/>
          <w:lang w:val="en-AU"/>
        </w:rPr>
        <w:instrText xml:space="preserve"> ADDIN EN.CITE </w:instrText>
      </w:r>
      <w:r w:rsidR="0034503F">
        <w:rPr>
          <w:rFonts w:ascii="Times New Roman" w:hAnsi="Times New Roman" w:cs="Times New Roman"/>
          <w:lang w:val="en-AU"/>
        </w:rPr>
        <w:fldChar w:fldCharType="begin">
          <w:fldData xml:space="preserve">PEVuZE5vdGU+PENpdGU+PEF1dGhvcj5BbnRvbmluaTwvQXV0aG9yPjxZZWFyPjIwMTM8L1llYXI+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xMjE2PC9w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jgyLCAxMDU5PC9wYWdlcz48dm9sdW1lPjExMjwvdm9sdW1l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RTU1LTY8L3BhZ2VzPjx2b2x1bWU+NDMgU3VwcGwgMiBV
Q1ROPC92b2x1bWU+PGVkaXRpb24+MjAxMS8wMi8wMzwvZWRpdGlvbj48a2V5d29yZHM+PGtleXdv
cmQ+QWdlZDwva2V5d29yZD48a2V5d29yZD5FbmRvc2NvcHksIERpZ2VzdGl2ZSBTeXN0ZX==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34503F">
        <w:rPr>
          <w:rFonts w:ascii="Times New Roman" w:hAnsi="Times New Roman" w:cs="Times New Roman"/>
          <w:lang w:val="en-AU"/>
        </w:rPr>
        <w:fldChar w:fldCharType="begin">
          <w:fldData xml:space="preserve">bTwva2V5d29yZD48a2V5d29yZD5HYWxsc3RvbmVzLypjb21wbGljYXRpb25zPC9rZXl3b3JkPjxr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0474A5" w:rsidRPr="00790FCF">
        <w:rPr>
          <w:rFonts w:ascii="Times New Roman" w:hAnsi="Times New Roman" w:cs="Times New Roman"/>
          <w:lang w:val="en-AU"/>
        </w:rPr>
      </w:r>
      <w:r w:rsidR="000474A5"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177-198]</w:t>
      </w:r>
      <w:r w:rsidR="000474A5" w:rsidRPr="00790FCF">
        <w:rPr>
          <w:rFonts w:ascii="Times New Roman" w:hAnsi="Times New Roman" w:cs="Times New Roman"/>
          <w:lang w:val="en-AU"/>
        </w:rPr>
        <w:fldChar w:fldCharType="end"/>
      </w:r>
      <w:r w:rsidR="00D06BEE" w:rsidRPr="00790FCF">
        <w:rPr>
          <w:rFonts w:ascii="Times New Roman" w:hAnsi="Times New Roman" w:cs="Times New Roman"/>
          <w:lang w:val="en-AU"/>
        </w:rPr>
        <w:t>)</w:t>
      </w:r>
      <w:r w:rsidR="008B62D3" w:rsidRPr="00790FCF">
        <w:rPr>
          <w:rFonts w:ascii="Times New Roman" w:hAnsi="Times New Roman" w:cs="Times New Roman"/>
          <w:lang w:val="en-AU"/>
        </w:rPr>
        <w:t xml:space="preserve"> and 11</w:t>
      </w:r>
      <w:r w:rsidR="002161BC" w:rsidRPr="00790FCF">
        <w:rPr>
          <w:rFonts w:ascii="Times New Roman" w:hAnsi="Times New Roman" w:cs="Times New Roman"/>
          <w:lang w:val="en-AU"/>
        </w:rPr>
        <w:t xml:space="preserve"> letter</w:t>
      </w:r>
      <w:r w:rsidR="008B62D3" w:rsidRPr="00790FCF">
        <w:rPr>
          <w:rFonts w:ascii="Times New Roman" w:hAnsi="Times New Roman" w:cs="Times New Roman"/>
          <w:lang w:val="en-AU"/>
        </w:rPr>
        <w:t>s</w:t>
      </w:r>
      <w:r w:rsidR="002161BC" w:rsidRPr="00790FCF">
        <w:rPr>
          <w:rFonts w:ascii="Times New Roman" w:hAnsi="Times New Roman" w:cs="Times New Roman"/>
          <w:lang w:val="en-AU"/>
        </w:rPr>
        <w:t xml:space="preserve"> to the </w:t>
      </w:r>
      <w:r w:rsidR="00F9755C" w:rsidRPr="00790FCF">
        <w:rPr>
          <w:rFonts w:ascii="Times New Roman" w:hAnsi="Times New Roman" w:cs="Times New Roman"/>
          <w:lang w:val="en-AU"/>
        </w:rPr>
        <w:t>editor (</w:t>
      </w:r>
      <w:r w:rsidR="005C1CF3" w:rsidRPr="00790FCF">
        <w:rPr>
          <w:rFonts w:ascii="Times New Roman" w:hAnsi="Times New Roman" w:cs="Times New Roman"/>
          <w:lang w:val="en-AU"/>
        </w:rPr>
        <w:fldChar w:fldCharType="begin">
          <w:fldData xml:space="preserve">PEVuZE5vdGU+PENpdGU+PEF1dGhvcj5QYXJrPC9BdXRob3I+PFllYXI+MjAwOTwvWWVhcj48UmVj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yMzA7IGF1dGhvciByZXBseSAyMzAtMTwvcGFnZXM+PHZvbHVtZT4xMzM8L3ZvbHVtZT48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MzQ8L3BhZ2VzPjx2b2x1bWU+MzE8L3ZvbHVtZT48bnVtYmVyPjk8L251bWJlcj48ZWRpdGlv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xNjg8L3BhZ2Vz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</w:fldData>
        </w:fldChar>
      </w:r>
      <w:r w:rsidR="0034503F">
        <w:rPr>
          <w:rFonts w:ascii="Times New Roman" w:hAnsi="Times New Roman" w:cs="Times New Roman"/>
          <w:lang w:val="en-AU"/>
        </w:rPr>
        <w:instrText xml:space="preserve"> ADDIN EN.CITE </w:instrText>
      </w:r>
      <w:r w:rsidR="0034503F">
        <w:rPr>
          <w:rFonts w:ascii="Times New Roman" w:hAnsi="Times New Roman" w:cs="Times New Roman"/>
          <w:lang w:val="en-AU"/>
        </w:rPr>
        <w:fldChar w:fldCharType="begin">
          <w:fldData xml:space="preserve">PEVuZE5vdGU+PENpdGU+PEF1dGhvcj5QYXJrPC9BdXRob3I+PFllYXI+MjAwOTwvWWVhcj48UmVj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yMzA7IGF1dGhvciByZXBseSAyMzAtMTwvcGFnZXM+PHZvbHVtZT4xMzM8L3ZvbHVtZT48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MzQ8L3BhZ2VzPjx2b2x1bWU+MzE8L3ZvbHVtZT48bnVtYmVyPjk8L251bWJlcj48ZWRpdGlv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</w:fldData>
        </w:fldChar>
      </w:r>
      <w:r w:rsidR="0034503F">
        <w:rPr>
          <w:rFonts w:ascii="Times New Roman" w:hAnsi="Times New Roman" w:cs="Times New Roman"/>
          <w:lang w:val="en-AU"/>
        </w:rPr>
        <w:instrText xml:space="preserve"> ADDIN EN.CITE.DATA </w:instrText>
      </w:r>
      <w:r w:rsidR="0034503F">
        <w:rPr>
          <w:rFonts w:ascii="Times New Roman" w:hAnsi="Times New Roman" w:cs="Times New Roman"/>
          <w:lang w:val="en-AU"/>
        </w:rPr>
      </w:r>
      <w:r w:rsidR="0034503F">
        <w:rPr>
          <w:rFonts w:ascii="Times New Roman" w:hAnsi="Times New Roman" w:cs="Times New Roman"/>
          <w:lang w:val="en-AU"/>
        </w:rPr>
        <w:fldChar w:fldCharType="end"/>
      </w:r>
      <w:r w:rsidR="005C1CF3" w:rsidRPr="00790FCF">
        <w:rPr>
          <w:rFonts w:ascii="Times New Roman" w:hAnsi="Times New Roman" w:cs="Times New Roman"/>
          <w:lang w:val="en-AU"/>
        </w:rPr>
      </w:r>
      <w:r w:rsidR="005C1CF3" w:rsidRPr="00790FCF">
        <w:rPr>
          <w:rFonts w:ascii="Times New Roman" w:hAnsi="Times New Roman" w:cs="Times New Roman"/>
          <w:lang w:val="en-AU"/>
        </w:rPr>
        <w:fldChar w:fldCharType="separate"/>
      </w:r>
      <w:r w:rsidR="0034503F" w:rsidRPr="0034503F">
        <w:rPr>
          <w:rFonts w:ascii="Times New Roman" w:hAnsi="Times New Roman" w:cs="Times New Roman"/>
          <w:noProof/>
          <w:vertAlign w:val="superscript"/>
          <w:lang w:val="en-AU"/>
        </w:rPr>
        <w:t>[199-209]</w:t>
      </w:r>
      <w:r w:rsidR="005C1CF3" w:rsidRPr="00790FCF">
        <w:rPr>
          <w:rFonts w:ascii="Times New Roman" w:hAnsi="Times New Roman" w:cs="Times New Roman"/>
          <w:lang w:val="en-AU"/>
        </w:rPr>
        <w:fldChar w:fldCharType="end"/>
      </w:r>
      <w:r w:rsidR="00F57097" w:rsidRPr="00790FCF">
        <w:rPr>
          <w:rFonts w:ascii="Times New Roman" w:hAnsi="Times New Roman" w:cs="Times New Roman"/>
          <w:lang w:val="en-AU"/>
        </w:rPr>
        <w:t>), as illustrated in (Chart 6).</w:t>
      </w:r>
    </w:p>
    <w:p w14:paraId="0F679500" w14:textId="0A1A4861" w:rsidR="00536921" w:rsidRPr="00790FCF" w:rsidRDefault="002161BC"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lastRenderedPageBreak/>
        <w:t>Articles were written in multiple</w:t>
      </w:r>
      <w:r w:rsidR="00536921" w:rsidRPr="00790FCF">
        <w:rPr>
          <w:rFonts w:ascii="Times New Roman" w:hAnsi="Times New Roman" w:cs="Times New Roman"/>
          <w:lang w:val="en-AU"/>
        </w:rPr>
        <w:t xml:space="preserve"> languages. English articles constituted</w:t>
      </w:r>
      <w:r w:rsidRPr="00790FCF">
        <w:rPr>
          <w:rFonts w:ascii="Times New Roman" w:hAnsi="Times New Roman" w:cs="Times New Roman"/>
          <w:lang w:val="en-AU"/>
        </w:rPr>
        <w:t xml:space="preserve"> the main bulk of the literature</w:t>
      </w:r>
      <w:r w:rsidR="00536921" w:rsidRPr="00790FCF">
        <w:rPr>
          <w:rFonts w:ascii="Times New Roman" w:hAnsi="Times New Roman" w:cs="Times New Roman"/>
          <w:lang w:val="en-AU"/>
        </w:rPr>
        <w:t xml:space="preserve"> (</w:t>
      </w:r>
      <w:r w:rsidR="007A33FD" w:rsidRPr="00790FCF">
        <w:rPr>
          <w:rFonts w:ascii="Times New Roman" w:hAnsi="Times New Roman" w:cs="Times New Roman"/>
          <w:lang w:val="en-AU"/>
        </w:rPr>
        <w:t xml:space="preserve">176 articles, </w:t>
      </w:r>
      <w:r w:rsidRPr="00790FCF">
        <w:rPr>
          <w:rFonts w:ascii="Times New Roman" w:hAnsi="Times New Roman" w:cs="Times New Roman"/>
          <w:lang w:val="en-AU"/>
        </w:rPr>
        <w:t>7</w:t>
      </w:r>
      <w:r w:rsidR="007A33FD" w:rsidRPr="00790FCF">
        <w:rPr>
          <w:rFonts w:ascii="Times New Roman" w:hAnsi="Times New Roman" w:cs="Times New Roman"/>
          <w:lang w:val="en-AU"/>
        </w:rPr>
        <w:t>7</w:t>
      </w:r>
      <w:r w:rsidRPr="00790FCF">
        <w:rPr>
          <w:rFonts w:ascii="Times New Roman" w:hAnsi="Times New Roman" w:cs="Times New Roman"/>
          <w:lang w:val="en-AU"/>
        </w:rPr>
        <w:t>%</w:t>
      </w:r>
      <w:r w:rsidR="00536921" w:rsidRPr="00790FCF">
        <w:rPr>
          <w:rFonts w:ascii="Times New Roman" w:hAnsi="Times New Roman" w:cs="Times New Roman"/>
          <w:lang w:val="en-AU"/>
        </w:rPr>
        <w:t xml:space="preserve">). </w:t>
      </w:r>
      <w:r w:rsidR="00681596" w:rsidRPr="00790FCF">
        <w:rPr>
          <w:rFonts w:ascii="Times New Roman" w:hAnsi="Times New Roman" w:cs="Times New Roman"/>
          <w:lang w:val="en-AU"/>
        </w:rPr>
        <w:t>T</w:t>
      </w:r>
      <w:r w:rsidR="00536921" w:rsidRPr="00790FCF">
        <w:rPr>
          <w:rFonts w:ascii="Times New Roman" w:hAnsi="Times New Roman" w:cs="Times New Roman"/>
          <w:lang w:val="en-AU"/>
        </w:rPr>
        <w:t>he rest were Spanish (</w:t>
      </w:r>
      <w:r w:rsidR="007A33FD" w:rsidRPr="00790FCF">
        <w:rPr>
          <w:rFonts w:ascii="Times New Roman" w:hAnsi="Times New Roman" w:cs="Times New Roman"/>
          <w:lang w:val="en-AU"/>
        </w:rPr>
        <w:t xml:space="preserve">20 articles, </w:t>
      </w:r>
      <w:r w:rsidRPr="00790FCF">
        <w:rPr>
          <w:rFonts w:ascii="Times New Roman" w:hAnsi="Times New Roman" w:cs="Times New Roman"/>
          <w:lang w:val="en-AU"/>
        </w:rPr>
        <w:t>9</w:t>
      </w:r>
      <w:r w:rsidR="00536921" w:rsidRPr="00790FCF">
        <w:rPr>
          <w:rFonts w:ascii="Times New Roman" w:hAnsi="Times New Roman" w:cs="Times New Roman"/>
          <w:lang w:val="en-AU"/>
        </w:rPr>
        <w:t>%),</w:t>
      </w:r>
      <w:r w:rsidRPr="00790FCF">
        <w:rPr>
          <w:rFonts w:ascii="Times New Roman" w:hAnsi="Times New Roman" w:cs="Times New Roman"/>
          <w:lang w:val="en-AU"/>
        </w:rPr>
        <w:t xml:space="preserve"> </w:t>
      </w:r>
      <w:r w:rsidR="007A33FD" w:rsidRPr="00790FCF">
        <w:rPr>
          <w:rFonts w:ascii="Times New Roman" w:hAnsi="Times New Roman" w:cs="Times New Roman"/>
          <w:lang w:val="en-AU"/>
        </w:rPr>
        <w:t xml:space="preserve">Italian (7 articles, 3%) </w:t>
      </w:r>
      <w:r w:rsidRPr="00790FCF">
        <w:rPr>
          <w:rFonts w:ascii="Times New Roman" w:hAnsi="Times New Roman" w:cs="Times New Roman"/>
          <w:lang w:val="en-AU"/>
        </w:rPr>
        <w:t>French (</w:t>
      </w:r>
      <w:r w:rsidR="007A33FD" w:rsidRPr="00790FCF">
        <w:rPr>
          <w:rFonts w:ascii="Times New Roman" w:hAnsi="Times New Roman" w:cs="Times New Roman"/>
          <w:lang w:val="en-AU"/>
        </w:rPr>
        <w:t>5 articles, 2</w:t>
      </w:r>
      <w:r w:rsidRPr="00790FCF">
        <w:rPr>
          <w:rFonts w:ascii="Times New Roman" w:hAnsi="Times New Roman" w:cs="Times New Roman"/>
          <w:lang w:val="en-AU"/>
        </w:rPr>
        <w:t>%), and other languages (13%). These other languages include:</w:t>
      </w:r>
      <w:r w:rsidR="00536921" w:rsidRPr="00790FCF">
        <w:rPr>
          <w:rFonts w:ascii="Times New Roman" w:hAnsi="Times New Roman" w:cs="Times New Roman"/>
          <w:lang w:val="en-AU"/>
        </w:rPr>
        <w:t xml:space="preserve"> Bulgaria, Korean, Japanese, German, Romanian, Turkish</w:t>
      </w:r>
      <w:r w:rsidRPr="00790FCF">
        <w:rPr>
          <w:rFonts w:ascii="Times New Roman" w:hAnsi="Times New Roman" w:cs="Times New Roman"/>
          <w:lang w:val="en-AU"/>
        </w:rPr>
        <w:t>,</w:t>
      </w:r>
      <w:r w:rsidR="00536921" w:rsidRPr="00790FCF">
        <w:rPr>
          <w:rFonts w:ascii="Times New Roman" w:hAnsi="Times New Roman" w:cs="Times New Roman"/>
          <w:lang w:val="en-AU"/>
        </w:rPr>
        <w:t xml:space="preserve"> Hungarian, </w:t>
      </w:r>
      <w:r w:rsidRPr="00790FCF">
        <w:rPr>
          <w:rFonts w:ascii="Times New Roman" w:hAnsi="Times New Roman" w:cs="Times New Roman"/>
          <w:lang w:val="en-AU"/>
        </w:rPr>
        <w:t>Ukrainian,</w:t>
      </w:r>
      <w:r w:rsidR="00394000" w:rsidRPr="00790FCF">
        <w:rPr>
          <w:rFonts w:ascii="Times New Roman" w:hAnsi="Times New Roman" w:cs="Times New Roman"/>
          <w:lang w:val="en-AU"/>
        </w:rPr>
        <w:t xml:space="preserve"> </w:t>
      </w:r>
      <w:r w:rsidR="00536921" w:rsidRPr="00790FCF">
        <w:rPr>
          <w:rFonts w:ascii="Times New Roman" w:hAnsi="Times New Roman" w:cs="Times New Roman"/>
          <w:lang w:val="en-AU"/>
        </w:rPr>
        <w:t xml:space="preserve">and Czech. Articles not in English were translated to English using </w:t>
      </w:r>
      <w:r w:rsidR="00495B4F" w:rsidRPr="00790FCF">
        <w:rPr>
          <w:rFonts w:ascii="Times New Roman" w:hAnsi="Times New Roman" w:cs="Times New Roman"/>
          <w:lang w:val="en-AU"/>
        </w:rPr>
        <w:t xml:space="preserve">dependable medical </w:t>
      </w:r>
      <w:r w:rsidR="001717F1" w:rsidRPr="00790FCF">
        <w:rPr>
          <w:rFonts w:ascii="Times New Roman" w:hAnsi="Times New Roman" w:cs="Times New Roman"/>
          <w:lang w:val="en-AU"/>
        </w:rPr>
        <w:t>dictionaries (Chart 4 and 5).</w:t>
      </w:r>
    </w:p>
    <w:p w14:paraId="728A5D3E" w14:textId="77777777" w:rsidR="00877065" w:rsidRPr="00790FCF" w:rsidRDefault="00877065" w:rsidP="0019660B">
      <w:pPr>
        <w:spacing w:line="360" w:lineRule="auto"/>
        <w:jc w:val="both"/>
        <w:rPr>
          <w:rFonts w:ascii="Times New Roman" w:hAnsi="Times New Roman" w:cs="Times New Roman"/>
          <w:b/>
          <w:lang w:val="en-AU"/>
        </w:rPr>
      </w:pPr>
    </w:p>
    <w:p w14:paraId="02F9855E" w14:textId="5AF38E08" w:rsidR="005E0FCE" w:rsidRPr="00790FCF" w:rsidRDefault="00790FCF" w:rsidP="0019660B">
      <w:pPr>
        <w:spacing w:line="360" w:lineRule="auto"/>
        <w:jc w:val="both"/>
        <w:rPr>
          <w:rFonts w:ascii="Times New Roman" w:hAnsi="Times New Roman" w:cs="Times New Roman"/>
          <w:b/>
          <w:lang w:val="en-AU"/>
        </w:rPr>
      </w:pPr>
      <w:r>
        <w:rPr>
          <w:rFonts w:ascii="Times New Roman" w:hAnsi="Times New Roman" w:cs="Times New Roman"/>
          <w:b/>
          <w:lang w:val="en-AU"/>
        </w:rPr>
        <w:t>CASE REPORT</w:t>
      </w:r>
    </w:p>
    <w:p w14:paraId="7F8CF8BB" w14:textId="3EA333B8" w:rsidR="00454FC7" w:rsidRPr="00790FCF" w:rsidRDefault="00A87CE6" w:rsidP="0019660B">
      <w:pPr>
        <w:spacing w:line="360" w:lineRule="auto"/>
        <w:jc w:val="both"/>
        <w:rPr>
          <w:rFonts w:ascii="Times New Roman" w:hAnsi="Times New Roman" w:cs="Times New Roman"/>
        </w:rPr>
      </w:pPr>
      <w:r w:rsidRPr="00790FCF">
        <w:rPr>
          <w:rFonts w:ascii="Times New Roman" w:hAnsi="Times New Roman" w:cs="Times New Roman"/>
          <w:lang w:val="en-AU"/>
        </w:rPr>
        <w:t xml:space="preserve">A 39 years old lady presenting to the emergency department with two-week history of </w:t>
      </w:r>
      <w:proofErr w:type="spellStart"/>
      <w:r w:rsidRPr="00790FCF">
        <w:rPr>
          <w:rFonts w:ascii="Times New Roman" w:hAnsi="Times New Roman" w:cs="Times New Roman"/>
        </w:rPr>
        <w:t>e</w:t>
      </w:r>
      <w:r w:rsidR="00BD408F" w:rsidRPr="00790FCF">
        <w:rPr>
          <w:rFonts w:ascii="Times New Roman" w:hAnsi="Times New Roman" w:cs="Times New Roman"/>
        </w:rPr>
        <w:t>pigastric</w:t>
      </w:r>
      <w:proofErr w:type="spellEnd"/>
      <w:r w:rsidR="00BD408F" w:rsidRPr="00790FCF">
        <w:rPr>
          <w:rFonts w:ascii="Times New Roman" w:hAnsi="Times New Roman" w:cs="Times New Roman"/>
        </w:rPr>
        <w:t xml:space="preserve"> and </w:t>
      </w:r>
      <w:r w:rsidRPr="00790FCF">
        <w:rPr>
          <w:rFonts w:ascii="Times New Roman" w:hAnsi="Times New Roman" w:cs="Times New Roman"/>
        </w:rPr>
        <w:t>right upper quadrant</w:t>
      </w:r>
      <w:r w:rsidR="00BD408F" w:rsidRPr="00790FCF">
        <w:rPr>
          <w:rFonts w:ascii="Times New Roman" w:hAnsi="Times New Roman" w:cs="Times New Roman"/>
        </w:rPr>
        <w:t xml:space="preserve"> pain</w:t>
      </w:r>
      <w:r w:rsidRPr="00790FCF">
        <w:rPr>
          <w:rFonts w:ascii="Times New Roman" w:hAnsi="Times New Roman" w:cs="Times New Roman"/>
        </w:rPr>
        <w:t xml:space="preserve">. The pain was </w:t>
      </w:r>
      <w:r w:rsidR="00BD408F" w:rsidRPr="00790FCF">
        <w:rPr>
          <w:rFonts w:ascii="Times New Roman" w:hAnsi="Times New Roman" w:cs="Times New Roman"/>
        </w:rPr>
        <w:t>constant, dull, and radiating to the back</w:t>
      </w:r>
      <w:r w:rsidRPr="00790FCF">
        <w:rPr>
          <w:rFonts w:ascii="Times New Roman" w:hAnsi="Times New Roman" w:cs="Times New Roman"/>
        </w:rPr>
        <w:t xml:space="preserve">, </w:t>
      </w:r>
      <w:r w:rsidR="00780CC0" w:rsidRPr="00790FCF">
        <w:rPr>
          <w:rFonts w:ascii="Times New Roman" w:hAnsi="Times New Roman" w:cs="Times New Roman"/>
        </w:rPr>
        <w:t>sh</w:t>
      </w:r>
      <w:r w:rsidRPr="00790FCF">
        <w:rPr>
          <w:rFonts w:ascii="Times New Roman" w:hAnsi="Times New Roman" w:cs="Times New Roman"/>
        </w:rPr>
        <w:t>e had a</w:t>
      </w:r>
      <w:r w:rsidR="00BD408F" w:rsidRPr="00790FCF">
        <w:rPr>
          <w:rFonts w:ascii="Times New Roman" w:hAnsi="Times New Roman" w:cs="Times New Roman"/>
        </w:rPr>
        <w:t>cidity and reflux symptoms</w:t>
      </w:r>
      <w:r w:rsidRPr="00790FCF">
        <w:rPr>
          <w:rFonts w:ascii="Times New Roman" w:hAnsi="Times New Roman" w:cs="Times New Roman"/>
        </w:rPr>
        <w:t>, n</w:t>
      </w:r>
      <w:r w:rsidR="00BD408F" w:rsidRPr="00790FCF">
        <w:rPr>
          <w:rFonts w:ascii="Times New Roman" w:hAnsi="Times New Roman" w:cs="Times New Roman"/>
        </w:rPr>
        <w:t>ausea and vomiting</w:t>
      </w:r>
      <w:r w:rsidRPr="00790FCF">
        <w:rPr>
          <w:rFonts w:ascii="Times New Roman" w:hAnsi="Times New Roman" w:cs="Times New Roman"/>
        </w:rPr>
        <w:t xml:space="preserve">. </w:t>
      </w:r>
      <w:r w:rsidR="00302599">
        <w:rPr>
          <w:rFonts w:ascii="Times New Roman" w:hAnsi="Times New Roman" w:cs="Times New Roman"/>
        </w:rPr>
        <w:t>There was n</w:t>
      </w:r>
      <w:r w:rsidR="00BD408F" w:rsidRPr="00790FCF">
        <w:rPr>
          <w:rFonts w:ascii="Times New Roman" w:hAnsi="Times New Roman" w:cs="Times New Roman"/>
        </w:rPr>
        <w:t>o</w:t>
      </w:r>
      <w:r w:rsidRPr="00790FCF">
        <w:rPr>
          <w:rFonts w:ascii="Times New Roman" w:hAnsi="Times New Roman" w:cs="Times New Roman"/>
        </w:rPr>
        <w:t xml:space="preserve"> history of</w:t>
      </w:r>
      <w:r w:rsidR="00BD408F" w:rsidRPr="00790FCF">
        <w:rPr>
          <w:rFonts w:ascii="Times New Roman" w:hAnsi="Times New Roman" w:cs="Times New Roman"/>
        </w:rPr>
        <w:t xml:space="preserve"> jaundice, or weight loss</w:t>
      </w:r>
      <w:r w:rsidRPr="00790FCF">
        <w:rPr>
          <w:rFonts w:ascii="Times New Roman" w:hAnsi="Times New Roman" w:cs="Times New Roman"/>
        </w:rPr>
        <w:t>.</w:t>
      </w:r>
    </w:p>
    <w:p w14:paraId="5C6B65AD" w14:textId="77777777" w:rsidR="009E204F" w:rsidRPr="00790FCF" w:rsidRDefault="009E204F" w:rsidP="0019660B">
      <w:pPr>
        <w:spacing w:line="360" w:lineRule="auto"/>
        <w:jc w:val="both"/>
        <w:rPr>
          <w:rFonts w:ascii="Times New Roman" w:hAnsi="Times New Roman" w:cs="Times New Roman"/>
        </w:rPr>
      </w:pPr>
    </w:p>
    <w:p w14:paraId="7894FF49" w14:textId="552B6CCD" w:rsidR="00A87CE6" w:rsidRPr="00790FCF" w:rsidRDefault="00A87CE6" w:rsidP="0019660B">
      <w:pPr>
        <w:spacing w:line="360" w:lineRule="auto"/>
        <w:jc w:val="both"/>
        <w:rPr>
          <w:rFonts w:ascii="Times New Roman" w:hAnsi="Times New Roman" w:cs="Times New Roman"/>
        </w:rPr>
      </w:pPr>
      <w:r w:rsidRPr="00790FCF">
        <w:rPr>
          <w:rFonts w:ascii="Times New Roman" w:hAnsi="Times New Roman" w:cs="Times New Roman"/>
        </w:rPr>
        <w:t>On examination she was mildly dehydrated. Pulse rate was 92 beats per minute. Temperature was 37.3</w:t>
      </w:r>
      <w:r w:rsidRPr="00790FCF">
        <w:rPr>
          <w:rFonts w:ascii="Times New Roman" w:hAnsi="Times New Roman" w:cs="Times New Roman"/>
        </w:rPr>
        <w:sym w:font="Symbol" w:char="F0B0"/>
      </w:r>
      <w:r w:rsidRPr="00790FCF">
        <w:rPr>
          <w:rFonts w:ascii="Times New Roman" w:hAnsi="Times New Roman" w:cs="Times New Roman"/>
        </w:rPr>
        <w:t>. She was tender in the epigastrium and right upper quadrant</w:t>
      </w:r>
      <w:r w:rsidR="0005680A" w:rsidRPr="00790FCF">
        <w:rPr>
          <w:rFonts w:ascii="Times New Roman" w:hAnsi="Times New Roman" w:cs="Times New Roman"/>
        </w:rPr>
        <w:t>, with a</w:t>
      </w:r>
      <w:r w:rsidRPr="00790FCF">
        <w:rPr>
          <w:rFonts w:ascii="Times New Roman" w:hAnsi="Times New Roman" w:cs="Times New Roman"/>
        </w:rPr>
        <w:t xml:space="preserve"> negative Murphy’s sign.</w:t>
      </w:r>
    </w:p>
    <w:p w14:paraId="381D834A" w14:textId="01C73B50" w:rsidR="005E0FCE" w:rsidRPr="00790FCF" w:rsidRDefault="00855484" w:rsidP="0019660B">
      <w:pPr>
        <w:spacing w:line="360" w:lineRule="auto"/>
        <w:jc w:val="both"/>
        <w:rPr>
          <w:rFonts w:ascii="Times New Roman" w:hAnsi="Times New Roman" w:cs="Times New Roman"/>
        </w:rPr>
      </w:pPr>
      <w:r w:rsidRPr="00790FCF">
        <w:rPr>
          <w:rFonts w:ascii="Times New Roman" w:hAnsi="Times New Roman" w:cs="Times New Roman"/>
        </w:rPr>
        <w:t>Initial blood tests showed high white cells count 13.9 x 10</w:t>
      </w:r>
      <w:r w:rsidRPr="00790FCF">
        <w:rPr>
          <w:rFonts w:ascii="Times New Roman" w:hAnsi="Times New Roman" w:cs="Times New Roman"/>
          <w:vertAlign w:val="superscript"/>
        </w:rPr>
        <w:t>9</w:t>
      </w:r>
      <w:r w:rsidRPr="00790FCF">
        <w:rPr>
          <w:rFonts w:ascii="Times New Roman" w:hAnsi="Times New Roman" w:cs="Times New Roman"/>
        </w:rPr>
        <w:t>. Her liver functions were deranged. Bilirubin was 14 IU/L, ALP 285 IU/L, ALT 335 IU/L, GGT 445 IU/L, and ALT 0f 205 IU/L. Her lipase was mildly raised at 455 IU/L (normal range &lt;45 IU/L)</w:t>
      </w:r>
    </w:p>
    <w:p w14:paraId="1DE71B35" w14:textId="5BB84657" w:rsidR="00855484" w:rsidRPr="00790FCF" w:rsidRDefault="00855484" w:rsidP="0019660B">
      <w:pPr>
        <w:spacing w:line="360" w:lineRule="auto"/>
        <w:jc w:val="both"/>
        <w:rPr>
          <w:rFonts w:ascii="Times New Roman" w:hAnsi="Times New Roman" w:cs="Times New Roman"/>
        </w:rPr>
      </w:pPr>
      <w:r w:rsidRPr="00790FCF">
        <w:rPr>
          <w:rFonts w:ascii="Times New Roman" w:hAnsi="Times New Roman" w:cs="Times New Roman"/>
        </w:rPr>
        <w:t>With this mixed picture the initial differential diagnosis was cholangitis or pancreatitis</w:t>
      </w:r>
      <w:r w:rsidR="001B1221" w:rsidRPr="00790FCF">
        <w:rPr>
          <w:rFonts w:ascii="Times New Roman" w:hAnsi="Times New Roman" w:cs="Times New Roman"/>
        </w:rPr>
        <w:t xml:space="preserve">, or </w:t>
      </w:r>
      <w:proofErr w:type="spellStart"/>
      <w:r w:rsidR="001B1221" w:rsidRPr="00790FCF">
        <w:rPr>
          <w:rFonts w:ascii="Times New Roman" w:hAnsi="Times New Roman" w:cs="Times New Roman"/>
        </w:rPr>
        <w:t>Mirrizzi</w:t>
      </w:r>
      <w:proofErr w:type="spellEnd"/>
      <w:r w:rsidR="001B1221" w:rsidRPr="00790FCF">
        <w:rPr>
          <w:rFonts w:ascii="Times New Roman" w:hAnsi="Times New Roman" w:cs="Times New Roman"/>
        </w:rPr>
        <w:t xml:space="preserve"> syndrome</w:t>
      </w:r>
      <w:r w:rsidRPr="00790FCF">
        <w:rPr>
          <w:rFonts w:ascii="Times New Roman" w:hAnsi="Times New Roman" w:cs="Times New Roman"/>
        </w:rPr>
        <w:t>.</w:t>
      </w:r>
    </w:p>
    <w:p w14:paraId="34831526" w14:textId="77777777" w:rsidR="009E204F" w:rsidRPr="00790FCF" w:rsidRDefault="009E204F" w:rsidP="0019660B">
      <w:pPr>
        <w:spacing w:line="360" w:lineRule="auto"/>
        <w:jc w:val="both"/>
        <w:rPr>
          <w:rFonts w:ascii="Times New Roman" w:hAnsi="Times New Roman" w:cs="Times New Roman"/>
        </w:rPr>
      </w:pPr>
    </w:p>
    <w:p w14:paraId="687403E1" w14:textId="65B39A6E" w:rsidR="000D073F" w:rsidRPr="00790FCF" w:rsidRDefault="00855484" w:rsidP="0019660B">
      <w:pPr>
        <w:pStyle w:val="CommentText"/>
        <w:spacing w:line="360" w:lineRule="auto"/>
        <w:rPr>
          <w:rFonts w:ascii="Times New Roman" w:hAnsi="Times New Roman" w:cs="Times New Roman"/>
        </w:rPr>
      </w:pPr>
      <w:r w:rsidRPr="00790FCF">
        <w:rPr>
          <w:rFonts w:ascii="Times New Roman" w:hAnsi="Times New Roman" w:cs="Times New Roman"/>
        </w:rPr>
        <w:t xml:space="preserve">The patient was referred </w:t>
      </w:r>
      <w:r w:rsidR="000D073F" w:rsidRPr="00790FCF">
        <w:rPr>
          <w:rFonts w:ascii="Times New Roman" w:hAnsi="Times New Roman" w:cs="Times New Roman"/>
        </w:rPr>
        <w:t>for</w:t>
      </w:r>
      <w:r w:rsidRPr="00790FCF">
        <w:rPr>
          <w:rFonts w:ascii="Times New Roman" w:hAnsi="Times New Roman" w:cs="Times New Roman"/>
        </w:rPr>
        <w:t xml:space="preserve"> an ultrasound (US) scan.</w:t>
      </w:r>
      <w:r w:rsidR="00B14214" w:rsidRPr="00790FCF">
        <w:rPr>
          <w:rFonts w:ascii="Times New Roman" w:hAnsi="Times New Roman" w:cs="Times New Roman"/>
        </w:rPr>
        <w:t xml:space="preserve"> The images were degraded by </w:t>
      </w:r>
      <w:proofErr w:type="spellStart"/>
      <w:r w:rsidR="00B14214" w:rsidRPr="00790FCF">
        <w:rPr>
          <w:rFonts w:ascii="Times New Roman" w:hAnsi="Times New Roman" w:cs="Times New Roman"/>
        </w:rPr>
        <w:t>pneumobilia</w:t>
      </w:r>
      <w:proofErr w:type="spellEnd"/>
      <w:r w:rsidR="00B14214" w:rsidRPr="00790FCF">
        <w:rPr>
          <w:rFonts w:ascii="Times New Roman" w:hAnsi="Times New Roman" w:cs="Times New Roman"/>
        </w:rPr>
        <w:t xml:space="preserve"> and, while difficult to characterize, demonstrated a contracted gallbladder without stones</w:t>
      </w:r>
      <w:r w:rsidR="001B1221" w:rsidRPr="00790FCF">
        <w:rPr>
          <w:rFonts w:ascii="Times New Roman" w:hAnsi="Times New Roman" w:cs="Times New Roman"/>
        </w:rPr>
        <w:t xml:space="preserve">. Common bile duct was </w:t>
      </w:r>
      <w:r w:rsidR="00292409" w:rsidRPr="00790FCF">
        <w:rPr>
          <w:rFonts w:ascii="Times New Roman" w:hAnsi="Times New Roman" w:cs="Times New Roman"/>
        </w:rPr>
        <w:t>10</w:t>
      </w:r>
      <w:r w:rsidR="001B1221" w:rsidRPr="00790FCF">
        <w:rPr>
          <w:rFonts w:ascii="Times New Roman" w:hAnsi="Times New Roman" w:cs="Times New Roman"/>
        </w:rPr>
        <w:t xml:space="preserve"> mm with mild intrahepatic biliary tree dilatation</w:t>
      </w:r>
      <w:r w:rsidR="006F485E" w:rsidRPr="00790FCF">
        <w:rPr>
          <w:rFonts w:ascii="Times New Roman" w:hAnsi="Times New Roman" w:cs="Times New Roman"/>
        </w:rPr>
        <w:t xml:space="preserve"> (Figure 1)</w:t>
      </w:r>
      <w:r w:rsidR="001B1221" w:rsidRPr="00790FCF">
        <w:rPr>
          <w:rFonts w:ascii="Times New Roman" w:hAnsi="Times New Roman" w:cs="Times New Roman"/>
        </w:rPr>
        <w:t>.</w:t>
      </w:r>
      <w:r w:rsidR="00B14214" w:rsidRPr="00790FCF">
        <w:rPr>
          <w:rFonts w:ascii="Times New Roman" w:hAnsi="Times New Roman" w:cs="Times New Roman"/>
        </w:rPr>
        <w:t xml:space="preserve"> </w:t>
      </w:r>
      <w:r w:rsidR="000D073F" w:rsidRPr="00790FCF">
        <w:rPr>
          <w:rFonts w:ascii="Times New Roman" w:hAnsi="Times New Roman" w:cs="Times New Roman"/>
        </w:rPr>
        <w:t xml:space="preserve">CT scan obtained to further characterize the gallbladder demonstrated large-volume </w:t>
      </w:r>
      <w:proofErr w:type="spellStart"/>
      <w:r w:rsidR="000D073F" w:rsidRPr="00790FCF">
        <w:rPr>
          <w:rFonts w:ascii="Times New Roman" w:hAnsi="Times New Roman" w:cs="Times New Roman"/>
        </w:rPr>
        <w:t>pneumobilia</w:t>
      </w:r>
      <w:proofErr w:type="spellEnd"/>
      <w:r w:rsidR="000D073F" w:rsidRPr="00790FCF">
        <w:rPr>
          <w:rFonts w:ascii="Times New Roman" w:hAnsi="Times New Roman" w:cs="Times New Roman"/>
        </w:rPr>
        <w:t>, a fistula between the distal stomach and the collapsed gallbladder, and oral contrast in the region of the gallbladder neck.</w:t>
      </w:r>
    </w:p>
    <w:p w14:paraId="6048EB34" w14:textId="77777777" w:rsidR="000D073F" w:rsidRPr="00790FCF" w:rsidRDefault="000D073F" w:rsidP="0019660B">
      <w:pPr>
        <w:spacing w:line="360" w:lineRule="auto"/>
        <w:jc w:val="both"/>
        <w:rPr>
          <w:rFonts w:ascii="Times New Roman" w:hAnsi="Times New Roman" w:cs="Times New Roman"/>
        </w:rPr>
      </w:pPr>
    </w:p>
    <w:p w14:paraId="4D06C224" w14:textId="0C7D600E" w:rsidR="001538ED" w:rsidRPr="00790FCF" w:rsidRDefault="000D073F" w:rsidP="0019660B">
      <w:pPr>
        <w:spacing w:line="360" w:lineRule="auto"/>
        <w:jc w:val="both"/>
        <w:rPr>
          <w:rFonts w:ascii="Times New Roman" w:hAnsi="Times New Roman" w:cs="Times New Roman"/>
        </w:rPr>
      </w:pPr>
      <w:r w:rsidRPr="00790FCF">
        <w:rPr>
          <w:rFonts w:ascii="Times New Roman" w:hAnsi="Times New Roman" w:cs="Times New Roman"/>
        </w:rPr>
        <w:t xml:space="preserve">There was </w:t>
      </w:r>
      <w:proofErr w:type="gramStart"/>
      <w:r w:rsidRPr="00790FCF">
        <w:rPr>
          <w:rFonts w:ascii="Times New Roman" w:hAnsi="Times New Roman" w:cs="Times New Roman"/>
        </w:rPr>
        <w:t xml:space="preserve">an </w:t>
      </w:r>
      <w:r w:rsidR="00D457F6" w:rsidRPr="00790FCF">
        <w:rPr>
          <w:rFonts w:ascii="Times New Roman" w:hAnsi="Times New Roman" w:cs="Times New Roman"/>
        </w:rPr>
        <w:t>opacity</w:t>
      </w:r>
      <w:proofErr w:type="gramEnd"/>
      <w:r w:rsidRPr="00790FCF">
        <w:rPr>
          <w:rFonts w:ascii="Times New Roman" w:hAnsi="Times New Roman" w:cs="Times New Roman"/>
        </w:rPr>
        <w:t xml:space="preserve"> in the stomach that was </w:t>
      </w:r>
      <w:r w:rsidR="00D457F6" w:rsidRPr="00790FCF">
        <w:rPr>
          <w:rFonts w:ascii="Times New Roman" w:hAnsi="Times New Roman" w:cs="Times New Roman"/>
        </w:rPr>
        <w:t>interpreted</w:t>
      </w:r>
      <w:r w:rsidRPr="00790FCF">
        <w:rPr>
          <w:rFonts w:ascii="Times New Roman" w:hAnsi="Times New Roman" w:cs="Times New Roman"/>
        </w:rPr>
        <w:t xml:space="preserve"> as</w:t>
      </w:r>
      <w:r w:rsidR="001538ED" w:rsidRPr="00790FCF">
        <w:rPr>
          <w:rFonts w:ascii="Times New Roman" w:hAnsi="Times New Roman" w:cs="Times New Roman"/>
        </w:rPr>
        <w:t xml:space="preserve"> </w:t>
      </w:r>
      <w:r w:rsidR="00512F46" w:rsidRPr="00790FCF">
        <w:rPr>
          <w:rFonts w:ascii="Times New Roman" w:hAnsi="Times New Roman" w:cs="Times New Roman"/>
        </w:rPr>
        <w:t>hypo-dense</w:t>
      </w:r>
      <w:r w:rsidR="001538ED" w:rsidRPr="00790FCF">
        <w:rPr>
          <w:rFonts w:ascii="Times New Roman" w:hAnsi="Times New Roman" w:cs="Times New Roman"/>
        </w:rPr>
        <w:t xml:space="preserve"> gallstone</w:t>
      </w:r>
      <w:r w:rsidRPr="00790FCF">
        <w:rPr>
          <w:rFonts w:ascii="Times New Roman" w:hAnsi="Times New Roman" w:cs="Times New Roman"/>
        </w:rPr>
        <w:t xml:space="preserve"> i</w:t>
      </w:r>
      <w:r w:rsidR="001538ED" w:rsidRPr="00790FCF">
        <w:rPr>
          <w:rFonts w:ascii="Times New Roman" w:hAnsi="Times New Roman" w:cs="Times New Roman"/>
        </w:rPr>
        <w:t>n the stomach (Figures 2 and 3).</w:t>
      </w:r>
      <w:r w:rsidR="00292409" w:rsidRPr="00790FCF">
        <w:rPr>
          <w:rFonts w:ascii="Times New Roman" w:hAnsi="Times New Roman" w:cs="Times New Roman"/>
        </w:rPr>
        <w:t xml:space="preserve"> </w:t>
      </w:r>
      <w:r w:rsidR="003B1A8E" w:rsidRPr="00790FCF">
        <w:rPr>
          <w:rFonts w:ascii="Times New Roman" w:hAnsi="Times New Roman" w:cs="Times New Roman"/>
        </w:rPr>
        <w:t xml:space="preserve">At this point the diagnosis of </w:t>
      </w:r>
      <w:proofErr w:type="spellStart"/>
      <w:r w:rsidR="003B1A8E" w:rsidRPr="00790FCF">
        <w:rPr>
          <w:rFonts w:ascii="Times New Roman" w:hAnsi="Times New Roman" w:cs="Times New Roman"/>
        </w:rPr>
        <w:t>cholecysto</w:t>
      </w:r>
      <w:proofErr w:type="spellEnd"/>
      <w:r w:rsidR="003B1A8E" w:rsidRPr="00790FCF">
        <w:rPr>
          <w:rFonts w:ascii="Times New Roman" w:hAnsi="Times New Roman" w:cs="Times New Roman"/>
        </w:rPr>
        <w:t>-gastric fistula secondary to gallstone disease with subsequent intermittent gastric outlet was made</w:t>
      </w:r>
      <w:r w:rsidR="008B364F" w:rsidRPr="00790FCF">
        <w:rPr>
          <w:rFonts w:ascii="Times New Roman" w:hAnsi="Times New Roman" w:cs="Times New Roman"/>
        </w:rPr>
        <w:t>.</w:t>
      </w:r>
    </w:p>
    <w:p w14:paraId="1807BC61" w14:textId="77777777" w:rsidR="008B364F" w:rsidRPr="00790FCF" w:rsidRDefault="008B364F" w:rsidP="0019660B">
      <w:pPr>
        <w:spacing w:line="360" w:lineRule="auto"/>
        <w:jc w:val="both"/>
        <w:rPr>
          <w:rFonts w:ascii="Times New Roman" w:hAnsi="Times New Roman" w:cs="Times New Roman"/>
        </w:rPr>
      </w:pPr>
    </w:p>
    <w:p w14:paraId="5D0BD6EE" w14:textId="74E5BAC6" w:rsidR="008B364F" w:rsidRPr="00790FCF" w:rsidRDefault="00606313" w:rsidP="0019660B">
      <w:pPr>
        <w:spacing w:line="360" w:lineRule="auto"/>
        <w:jc w:val="both"/>
        <w:rPr>
          <w:rFonts w:ascii="Times New Roman" w:hAnsi="Times New Roman" w:cs="Times New Roman"/>
        </w:rPr>
      </w:pPr>
      <w:r w:rsidRPr="00790FCF">
        <w:rPr>
          <w:rFonts w:ascii="Times New Roman" w:hAnsi="Times New Roman" w:cs="Times New Roman"/>
        </w:rPr>
        <w:t>U</w:t>
      </w:r>
      <w:r w:rsidR="001538ED" w:rsidRPr="00790FCF">
        <w:rPr>
          <w:rFonts w:ascii="Times New Roman" w:hAnsi="Times New Roman" w:cs="Times New Roman"/>
        </w:rPr>
        <w:t>pper GI end</w:t>
      </w:r>
      <w:r w:rsidR="008B364F" w:rsidRPr="00790FCF">
        <w:rPr>
          <w:rFonts w:ascii="Times New Roman" w:hAnsi="Times New Roman" w:cs="Times New Roman"/>
        </w:rPr>
        <w:t>oscopy confirmed the presence of gallstone in the stomach (Figure 4), and fistula orifice (Figure 5). The stone was successfully retrieved by snare (Figure 6 and 7).</w:t>
      </w:r>
    </w:p>
    <w:p w14:paraId="5F427716" w14:textId="373CA7B4" w:rsidR="005E0FCE" w:rsidRPr="00790FCF" w:rsidRDefault="008B364F" w:rsidP="0019660B">
      <w:pPr>
        <w:spacing w:line="360" w:lineRule="auto"/>
        <w:jc w:val="both"/>
        <w:rPr>
          <w:rFonts w:ascii="Times New Roman" w:hAnsi="Times New Roman" w:cs="Times New Roman"/>
        </w:rPr>
      </w:pPr>
      <w:r w:rsidRPr="00790FCF">
        <w:rPr>
          <w:rFonts w:ascii="Times New Roman" w:hAnsi="Times New Roman" w:cs="Times New Roman"/>
        </w:rPr>
        <w:lastRenderedPageBreak/>
        <w:t>Patient</w:t>
      </w:r>
      <w:r w:rsidR="00606313" w:rsidRPr="00790FCF">
        <w:rPr>
          <w:rFonts w:ascii="Times New Roman" w:hAnsi="Times New Roman" w:cs="Times New Roman"/>
        </w:rPr>
        <w:t>’</w:t>
      </w:r>
      <w:r w:rsidRPr="00790FCF">
        <w:rPr>
          <w:rFonts w:ascii="Times New Roman" w:hAnsi="Times New Roman" w:cs="Times New Roman"/>
        </w:rPr>
        <w:t xml:space="preserve">s </w:t>
      </w:r>
      <w:proofErr w:type="gramStart"/>
      <w:r w:rsidRPr="00790FCF">
        <w:rPr>
          <w:rFonts w:ascii="Times New Roman" w:hAnsi="Times New Roman" w:cs="Times New Roman"/>
        </w:rPr>
        <w:t>symptoms improved significantly and was</w:t>
      </w:r>
      <w:proofErr w:type="gramEnd"/>
      <w:r w:rsidRPr="00790FCF">
        <w:rPr>
          <w:rFonts w:ascii="Times New Roman" w:hAnsi="Times New Roman" w:cs="Times New Roman"/>
        </w:rPr>
        <w:t xml:space="preserve"> ultimately </w:t>
      </w:r>
      <w:r w:rsidR="00606313" w:rsidRPr="00790FCF">
        <w:rPr>
          <w:rFonts w:ascii="Times New Roman" w:hAnsi="Times New Roman" w:cs="Times New Roman"/>
        </w:rPr>
        <w:t>discharged</w:t>
      </w:r>
      <w:r w:rsidRPr="00790FCF">
        <w:rPr>
          <w:rFonts w:ascii="Times New Roman" w:hAnsi="Times New Roman" w:cs="Times New Roman"/>
        </w:rPr>
        <w:t xml:space="preserve"> home after 2 days. Her liver functions normalized before discharge. </w:t>
      </w:r>
      <w:r w:rsidR="00E34CC8" w:rsidRPr="00790FCF">
        <w:rPr>
          <w:rFonts w:ascii="Times New Roman" w:hAnsi="Times New Roman" w:cs="Times New Roman"/>
        </w:rPr>
        <w:t xml:space="preserve">Given that there was no evidence of any further gallstones, and after reviewing the current </w:t>
      </w:r>
      <w:r w:rsidR="00BF034F" w:rsidRPr="00790FCF">
        <w:rPr>
          <w:rFonts w:ascii="Times New Roman" w:hAnsi="Times New Roman" w:cs="Times New Roman"/>
        </w:rPr>
        <w:t>evidence and practice, we decided to manage her expectantly.</w:t>
      </w:r>
    </w:p>
    <w:p w14:paraId="5E6D1715" w14:textId="697B37E8" w:rsidR="00BF034F" w:rsidRPr="00790FCF" w:rsidRDefault="00E34CC8" w:rsidP="0019660B">
      <w:pPr>
        <w:spacing w:line="360" w:lineRule="auto"/>
        <w:jc w:val="both"/>
        <w:rPr>
          <w:rFonts w:ascii="Times New Roman" w:hAnsi="Times New Roman" w:cs="Times New Roman"/>
        </w:rPr>
      </w:pPr>
      <w:r w:rsidRPr="00790FCF">
        <w:rPr>
          <w:rFonts w:ascii="Times New Roman" w:hAnsi="Times New Roman" w:cs="Times New Roman"/>
        </w:rPr>
        <w:t>Upon f</w:t>
      </w:r>
      <w:r w:rsidR="00D11D1B" w:rsidRPr="00790FCF">
        <w:rPr>
          <w:rFonts w:ascii="Times New Roman" w:hAnsi="Times New Roman" w:cs="Times New Roman"/>
        </w:rPr>
        <w:t>ollow up, i</w:t>
      </w:r>
      <w:r w:rsidR="00BF034F" w:rsidRPr="00790FCF">
        <w:rPr>
          <w:rFonts w:ascii="Times New Roman" w:hAnsi="Times New Roman" w:cs="Times New Roman"/>
        </w:rPr>
        <w:t>t was found that the patient was still complaining of abdominal pain. An MRCP done at this point that showed more gallstones have fallen in</w:t>
      </w:r>
      <w:r w:rsidR="00512F46" w:rsidRPr="00790FCF">
        <w:rPr>
          <w:rFonts w:ascii="Times New Roman" w:hAnsi="Times New Roman" w:cs="Times New Roman"/>
        </w:rPr>
        <w:t>to</w:t>
      </w:r>
      <w:r w:rsidR="00BF034F" w:rsidRPr="00790FCF">
        <w:rPr>
          <w:rFonts w:ascii="Times New Roman" w:hAnsi="Times New Roman" w:cs="Times New Roman"/>
        </w:rPr>
        <w:t xml:space="preserve"> the bile duct.</w:t>
      </w:r>
    </w:p>
    <w:p w14:paraId="34A3BEB1" w14:textId="77777777" w:rsidR="00BF034F" w:rsidRPr="00790FCF" w:rsidRDefault="00BF034F" w:rsidP="0019660B">
      <w:pPr>
        <w:spacing w:line="360" w:lineRule="auto"/>
        <w:jc w:val="both"/>
        <w:rPr>
          <w:rFonts w:ascii="Times New Roman" w:hAnsi="Times New Roman" w:cs="Times New Roman"/>
        </w:rPr>
      </w:pPr>
    </w:p>
    <w:p w14:paraId="464614FD" w14:textId="13A93641" w:rsidR="00BF034F" w:rsidRPr="00790FCF" w:rsidRDefault="00BF034F" w:rsidP="0019660B">
      <w:pPr>
        <w:spacing w:line="360" w:lineRule="auto"/>
        <w:jc w:val="both"/>
        <w:rPr>
          <w:rFonts w:ascii="Times New Roman" w:hAnsi="Times New Roman" w:cs="Times New Roman"/>
        </w:rPr>
      </w:pPr>
      <w:r w:rsidRPr="00790FCF">
        <w:rPr>
          <w:rFonts w:ascii="Times New Roman" w:hAnsi="Times New Roman" w:cs="Times New Roman"/>
        </w:rPr>
        <w:t>She underwent a laparoscopic cholecystectomy</w:t>
      </w:r>
      <w:r w:rsidR="00E86827" w:rsidRPr="00790FCF">
        <w:rPr>
          <w:rFonts w:ascii="Times New Roman" w:hAnsi="Times New Roman" w:cs="Times New Roman"/>
        </w:rPr>
        <w:t xml:space="preserve">. The operation revealed adhesions between </w:t>
      </w:r>
      <w:r w:rsidR="0002155F" w:rsidRPr="00790FCF">
        <w:rPr>
          <w:rFonts w:ascii="Times New Roman" w:hAnsi="Times New Roman" w:cs="Times New Roman"/>
        </w:rPr>
        <w:t xml:space="preserve">the gallbladder and distal stomach. No real </w:t>
      </w:r>
      <w:proofErr w:type="spellStart"/>
      <w:r w:rsidR="0002155F" w:rsidRPr="00790FCF">
        <w:rPr>
          <w:rFonts w:ascii="Times New Roman" w:hAnsi="Times New Roman" w:cs="Times New Roman"/>
        </w:rPr>
        <w:t>fistular</w:t>
      </w:r>
      <w:proofErr w:type="spellEnd"/>
      <w:r w:rsidR="0002155F" w:rsidRPr="00790FCF">
        <w:rPr>
          <w:rFonts w:ascii="Times New Roman" w:hAnsi="Times New Roman" w:cs="Times New Roman"/>
        </w:rPr>
        <w:t xml:space="preserve"> tract was seen, but dense adhesions</w:t>
      </w:r>
      <w:r w:rsidR="009C1DB4" w:rsidRPr="00790FCF">
        <w:rPr>
          <w:rFonts w:ascii="Times New Roman" w:hAnsi="Times New Roman" w:cs="Times New Roman"/>
        </w:rPr>
        <w:t xml:space="preserve"> </w:t>
      </w:r>
      <w:r w:rsidR="00F90E3D" w:rsidRPr="00790FCF">
        <w:rPr>
          <w:rFonts w:ascii="Times New Roman" w:hAnsi="Times New Roman" w:cs="Times New Roman"/>
        </w:rPr>
        <w:t>were ligated by an</w:t>
      </w:r>
      <w:r w:rsidR="009C1DB4" w:rsidRPr="00790FCF">
        <w:rPr>
          <w:rFonts w:ascii="Times New Roman" w:hAnsi="Times New Roman" w:cs="Times New Roman"/>
        </w:rPr>
        <w:t xml:space="preserve"> </w:t>
      </w:r>
      <w:proofErr w:type="spellStart"/>
      <w:r w:rsidR="00782255" w:rsidRPr="00790FCF">
        <w:rPr>
          <w:rFonts w:ascii="Times New Roman" w:hAnsi="Times New Roman" w:cs="Times New Roman"/>
        </w:rPr>
        <w:t>E</w:t>
      </w:r>
      <w:r w:rsidR="00F90E3D" w:rsidRPr="00790FCF">
        <w:rPr>
          <w:rFonts w:ascii="Times New Roman" w:hAnsi="Times New Roman" w:cs="Times New Roman"/>
        </w:rPr>
        <w:t>ndoloop</w:t>
      </w:r>
      <w:proofErr w:type="spellEnd"/>
      <w:r w:rsidR="0002155F" w:rsidRPr="00790FCF">
        <w:rPr>
          <w:rFonts w:ascii="Times New Roman" w:hAnsi="Times New Roman" w:cs="Times New Roman"/>
        </w:rPr>
        <w:t xml:space="preserve">. Intra-operative </w:t>
      </w:r>
      <w:proofErr w:type="spellStart"/>
      <w:r w:rsidR="0002155F" w:rsidRPr="00790FCF">
        <w:rPr>
          <w:rFonts w:ascii="Times New Roman" w:hAnsi="Times New Roman" w:cs="Times New Roman"/>
        </w:rPr>
        <w:t>cholangiogram</w:t>
      </w:r>
      <w:proofErr w:type="spellEnd"/>
      <w:r w:rsidR="0002155F" w:rsidRPr="00790FCF">
        <w:rPr>
          <w:rFonts w:ascii="Times New Roman" w:hAnsi="Times New Roman" w:cs="Times New Roman"/>
        </w:rPr>
        <w:t xml:space="preserve"> confirmed bile duct stones. These were difficult to be retrieved by trans-cystic </w:t>
      </w:r>
      <w:r w:rsidR="00F90E3D" w:rsidRPr="00790FCF">
        <w:rPr>
          <w:rFonts w:ascii="Times New Roman" w:hAnsi="Times New Roman" w:cs="Times New Roman"/>
        </w:rPr>
        <w:t>exploration</w:t>
      </w:r>
      <w:r w:rsidR="0002155F" w:rsidRPr="00790FCF">
        <w:rPr>
          <w:rFonts w:ascii="Times New Roman" w:hAnsi="Times New Roman" w:cs="Times New Roman"/>
        </w:rPr>
        <w:t xml:space="preserve">. A laparoscopic bile duct exploration was performed. </w:t>
      </w:r>
      <w:r w:rsidR="00F90E3D" w:rsidRPr="00790FCF">
        <w:rPr>
          <w:rFonts w:ascii="Times New Roman" w:hAnsi="Times New Roman" w:cs="Times New Roman"/>
        </w:rPr>
        <w:t>Several</w:t>
      </w:r>
      <w:r w:rsidR="0002155F" w:rsidRPr="00790FCF">
        <w:rPr>
          <w:rFonts w:ascii="Times New Roman" w:hAnsi="Times New Roman" w:cs="Times New Roman"/>
        </w:rPr>
        <w:t xml:space="preserve"> stones were successfully retrieved. Bile duct repaired primarily by 4/0 monofilament non-absorbable suture material.</w:t>
      </w:r>
    </w:p>
    <w:p w14:paraId="3FDF21BB" w14:textId="1A571638" w:rsidR="0002155F" w:rsidRPr="00790FCF" w:rsidRDefault="0002155F" w:rsidP="0019660B">
      <w:pPr>
        <w:spacing w:line="360" w:lineRule="auto"/>
        <w:jc w:val="both"/>
        <w:rPr>
          <w:rFonts w:ascii="Times New Roman" w:hAnsi="Times New Roman" w:cs="Times New Roman"/>
        </w:rPr>
      </w:pPr>
      <w:r w:rsidRPr="00790FCF">
        <w:rPr>
          <w:rFonts w:ascii="Times New Roman" w:hAnsi="Times New Roman" w:cs="Times New Roman"/>
        </w:rPr>
        <w:t xml:space="preserve">The </w:t>
      </w:r>
      <w:proofErr w:type="spellStart"/>
      <w:r w:rsidR="00F90E3D" w:rsidRPr="00790FCF">
        <w:rPr>
          <w:rFonts w:ascii="Times New Roman" w:hAnsi="Times New Roman" w:cs="Times New Roman"/>
        </w:rPr>
        <w:t>postoperatrive</w:t>
      </w:r>
      <w:proofErr w:type="spellEnd"/>
      <w:r w:rsidR="00F90E3D" w:rsidRPr="00790FCF">
        <w:rPr>
          <w:rFonts w:ascii="Times New Roman" w:hAnsi="Times New Roman" w:cs="Times New Roman"/>
        </w:rPr>
        <w:t xml:space="preserve"> course has been uneventful.</w:t>
      </w:r>
    </w:p>
    <w:p w14:paraId="07FC6884" w14:textId="77777777" w:rsidR="0002155F" w:rsidRPr="00790FCF" w:rsidRDefault="0002155F" w:rsidP="0019660B">
      <w:pPr>
        <w:spacing w:line="360" w:lineRule="auto"/>
        <w:jc w:val="both"/>
        <w:rPr>
          <w:rFonts w:ascii="Times New Roman" w:hAnsi="Times New Roman" w:cs="Times New Roman"/>
        </w:rPr>
      </w:pPr>
    </w:p>
    <w:p w14:paraId="438CDBE9" w14:textId="2282B606" w:rsidR="00D11D1B" w:rsidRPr="00790FCF" w:rsidRDefault="00790FCF" w:rsidP="0019660B">
      <w:pPr>
        <w:spacing w:line="360" w:lineRule="auto"/>
        <w:jc w:val="both"/>
        <w:rPr>
          <w:rFonts w:ascii="Times New Roman" w:hAnsi="Times New Roman" w:cs="Times New Roman"/>
          <w:b/>
        </w:rPr>
      </w:pPr>
      <w:r>
        <w:rPr>
          <w:rFonts w:ascii="Times New Roman" w:hAnsi="Times New Roman" w:cs="Times New Roman"/>
          <w:b/>
        </w:rPr>
        <w:t>DISCUSSION</w:t>
      </w:r>
    </w:p>
    <w:p w14:paraId="511F1336" w14:textId="576D77EB" w:rsidR="00E058D6" w:rsidRPr="00790FCF" w:rsidRDefault="00E724EC" w:rsidP="0019660B">
      <w:pPr>
        <w:spacing w:line="360" w:lineRule="auto"/>
        <w:jc w:val="both"/>
        <w:rPr>
          <w:rFonts w:ascii="Times New Roman" w:hAnsi="Times New Roman" w:cs="Times New Roman"/>
          <w:b/>
        </w:rPr>
      </w:pPr>
      <w:r w:rsidRPr="00790FCF">
        <w:rPr>
          <w:rFonts w:ascii="Times New Roman" w:hAnsi="Times New Roman" w:cs="Times New Roman"/>
        </w:rPr>
        <w:t>BS</w:t>
      </w:r>
      <w:r w:rsidR="00460FFE" w:rsidRPr="00790FCF">
        <w:rPr>
          <w:rFonts w:ascii="Times New Roman" w:hAnsi="Times New Roman" w:cs="Times New Roman"/>
        </w:rPr>
        <w:t xml:space="preserve"> is a </w:t>
      </w:r>
      <w:r w:rsidR="00670C2D" w:rsidRPr="00790FCF">
        <w:rPr>
          <w:rFonts w:ascii="Times New Roman" w:hAnsi="Times New Roman" w:cs="Times New Roman"/>
        </w:rPr>
        <w:t xml:space="preserve">rare </w:t>
      </w:r>
      <w:r w:rsidR="00460FFE" w:rsidRPr="00790FCF">
        <w:rPr>
          <w:rFonts w:ascii="Times New Roman" w:hAnsi="Times New Roman" w:cs="Times New Roman"/>
        </w:rPr>
        <w:t>ca</w:t>
      </w:r>
      <w:r w:rsidR="00670C2D" w:rsidRPr="00790FCF">
        <w:rPr>
          <w:rFonts w:ascii="Times New Roman" w:hAnsi="Times New Roman" w:cs="Times New Roman"/>
        </w:rPr>
        <w:t>u</w:t>
      </w:r>
      <w:r w:rsidR="00460FFE" w:rsidRPr="00790FCF">
        <w:rPr>
          <w:rFonts w:ascii="Times New Roman" w:hAnsi="Times New Roman" w:cs="Times New Roman"/>
        </w:rPr>
        <w:t xml:space="preserve">se of gastric outlet obstruction caused by gallstones. The stone(s) tend to migrate secondary to </w:t>
      </w:r>
      <w:proofErr w:type="spellStart"/>
      <w:r w:rsidR="00460FFE" w:rsidRPr="00790FCF">
        <w:rPr>
          <w:rFonts w:ascii="Times New Roman" w:hAnsi="Times New Roman" w:cs="Times New Roman"/>
        </w:rPr>
        <w:t>fistulation</w:t>
      </w:r>
      <w:proofErr w:type="spellEnd"/>
      <w:r w:rsidR="00460FFE" w:rsidRPr="00790FCF">
        <w:rPr>
          <w:rFonts w:ascii="Times New Roman" w:hAnsi="Times New Roman" w:cs="Times New Roman"/>
        </w:rPr>
        <w:t xml:space="preserve">. The fistula can be </w:t>
      </w:r>
      <w:proofErr w:type="spellStart"/>
      <w:r w:rsidR="00460FFE" w:rsidRPr="00790FCF">
        <w:rPr>
          <w:rFonts w:ascii="Times New Roman" w:hAnsi="Times New Roman" w:cs="Times New Roman"/>
        </w:rPr>
        <w:t>cholecystogastric</w:t>
      </w:r>
      <w:proofErr w:type="spellEnd"/>
      <w:r w:rsidR="00460FFE" w:rsidRPr="00790FCF">
        <w:rPr>
          <w:rFonts w:ascii="Times New Roman" w:hAnsi="Times New Roman" w:cs="Times New Roman"/>
        </w:rPr>
        <w:t xml:space="preserve"> </w:t>
      </w:r>
      <w:r w:rsidR="00877065" w:rsidRPr="00790FCF">
        <w:rPr>
          <w:rFonts w:ascii="Times New Roman" w:hAnsi="Times New Roman" w:cs="Times New Roman"/>
        </w:rPr>
        <w:t>(less common)</w:t>
      </w:r>
      <w:r w:rsidR="00464385" w:rsidRPr="00790FCF">
        <w:rPr>
          <w:rFonts w:ascii="Times New Roman" w:hAnsi="Times New Roman" w:cs="Times New Roman"/>
        </w:rPr>
        <w:t xml:space="preserve"> </w:t>
      </w:r>
      <w:r w:rsidR="00460FFE" w:rsidRPr="00790FCF">
        <w:rPr>
          <w:rFonts w:ascii="Times New Roman" w:hAnsi="Times New Roman" w:cs="Times New Roman"/>
        </w:rPr>
        <w:t xml:space="preserve">or </w:t>
      </w:r>
      <w:r w:rsidR="00112027" w:rsidRPr="00790FCF">
        <w:rPr>
          <w:rFonts w:ascii="Times New Roman" w:hAnsi="Times New Roman" w:cs="Times New Roman"/>
        </w:rPr>
        <w:t xml:space="preserve">more commonly, </w:t>
      </w:r>
      <w:proofErr w:type="spellStart"/>
      <w:r w:rsidR="00460FFE" w:rsidRPr="00790FCF">
        <w:rPr>
          <w:rFonts w:ascii="Times New Roman" w:hAnsi="Times New Roman" w:cs="Times New Roman"/>
        </w:rPr>
        <w:t>cholecystoduodenal</w:t>
      </w:r>
      <w:proofErr w:type="spellEnd"/>
      <w:r w:rsidR="00460FFE" w:rsidRPr="00790FCF">
        <w:rPr>
          <w:rFonts w:ascii="Times New Roman" w:hAnsi="Times New Roman" w:cs="Times New Roman"/>
        </w:rPr>
        <w:t xml:space="preserve">. </w:t>
      </w:r>
      <w:r w:rsidR="006C4811" w:rsidRPr="00790FCF">
        <w:rPr>
          <w:rFonts w:ascii="Times New Roman" w:hAnsi="Times New Roman" w:cs="Times New Roman"/>
        </w:rPr>
        <w:t>BS</w:t>
      </w:r>
      <w:r w:rsidR="00460FFE" w:rsidRPr="00790FCF">
        <w:rPr>
          <w:rFonts w:ascii="Times New Roman" w:hAnsi="Times New Roman" w:cs="Times New Roman"/>
        </w:rPr>
        <w:t xml:space="preserve"> constitutes 1-3% of cases of gall stone ileus which in turn complicates only 0.3-4% cases of </w:t>
      </w:r>
      <w:proofErr w:type="spellStart"/>
      <w:r w:rsidR="00460FFE" w:rsidRPr="00790FCF">
        <w:rPr>
          <w:rFonts w:ascii="Times New Roman" w:hAnsi="Times New Roman" w:cs="Times New Roman"/>
        </w:rPr>
        <w:t>cholelithisasis</w:t>
      </w:r>
      <w:proofErr w:type="spellEnd"/>
      <w:r w:rsidR="00464385" w:rsidRPr="00790FCF">
        <w:rPr>
          <w:rFonts w:ascii="Times New Roman" w:hAnsi="Times New Roman" w:cs="Times New Roman"/>
        </w:rPr>
        <w:t xml:space="preserve"> </w:t>
      </w:r>
      <w:r w:rsidR="005F22EC" w:rsidRPr="00790FCF">
        <w:rPr>
          <w:rFonts w:ascii="Times New Roman" w:hAnsi="Times New Roman" w:cs="Times New Roman"/>
        </w:rPr>
        <w:fldChar w:fldCharType="begin">
          <w:fldData xml:space="preserve">PEVuZE5vdGU+PENpdGU+PEF1dGhvcj5LYWx3YW5peWE8L0F1dGhvcj48WWVhcj4yMDE1PC9ZZWFy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</w:fldData>
        </w:fldChar>
      </w:r>
      <w:r w:rsidR="0034503F">
        <w:rPr>
          <w:rFonts w:ascii="Times New Roman" w:hAnsi="Times New Roman" w:cs="Times New Roman"/>
        </w:rPr>
        <w:instrText xml:space="preserve"> ADDIN EN.CITE </w:instrText>
      </w:r>
      <w:r w:rsidR="0034503F">
        <w:rPr>
          <w:rFonts w:ascii="Times New Roman" w:hAnsi="Times New Roman" w:cs="Times New Roman"/>
        </w:rPr>
        <w:fldChar w:fldCharType="begin">
          <w:fldData xml:space="preserve">PEVuZE5vdGU+PENpdGU+PEF1dGhvcj5LYWx3YW5peWE8L0F1dGhvcj48WWVhcj4yMDE1PC9ZZWFy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</w:fldData>
        </w:fldChar>
      </w:r>
      <w:r w:rsidR="0034503F">
        <w:rPr>
          <w:rFonts w:ascii="Times New Roman" w:hAnsi="Times New Roman" w:cs="Times New Roman"/>
        </w:rPr>
        <w:instrText xml:space="preserve"> ADDIN EN.CITE.DATA </w:instrText>
      </w:r>
      <w:r w:rsidR="0034503F">
        <w:rPr>
          <w:rFonts w:ascii="Times New Roman" w:hAnsi="Times New Roman" w:cs="Times New Roman"/>
        </w:rPr>
      </w:r>
      <w:r w:rsidR="0034503F">
        <w:rPr>
          <w:rFonts w:ascii="Times New Roman" w:hAnsi="Times New Roman" w:cs="Times New Roman"/>
        </w:rPr>
        <w:fldChar w:fldCharType="end"/>
      </w:r>
      <w:r w:rsidR="005F22EC" w:rsidRPr="00790FCF">
        <w:rPr>
          <w:rFonts w:ascii="Times New Roman" w:hAnsi="Times New Roman" w:cs="Times New Roman"/>
        </w:rPr>
      </w:r>
      <w:r w:rsidR="005F22EC"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91, 107]</w:t>
      </w:r>
      <w:r w:rsidR="005F22EC" w:rsidRPr="00790FCF">
        <w:rPr>
          <w:rFonts w:ascii="Times New Roman" w:hAnsi="Times New Roman" w:cs="Times New Roman"/>
        </w:rPr>
        <w:fldChar w:fldCharType="end"/>
      </w:r>
      <w:r w:rsidR="00467823" w:rsidRPr="00790FCF">
        <w:rPr>
          <w:rFonts w:ascii="Times New Roman" w:hAnsi="Times New Roman" w:cs="Times New Roman"/>
        </w:rPr>
        <w:t xml:space="preserve">. </w:t>
      </w:r>
      <w:r w:rsidR="006C4811" w:rsidRPr="00790FCF">
        <w:rPr>
          <w:rFonts w:ascii="Times New Roman" w:hAnsi="Times New Roman" w:cs="Times New Roman"/>
        </w:rPr>
        <w:t>BS</w:t>
      </w:r>
      <w:r w:rsidR="00467823" w:rsidRPr="00790FCF">
        <w:rPr>
          <w:rFonts w:ascii="Times New Roman" w:hAnsi="Times New Roman" w:cs="Times New Roman"/>
        </w:rPr>
        <w:t xml:space="preserve"> can be associated with </w:t>
      </w:r>
      <w:r w:rsidR="00830EF0" w:rsidRPr="00790FCF">
        <w:rPr>
          <w:rFonts w:ascii="Times New Roman" w:hAnsi="Times New Roman" w:cs="Times New Roman"/>
        </w:rPr>
        <w:t xml:space="preserve">high mortality (up to 12%) mainly due to the frailty of </w:t>
      </w:r>
      <w:proofErr w:type="gramStart"/>
      <w:r w:rsidR="00830EF0" w:rsidRPr="00790FCF">
        <w:rPr>
          <w:rFonts w:ascii="Times New Roman" w:hAnsi="Times New Roman" w:cs="Times New Roman"/>
        </w:rPr>
        <w:t>patients</w:t>
      </w:r>
      <w:proofErr w:type="gramEnd"/>
      <w:r w:rsidR="007B1F62" w:rsidRPr="00790FCF">
        <w:rPr>
          <w:rFonts w:ascii="Times New Roman" w:hAnsi="Times New Roman" w:cs="Times New Roman"/>
        </w:rPr>
        <w:fldChar w:fldCharType="begin">
          <w:fldData xml:space="preserve">PEVuZE5vdGU+PENpdGU+PEF1dGhvcj5DcmVzcG8gUGVyZXo8L0F1dGhvcj48WWVhcj4yMDA4PC9Z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</w:fldData>
        </w:fldChar>
      </w:r>
      <w:r w:rsidR="0034503F">
        <w:rPr>
          <w:rFonts w:ascii="Times New Roman" w:hAnsi="Times New Roman" w:cs="Times New Roman"/>
        </w:rPr>
        <w:instrText xml:space="preserve"> ADDIN EN.CITE </w:instrText>
      </w:r>
      <w:r w:rsidR="0034503F">
        <w:rPr>
          <w:rFonts w:ascii="Times New Roman" w:hAnsi="Times New Roman" w:cs="Times New Roman"/>
        </w:rPr>
        <w:fldChar w:fldCharType="begin">
          <w:fldData xml:space="preserve">PEVuZE5vdGU+PENpdGU+PEF1dGhvcj5DcmVzcG8gUGVyZXo8L0F1dGhvcj48WWVhcj4yMDA4PC9Z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</w:fldData>
        </w:fldChar>
      </w:r>
      <w:r w:rsidR="0034503F">
        <w:rPr>
          <w:rFonts w:ascii="Times New Roman" w:hAnsi="Times New Roman" w:cs="Times New Roman"/>
        </w:rPr>
        <w:instrText xml:space="preserve"> ADDIN EN.CITE.DATA </w:instrText>
      </w:r>
      <w:r w:rsidR="0034503F">
        <w:rPr>
          <w:rFonts w:ascii="Times New Roman" w:hAnsi="Times New Roman" w:cs="Times New Roman"/>
        </w:rPr>
      </w:r>
      <w:r w:rsidR="0034503F">
        <w:rPr>
          <w:rFonts w:ascii="Times New Roman" w:hAnsi="Times New Roman" w:cs="Times New Roman"/>
        </w:rPr>
        <w:fldChar w:fldCharType="end"/>
      </w:r>
      <w:r w:rsidR="007B1F62" w:rsidRPr="00790FCF">
        <w:rPr>
          <w:rFonts w:ascii="Times New Roman" w:hAnsi="Times New Roman" w:cs="Times New Roman"/>
        </w:rPr>
      </w:r>
      <w:r w:rsidR="007B1F62"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136]</w:t>
      </w:r>
      <w:r w:rsidR="007B1F62" w:rsidRPr="00790FCF">
        <w:rPr>
          <w:rFonts w:ascii="Times New Roman" w:hAnsi="Times New Roman" w:cs="Times New Roman"/>
        </w:rPr>
        <w:fldChar w:fldCharType="end"/>
      </w:r>
      <w:r w:rsidR="00830EF0" w:rsidRPr="00790FCF">
        <w:rPr>
          <w:rFonts w:ascii="Times New Roman" w:hAnsi="Times New Roman" w:cs="Times New Roman"/>
        </w:rPr>
        <w:t xml:space="preserve">. </w:t>
      </w:r>
      <w:r w:rsidR="00E44AF6" w:rsidRPr="00790FCF">
        <w:rPr>
          <w:rFonts w:ascii="Times New Roman" w:hAnsi="Times New Roman" w:cs="Times New Roman"/>
        </w:rPr>
        <w:t xml:space="preserve">The pathophysiology is usually caused by </w:t>
      </w:r>
      <w:r w:rsidR="00F70E70" w:rsidRPr="00790FCF">
        <w:rPr>
          <w:rFonts w:ascii="Times New Roman" w:hAnsi="Times New Roman" w:cs="Times New Roman"/>
        </w:rPr>
        <w:t>prolonged pressure</w:t>
      </w:r>
      <w:r w:rsidR="00994E42" w:rsidRPr="00790FCF">
        <w:rPr>
          <w:rFonts w:ascii="Times New Roman" w:hAnsi="Times New Roman" w:cs="Times New Roman"/>
        </w:rPr>
        <w:t xml:space="preserve">, </w:t>
      </w:r>
      <w:r w:rsidR="00F70E70" w:rsidRPr="00790FCF">
        <w:rPr>
          <w:rFonts w:ascii="Times New Roman" w:hAnsi="Times New Roman" w:cs="Times New Roman"/>
        </w:rPr>
        <w:t xml:space="preserve">ischemia, </w:t>
      </w:r>
      <w:r w:rsidR="006D5671" w:rsidRPr="00790FCF">
        <w:rPr>
          <w:rFonts w:ascii="Times New Roman" w:hAnsi="Times New Roman" w:cs="Times New Roman"/>
        </w:rPr>
        <w:t>and then</w:t>
      </w:r>
      <w:r w:rsidR="00F70E70" w:rsidRPr="00790FCF">
        <w:rPr>
          <w:rFonts w:ascii="Times New Roman" w:hAnsi="Times New Roman" w:cs="Times New Roman"/>
        </w:rPr>
        <w:t xml:space="preserve"> </w:t>
      </w:r>
      <w:proofErr w:type="spellStart"/>
      <w:r w:rsidR="00F70E70" w:rsidRPr="00790FCF">
        <w:rPr>
          <w:rFonts w:ascii="Times New Roman" w:hAnsi="Times New Roman" w:cs="Times New Roman"/>
        </w:rPr>
        <w:t>fistulation</w:t>
      </w:r>
      <w:proofErr w:type="spellEnd"/>
      <w:r w:rsidR="00F70E70" w:rsidRPr="00790FCF">
        <w:rPr>
          <w:rFonts w:ascii="Times New Roman" w:hAnsi="Times New Roman" w:cs="Times New Roman"/>
        </w:rPr>
        <w:t xml:space="preserve"> and stone migrati</w:t>
      </w:r>
      <w:r w:rsidR="006D5671" w:rsidRPr="00790FCF">
        <w:rPr>
          <w:rFonts w:ascii="Times New Roman" w:hAnsi="Times New Roman" w:cs="Times New Roman"/>
        </w:rPr>
        <w:t>on. The stone(s)</w:t>
      </w:r>
      <w:r w:rsidR="00F70E70" w:rsidRPr="00790FCF">
        <w:rPr>
          <w:rFonts w:ascii="Times New Roman" w:hAnsi="Times New Roman" w:cs="Times New Roman"/>
        </w:rPr>
        <w:t xml:space="preserve"> then</w:t>
      </w:r>
      <w:r w:rsidR="006D5671" w:rsidRPr="00790FCF">
        <w:rPr>
          <w:rFonts w:ascii="Times New Roman" w:hAnsi="Times New Roman" w:cs="Times New Roman"/>
        </w:rPr>
        <w:t xml:space="preserve"> obstruct the gastric outlet or</w:t>
      </w:r>
      <w:r w:rsidR="00E44AF6" w:rsidRPr="00790FCF">
        <w:rPr>
          <w:rFonts w:ascii="Times New Roman" w:hAnsi="Times New Roman" w:cs="Times New Roman"/>
        </w:rPr>
        <w:t xml:space="preserve"> duodenum. </w:t>
      </w:r>
      <w:r w:rsidR="00A5160A" w:rsidRPr="00790FCF">
        <w:rPr>
          <w:rFonts w:ascii="Times New Roman" w:hAnsi="Times New Roman" w:cs="Times New Roman"/>
        </w:rPr>
        <w:t>A</w:t>
      </w:r>
      <w:r w:rsidR="00E44AF6" w:rsidRPr="00790FCF">
        <w:rPr>
          <w:rFonts w:ascii="Times New Roman" w:hAnsi="Times New Roman" w:cs="Times New Roman"/>
        </w:rPr>
        <w:t xml:space="preserve"> collection of small stones can produce the same picture</w:t>
      </w:r>
      <w:r w:rsidR="00E44AF6" w:rsidRPr="00790FCF">
        <w:rPr>
          <w:rFonts w:ascii="Times New Roman" w:hAnsi="Times New Roman" w:cs="Times New Roman"/>
        </w:rPr>
        <w:fldChar w:fldCharType="begin"/>
      </w:r>
      <w:r w:rsidR="0034503F">
        <w:rPr>
          <w:rFonts w:ascii="Times New Roman" w:hAnsi="Times New Roman" w:cs="Times New Roman"/>
        </w:rPr>
        <w:instrText xml:space="preserve"> ADDIN EN.CITE &lt;EndNote&gt;&lt;Cite&gt;&lt;Author&gt;Patel&lt;/Author&gt;&lt;Year&gt;2014&lt;/Year&gt;&lt;RecNum&gt;16&lt;/RecNum&gt;&lt;DisplayText&gt;&lt;style face="superscript"&gt;[210]&lt;/style&gt;&lt;/DisplayText&gt;&lt;record&gt;&lt;rec-number&gt;16&lt;/rec-number&gt;&lt;foreign-keys&gt;&lt;key app="EN" db-id="w2az5psxgs9dzpepf29pzsrapedfdz0dvxve" timestamp="0"&gt;16&lt;/key&gt;&lt;/foreign-keys&gt;&lt;ref-type name="Journal Article"&gt;17&lt;/ref-type&gt;&lt;contributors&gt;&lt;authors&gt;&lt;author&gt;Patel, A.&lt;/author&gt;&lt;author&gt;Agarwal, S.&lt;/author&gt;&lt;/authors&gt;&lt;/contributors&gt;&lt;auth-address&gt;Department of Gastroenterology, University of Texas Health Science Center at San Antonio, San Antonio, Texas.&lt;/auth-address&gt;&lt;titles&gt;&lt;title&gt;The yellow brick road of Bouveret syndrome&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A24&lt;/pages&gt;&lt;volume&gt;12&lt;/volume&gt;&lt;number&gt;8&lt;/number&gt;&lt;keywords&gt;&lt;keyword&gt;Aged&lt;/keyword&gt;&lt;keyword&gt;Duodenal Diseases/*etiology/*pathology&lt;/keyword&gt;&lt;keyword&gt;Duodenum/pathology&lt;/keyword&gt;&lt;keyword&gt;Endoscopy, Gastrointestinal&lt;/keyword&gt;&lt;keyword&gt;Gallstones/*complications/*diagnosis&lt;/keyword&gt;&lt;keyword&gt;Humans&lt;/keyword&gt;&lt;keyword&gt;Intestinal Obstruction/*etiology/*pathology&lt;/keyword&gt;&lt;keyword&gt;Male&lt;/keyword&gt;&lt;keyword&gt;Radiography, Abdominal&lt;/keyword&gt;&lt;keyword&gt;Tomography, X-Ray Computed&lt;/keyword&gt;&lt;/keywords&gt;&lt;dates&gt;&lt;year&gt;2014&lt;/year&gt;&lt;pub-dates&gt;&lt;date&gt;Aug&lt;/date&gt;&lt;/pub-dates&gt;&lt;/dates&gt;&lt;isbn&gt;1542-7714 (Electronic)&amp;#xD;1542-3565 (Linking)&lt;/isbn&gt;&lt;accession-num&gt;24703866&lt;/accession-num&gt;&lt;urls&gt;&lt;related-urls&gt;&lt;url&gt;http://www.ncbi.nlm.nih.gov/pubmed/24703866&lt;/url&gt;&lt;/related-urls&gt;&lt;/urls&gt;&lt;electronic-resource-num&gt;10.1016/j.cgh.2014.03.028&lt;/electronic-resource-num&gt;&lt;/record&gt;&lt;/Cite&gt;&lt;/EndNote&gt;</w:instrText>
      </w:r>
      <w:r w:rsidR="00E44AF6"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210]</w:t>
      </w:r>
      <w:r w:rsidR="00E44AF6" w:rsidRPr="00790FCF">
        <w:rPr>
          <w:rFonts w:ascii="Times New Roman" w:hAnsi="Times New Roman" w:cs="Times New Roman"/>
        </w:rPr>
        <w:fldChar w:fldCharType="end"/>
      </w:r>
      <w:r w:rsidR="00F70E70" w:rsidRPr="00790FCF">
        <w:rPr>
          <w:rFonts w:ascii="Times New Roman" w:hAnsi="Times New Roman" w:cs="Times New Roman"/>
        </w:rPr>
        <w:t>.</w:t>
      </w:r>
      <w:r w:rsidR="004C4D29" w:rsidRPr="00790FCF">
        <w:rPr>
          <w:rFonts w:ascii="Times New Roman" w:hAnsi="Times New Roman" w:cs="Times New Roman"/>
        </w:rPr>
        <w:t xml:space="preserve"> </w:t>
      </w:r>
      <w:r w:rsidR="00A5160A" w:rsidRPr="00790FCF">
        <w:rPr>
          <w:rFonts w:ascii="Times New Roman" w:hAnsi="Times New Roman" w:cs="Times New Roman"/>
        </w:rPr>
        <w:t>Malignancy</w:t>
      </w:r>
      <w:r w:rsidR="00E058D6" w:rsidRPr="00790FCF">
        <w:rPr>
          <w:rFonts w:ascii="Times New Roman" w:hAnsi="Times New Roman" w:cs="Times New Roman"/>
        </w:rPr>
        <w:t xml:space="preserve"> can </w:t>
      </w:r>
      <w:r w:rsidR="00A5160A" w:rsidRPr="00790FCF">
        <w:rPr>
          <w:rFonts w:ascii="Times New Roman" w:hAnsi="Times New Roman" w:cs="Times New Roman"/>
        </w:rPr>
        <w:t>also produce</w:t>
      </w:r>
      <w:r w:rsidR="00E058D6" w:rsidRPr="00790FCF">
        <w:rPr>
          <w:rFonts w:ascii="Times New Roman" w:hAnsi="Times New Roman" w:cs="Times New Roman"/>
        </w:rPr>
        <w:t xml:space="preserve"> </w:t>
      </w:r>
      <w:proofErr w:type="spellStart"/>
      <w:r w:rsidR="007F67CC" w:rsidRPr="00790FCF">
        <w:rPr>
          <w:rFonts w:ascii="Times New Roman" w:hAnsi="Times New Roman" w:cs="Times New Roman"/>
        </w:rPr>
        <w:t>fistulation</w:t>
      </w:r>
      <w:proofErr w:type="spellEnd"/>
      <w:r w:rsidR="007F67CC" w:rsidRPr="00790FCF">
        <w:rPr>
          <w:rFonts w:ascii="Times New Roman" w:hAnsi="Times New Roman" w:cs="Times New Roman"/>
        </w:rPr>
        <w:t xml:space="preserve"> and stone migration. This has been reported by Sharma </w:t>
      </w:r>
      <w:r w:rsidR="007F67CC" w:rsidRPr="00790FCF">
        <w:rPr>
          <w:rFonts w:ascii="Times New Roman" w:hAnsi="Times New Roman" w:cs="Times New Roman"/>
          <w:i/>
        </w:rPr>
        <w:t>et al</w:t>
      </w:r>
      <w:r w:rsidR="007F67CC" w:rsidRPr="00790FCF">
        <w:rPr>
          <w:rFonts w:ascii="Times New Roman" w:hAnsi="Times New Roman" w:cs="Times New Roman"/>
        </w:rPr>
        <w:t>, where the patient underwent laparotomy and stone extraction with gastro-</w:t>
      </w:r>
      <w:proofErr w:type="spellStart"/>
      <w:r w:rsidR="007F67CC" w:rsidRPr="00790FCF">
        <w:rPr>
          <w:rFonts w:ascii="Times New Roman" w:hAnsi="Times New Roman" w:cs="Times New Roman"/>
        </w:rPr>
        <w:t>jejunostomy</w:t>
      </w:r>
      <w:proofErr w:type="spellEnd"/>
      <w:r w:rsidR="007F67CC" w:rsidRPr="00790FCF">
        <w:rPr>
          <w:rFonts w:ascii="Times New Roman" w:hAnsi="Times New Roman" w:cs="Times New Roman"/>
        </w:rPr>
        <w:t xml:space="preserve"> to relieve the obstruction</w:t>
      </w:r>
      <w:r w:rsidR="00277AA5" w:rsidRPr="00790FCF">
        <w:rPr>
          <w:rFonts w:ascii="Times New Roman" w:hAnsi="Times New Roman" w:cs="Times New Roman"/>
        </w:rPr>
        <w:t xml:space="preserve"> </w:t>
      </w:r>
      <w:r w:rsidR="007F67CC" w:rsidRPr="00790FCF">
        <w:rPr>
          <w:rFonts w:ascii="Times New Roman" w:hAnsi="Times New Roman" w:cs="Times New Roman"/>
        </w:rPr>
        <w:fldChar w:fldCharType="begin"/>
      </w:r>
      <w:r w:rsidR="0034503F">
        <w:rPr>
          <w:rFonts w:ascii="Times New Roman" w:hAnsi="Times New Roman" w:cs="Times New Roman"/>
        </w:rPr>
        <w:instrText xml:space="preserve"> ADDIN EN.CITE &lt;EndNote&gt;&lt;Cite&gt;&lt;Author&gt;Sharma&lt;/Author&gt;&lt;Year&gt;2010&lt;/Year&gt;&lt;RecNum&gt;22&lt;/RecNum&gt;&lt;DisplayText&gt;&lt;style face="superscript"&gt;[35]&lt;/style&gt;&lt;/DisplayText&gt;&lt;record&gt;&lt;rec-number&gt;22&lt;/rec-number&gt;&lt;foreign-keys&gt;&lt;key app="EN" db-id="w2az5psxgs9dzpepf29pzsrapedfdz0dvxve" timestamp="0"&gt;22&lt;/key&gt;&lt;/foreign-keys&gt;&lt;ref-type name="Journal Article"&gt;17&lt;/ref-type&gt;&lt;contributors&gt;&lt;authors&gt;&lt;author&gt;Sharma, D.&lt;/author&gt;&lt;author&gt;Jakhetia, A.&lt;/author&gt;&lt;author&gt;Agarwal, L.&lt;/author&gt;&lt;author&gt;Baruah, D.&lt;/author&gt;&lt;author&gt;Rohtagi, A.&lt;/author&gt;&lt;author&gt;Kumar, A.&lt;/author&gt;&lt;/authors&gt;&lt;/contributors&gt;&lt;titles&gt;&lt;title&gt;Carcinoma Gall Bladder with Bouveret&amp;apos;s Syndrome: A Rare Cause of Gastric Outlet Obstruction&lt;/title&gt;&lt;secondary-title&gt;Indian J Surg&lt;/secondary-title&gt;&lt;/titles&gt;&lt;periodical&gt;&lt;full-title&gt;Indian J Surg&lt;/full-title&gt;&lt;abbr-1&gt;The Indian journal of surgery&lt;/abbr-1&gt;&lt;/periodical&gt;&lt;pages&gt;350-1&lt;/pages&gt;&lt;volume&gt;72&lt;/volume&gt;&lt;number&gt;4&lt;/number&gt;&lt;keywords&gt;&lt;keyword&gt;Bouveret&amp;apos;s Syndrome&lt;/keyword&gt;&lt;keyword&gt;Carcinoma gall bladder&lt;/keyword&gt;&lt;keyword&gt;Gastric outlet obstruction&lt;/keyword&gt;&lt;/keywords&gt;&lt;dates&gt;&lt;year&gt;2010&lt;/year&gt;&lt;pub-dates&gt;&lt;date&gt;Aug&lt;/date&gt;&lt;/pub-dates&gt;&lt;/dates&gt;&lt;isbn&gt;0972-2068 (Print)&amp;#xD;0973-9793 (Linking)&lt;/isbn&gt;&lt;accession-num&gt;21938203&lt;/accession-num&gt;&lt;urls&gt;&lt;related-urls&gt;&lt;url&gt;http://www.ncbi.nlm.nih.gov/pubmed/21938203&lt;/url&gt;&lt;/related-urls&gt;&lt;/urls&gt;&lt;custom2&gt;PMC3002772&lt;/custom2&gt;&lt;electronic-resource-num&gt;10.1007/s12262-010-0145-x&lt;/electronic-resource-num&gt;&lt;/record&gt;&lt;/Cite&gt;&lt;/EndNote&gt;</w:instrText>
      </w:r>
      <w:r w:rsidR="007F67CC"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35]</w:t>
      </w:r>
      <w:r w:rsidR="007F67CC" w:rsidRPr="00790FCF">
        <w:rPr>
          <w:rFonts w:ascii="Times New Roman" w:hAnsi="Times New Roman" w:cs="Times New Roman"/>
        </w:rPr>
        <w:fldChar w:fldCharType="end"/>
      </w:r>
      <w:r w:rsidR="004E65B9" w:rsidRPr="00790FCF">
        <w:rPr>
          <w:rFonts w:ascii="Times New Roman" w:hAnsi="Times New Roman" w:cs="Times New Roman"/>
        </w:rPr>
        <w:t xml:space="preserve">, while </w:t>
      </w:r>
      <w:proofErr w:type="spellStart"/>
      <w:r w:rsidR="004E65B9" w:rsidRPr="00790FCF">
        <w:rPr>
          <w:rFonts w:ascii="Times New Roman" w:hAnsi="Times New Roman" w:cs="Times New Roman"/>
        </w:rPr>
        <w:t>Shinoda</w:t>
      </w:r>
      <w:proofErr w:type="spellEnd"/>
      <w:r w:rsidR="004E65B9" w:rsidRPr="00790FCF">
        <w:rPr>
          <w:rFonts w:ascii="Times New Roman" w:hAnsi="Times New Roman" w:cs="Times New Roman"/>
        </w:rPr>
        <w:t xml:space="preserve"> </w:t>
      </w:r>
      <w:r w:rsidR="004E65B9" w:rsidRPr="00790FCF">
        <w:rPr>
          <w:rFonts w:ascii="Times New Roman" w:hAnsi="Times New Roman" w:cs="Times New Roman"/>
          <w:i/>
        </w:rPr>
        <w:t>et al</w:t>
      </w:r>
      <w:r w:rsidR="004E65B9" w:rsidRPr="00790FCF">
        <w:rPr>
          <w:rFonts w:ascii="Times New Roman" w:hAnsi="Times New Roman" w:cs="Times New Roman"/>
        </w:rPr>
        <w:t xml:space="preserve"> offered a curative cancer resection and fistula repair in a similar case of </w:t>
      </w:r>
      <w:proofErr w:type="spellStart"/>
      <w:r w:rsidR="004E65B9" w:rsidRPr="00790FCF">
        <w:rPr>
          <w:rFonts w:ascii="Times New Roman" w:hAnsi="Times New Roman" w:cs="Times New Roman"/>
        </w:rPr>
        <w:t>fistulating</w:t>
      </w:r>
      <w:proofErr w:type="spellEnd"/>
      <w:r w:rsidR="004E65B9" w:rsidRPr="00790FCF">
        <w:rPr>
          <w:rFonts w:ascii="Times New Roman" w:hAnsi="Times New Roman" w:cs="Times New Roman"/>
        </w:rPr>
        <w:t xml:space="preserve"> cancer </w:t>
      </w:r>
      <w:r w:rsidR="00903222" w:rsidRPr="00790FCF">
        <w:rPr>
          <w:rFonts w:ascii="Times New Roman" w:hAnsi="Times New Roman" w:cs="Times New Roman"/>
        </w:rPr>
        <w:fldChar w:fldCharType="begin">
          <w:fldData xml:space="preserve">PEVuZE5vdGU+PENpdGU+PEF1dGhvcj5TaGlub2RhPC9BdXRob3I+PFllYXI+MjAxMDwvWWVhcj48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</w:fldData>
        </w:fldChar>
      </w:r>
      <w:r w:rsidR="0034503F">
        <w:rPr>
          <w:rFonts w:ascii="Times New Roman" w:hAnsi="Times New Roman" w:cs="Times New Roman"/>
        </w:rPr>
        <w:instrText xml:space="preserve"> ADDIN EN.CITE </w:instrText>
      </w:r>
      <w:r w:rsidR="0034503F">
        <w:rPr>
          <w:rFonts w:ascii="Times New Roman" w:hAnsi="Times New Roman" w:cs="Times New Roman"/>
        </w:rPr>
        <w:fldChar w:fldCharType="begin">
          <w:fldData xml:space="preserve">PEVuZE5vdGU+PENpdGU+PEF1dGhvcj5TaGlub2RhPC9BdXRob3I+PFllYXI+MjAxMDwvWWVhcj48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</w:fldData>
        </w:fldChar>
      </w:r>
      <w:r w:rsidR="0034503F">
        <w:rPr>
          <w:rFonts w:ascii="Times New Roman" w:hAnsi="Times New Roman" w:cs="Times New Roman"/>
        </w:rPr>
        <w:instrText xml:space="preserve"> ADDIN EN.CITE.DATA </w:instrText>
      </w:r>
      <w:r w:rsidR="0034503F">
        <w:rPr>
          <w:rFonts w:ascii="Times New Roman" w:hAnsi="Times New Roman" w:cs="Times New Roman"/>
        </w:rPr>
      </w:r>
      <w:r w:rsidR="0034503F">
        <w:rPr>
          <w:rFonts w:ascii="Times New Roman" w:hAnsi="Times New Roman" w:cs="Times New Roman"/>
        </w:rPr>
        <w:fldChar w:fldCharType="end"/>
      </w:r>
      <w:r w:rsidR="00903222" w:rsidRPr="00790FCF">
        <w:rPr>
          <w:rFonts w:ascii="Times New Roman" w:hAnsi="Times New Roman" w:cs="Times New Roman"/>
        </w:rPr>
      </w:r>
      <w:r w:rsidR="00903222"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34]</w:t>
      </w:r>
      <w:r w:rsidR="00903222" w:rsidRPr="00790FCF">
        <w:rPr>
          <w:rFonts w:ascii="Times New Roman" w:hAnsi="Times New Roman" w:cs="Times New Roman"/>
        </w:rPr>
        <w:fldChar w:fldCharType="end"/>
      </w:r>
      <w:r w:rsidR="00903222" w:rsidRPr="00790FCF">
        <w:rPr>
          <w:rFonts w:ascii="Times New Roman" w:hAnsi="Times New Roman" w:cs="Times New Roman"/>
        </w:rPr>
        <w:t>.</w:t>
      </w:r>
    </w:p>
    <w:p w14:paraId="302CC69B" w14:textId="17384BC2" w:rsidR="00A27996" w:rsidRPr="00790FCF" w:rsidRDefault="00A27996" w:rsidP="0019660B">
      <w:pPr>
        <w:pStyle w:val="NormalWeb"/>
        <w:spacing w:line="360" w:lineRule="auto"/>
        <w:jc w:val="both"/>
      </w:pPr>
      <w:r w:rsidRPr="00790FCF">
        <w:t xml:space="preserve">In one interesting variant of </w:t>
      </w:r>
      <w:proofErr w:type="spellStart"/>
      <w:r w:rsidRPr="00790FCF">
        <w:t>Bouveret’s</w:t>
      </w:r>
      <w:proofErr w:type="spellEnd"/>
      <w:r w:rsidRPr="00790FCF">
        <w:t xml:space="preserve"> syndrome, a patient presented with </w:t>
      </w:r>
      <w:r w:rsidR="005A27B1" w:rsidRPr="00790FCF">
        <w:t xml:space="preserve">upper abdominal pain 10 years after Roux-en-Y </w:t>
      </w:r>
      <w:proofErr w:type="spellStart"/>
      <w:r w:rsidR="005A27B1" w:rsidRPr="00790FCF">
        <w:t>Billroth</w:t>
      </w:r>
      <w:proofErr w:type="spellEnd"/>
      <w:r w:rsidR="005A27B1" w:rsidRPr="00790FCF">
        <w:t xml:space="preserve"> II resection for benign disease. A stone retrieved from the duodenum after laparotomy</w:t>
      </w:r>
      <w:r w:rsidR="00277AA5" w:rsidRPr="00790FCF">
        <w:t xml:space="preserve"> </w:t>
      </w:r>
      <w:r w:rsidR="005A27B1" w:rsidRPr="00790FCF">
        <w:fldChar w:fldCharType="begin"/>
      </w:r>
      <w:r w:rsidR="0034503F">
        <w:instrText xml:space="preserve"> ADDIN EN.CITE &lt;EndNote&gt;&lt;Cite&gt;&lt;Author&gt;Mittal&lt;/Author&gt;&lt;Year&gt;2009&lt;/Year&gt;&lt;RecNum&gt;185&lt;/RecNum&gt;&lt;DisplayText&gt;&lt;style face="superscript"&gt;[64]&lt;/style&gt;&lt;/DisplayText&gt;&lt;record&gt;&lt;rec-number&gt;185&lt;/rec-number&gt;&lt;foreign-keys&gt;&lt;key app="EN" db-id="w2az5psxgs9dzpepf29pzsrapedfdz0dvxve" timestamp="0"&gt;185&lt;/key&gt;&lt;/foreign-keys&gt;&lt;ref-type name="Journal Article"&gt;17&lt;/ref-type&gt;&lt;contributors&gt;&lt;authors&gt;&lt;author&gt;Mittal, S.&lt;/author&gt;&lt;author&gt;Sutcliffe, R. P.&lt;/author&gt;&lt;author&gt;Rohatgi, A.&lt;/author&gt;&lt;author&gt;Atkinson, S. W.&lt;/author&gt;&lt;/authors&gt;&lt;/contributors&gt;&lt;auth-address&gt;Department of Surgery, St Thomas&amp;apos; Hospital Lambeth Palace Road, London SE1 7EH UK.&lt;/auth-address&gt;&lt;titles&gt;&lt;title&gt;A possible variant of Bouveret&amp;apos;s syndrome presenting as a duodenal stump obstruction by a gallstone after Roux-en-Y gastrectomy: a case report&lt;/title&gt;&lt;secondary-title&gt;J Med Case Rep&lt;/secondary-title&gt;&lt;/titles&gt;&lt;periodical&gt;&lt;full-title&gt;J Med Case Rep&lt;/full-title&gt;&lt;abbr-1&gt;Journal of medical case reports&lt;/abbr-1&gt;&lt;/periodical&gt;&lt;pages&gt;7301&lt;/pages&gt;&lt;volume&gt;3&lt;/volume&gt;&lt;dates&gt;&lt;year&gt;2009&lt;/year&gt;&lt;/dates&gt;&lt;isbn&gt;1752-1947 (Electronic)&amp;#xD;1752-1947 (Linking)&lt;/isbn&gt;&lt;accession-num&gt;19830173&lt;/accession-num&gt;&lt;urls&gt;&lt;related-urls&gt;&lt;url&gt;http://www.ncbi.nlm.nih.gov/pubmed/19830173&lt;/url&gt;&lt;/related-urls&gt;&lt;/urls&gt;&lt;custom2&gt;PMC2726511&lt;/custom2&gt;&lt;electronic-resource-num&gt;10.1186/1752-1947-3-7301&lt;/electronic-resource-num&gt;&lt;/record&gt;&lt;/Cite&gt;&lt;/EndNote&gt;</w:instrText>
      </w:r>
      <w:r w:rsidR="005A27B1" w:rsidRPr="00790FCF">
        <w:fldChar w:fldCharType="separate"/>
      </w:r>
      <w:r w:rsidR="0034503F" w:rsidRPr="0034503F">
        <w:rPr>
          <w:noProof/>
          <w:vertAlign w:val="superscript"/>
        </w:rPr>
        <w:t>[64]</w:t>
      </w:r>
      <w:r w:rsidR="005A27B1" w:rsidRPr="00790FCF">
        <w:fldChar w:fldCharType="end"/>
      </w:r>
      <w:r w:rsidR="005A27B1" w:rsidRPr="00790FCF">
        <w:t>.</w:t>
      </w:r>
      <w:r w:rsidR="00443457" w:rsidRPr="00790FCF">
        <w:t xml:space="preserve"> </w:t>
      </w:r>
      <w:r w:rsidR="000E1267" w:rsidRPr="00790FCF">
        <w:t xml:space="preserve">There </w:t>
      </w:r>
      <w:r w:rsidR="007149BF" w:rsidRPr="00790FCF">
        <w:t xml:space="preserve">have been a </w:t>
      </w:r>
      <w:r w:rsidR="000E1267" w:rsidRPr="00790FCF">
        <w:t xml:space="preserve">few cases in the literature where </w:t>
      </w:r>
      <w:r w:rsidR="00773228" w:rsidRPr="00790FCF">
        <w:t xml:space="preserve">BS </w:t>
      </w:r>
      <w:r w:rsidR="00347F5C" w:rsidRPr="00790FCF">
        <w:t xml:space="preserve">presented with </w:t>
      </w:r>
      <w:r w:rsidR="00F272EE" w:rsidRPr="00790FCF">
        <w:t>pancreatitis</w:t>
      </w:r>
      <w:r w:rsidR="00277AA5" w:rsidRPr="00790FCF">
        <w:t xml:space="preserve"> </w:t>
      </w:r>
      <w:r w:rsidR="00F272EE" w:rsidRPr="00790FCF">
        <w:fldChar w:fldCharType="begin">
          <w:fldData xml:space="preserve">PEVuZE5vdGU+PENpdGU+PEF1dGhvcj5TaWNhPC9BdXRob3I+PFllYXI+MjAwNTwvWWVhcj48UmVj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==
</w:fldData>
        </w:fldChar>
      </w:r>
      <w:r w:rsidR="0034503F">
        <w:instrText xml:space="preserve"> ADDIN EN.CITE </w:instrText>
      </w:r>
      <w:r w:rsidR="0034503F">
        <w:fldChar w:fldCharType="begin">
          <w:fldData xml:space="preserve">PEVuZE5vdGU+PENpdGU+PEF1dGhvcj5TaWNhPC9BdXRob3I+PFllYXI+MjAwNTwvWWVhcj48UmVj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==
</w:fldData>
        </w:fldChar>
      </w:r>
      <w:r w:rsidR="0034503F">
        <w:instrText xml:space="preserve"> ADDIN EN.CITE.DATA </w:instrText>
      </w:r>
      <w:r w:rsidR="0034503F">
        <w:fldChar w:fldCharType="end"/>
      </w:r>
      <w:r w:rsidR="00F272EE" w:rsidRPr="00790FCF">
        <w:fldChar w:fldCharType="separate"/>
      </w:r>
      <w:r w:rsidR="0034503F" w:rsidRPr="0034503F">
        <w:rPr>
          <w:noProof/>
          <w:vertAlign w:val="superscript"/>
        </w:rPr>
        <w:t>[33, 122]</w:t>
      </w:r>
      <w:r w:rsidR="00F272EE" w:rsidRPr="00790FCF">
        <w:fldChar w:fldCharType="end"/>
      </w:r>
      <w:r w:rsidR="00F272EE" w:rsidRPr="00790FCF">
        <w:t xml:space="preserve">. </w:t>
      </w:r>
      <w:r w:rsidR="00A322BF" w:rsidRPr="00790FCF">
        <w:t>The stone</w:t>
      </w:r>
      <w:r w:rsidR="007149BF" w:rsidRPr="00790FCF">
        <w:t>(s)</w:t>
      </w:r>
      <w:r w:rsidR="00A322BF" w:rsidRPr="00790FCF">
        <w:t xml:space="preserve"> can be </w:t>
      </w:r>
      <w:r w:rsidR="007149BF" w:rsidRPr="00790FCF">
        <w:t>lodged</w:t>
      </w:r>
      <w:r w:rsidR="00A322BF" w:rsidRPr="00790FCF">
        <w:t xml:space="preserve"> tightly in the duodenum causing necrosis and </w:t>
      </w:r>
      <w:r w:rsidR="007149BF" w:rsidRPr="00790FCF">
        <w:t xml:space="preserve">intra or extra-peritoneal </w:t>
      </w:r>
      <w:r w:rsidR="00A322BF" w:rsidRPr="00790FCF">
        <w:t>perforation</w:t>
      </w:r>
      <w:r w:rsidR="00277AA5" w:rsidRPr="00790FCF">
        <w:t xml:space="preserve"> </w:t>
      </w:r>
      <w:r w:rsidR="00942418" w:rsidRPr="00790FCF">
        <w:fldChar w:fldCharType="begin"/>
      </w:r>
      <w:r w:rsidR="0034503F">
        <w:instrText xml:space="preserve"> ADDIN EN.CITE &lt;EndNote&gt;&lt;Cite&gt;&lt;Author&gt;Harthun&lt;/Author&gt;&lt;Year&gt;2002&lt;/Year&gt;&lt;RecNum&gt;188&lt;/RecNum&gt;&lt;DisplayText&gt;&lt;style face="superscript"&gt;[109]&lt;/style&gt;&lt;/DisplayText&gt;&lt;record&gt;&lt;rec-number&gt;188&lt;/rec-number&gt;&lt;foreign-keys&gt;&lt;key app="EN" db-id="w2az5psxgs9dzpepf29pzsrapedfdz0dvxve" timestamp="0"&gt;188&lt;/key&gt;&lt;/foreign-keys&gt;&lt;ref-type name="Journal Article"&gt;17&lt;/ref-type&gt;&lt;contributors&gt;&lt;authors&gt;&lt;author&gt;Harthun, N. L.&lt;/author&gt;&lt;author&gt;Long, S. M.&lt;/author&gt;&lt;author&gt;Wilson, W.&lt;/author&gt;&lt;author&gt;Choudhury, A.&lt;/author&gt;&lt;/authors&gt;&lt;/contributors&gt;&lt;auth-address&gt;Department of Surgery, University of Virginia Health System, Charlottesville 22908-0709, USA. nlh4a@virginia.edu&lt;/auth-address&gt;&lt;titles&gt;&lt;title&gt;An unusual case of Bouveret&amp;apos;s syndrome&lt;/title&gt;&lt;secondary-title&gt;J Laparoendosc Adv Surg Tech A&lt;/secondary-title&gt;&lt;/titles&gt;&lt;periodical&gt;&lt;full-title&gt;J Laparoendosc Adv Surg Tech A&lt;/full-title&gt;&lt;abbr-1&gt;Journal of laparoendoscopic &amp;amp; advanced surgical techniques. Part A&lt;/abbr-1&gt;&lt;/periodical&gt;&lt;pages&gt;69-72&lt;/pages&gt;&lt;volume&gt;12&lt;/volume&gt;&lt;number&gt;1&lt;/number&gt;&lt;keywords&gt;&lt;keyword&gt;Aged&lt;/keyword&gt;&lt;keyword&gt;Cholelithiasis/*complications&lt;/keyword&gt;&lt;keyword&gt;Duodenal Obstruction/*etiology/radiography/*surgery&lt;/keyword&gt;&lt;keyword&gt;Endoscopy, Gastrointestinal&lt;/keyword&gt;&lt;keyword&gt;Humans&lt;/keyword&gt;&lt;keyword&gt;Male&lt;/keyword&gt;&lt;keyword&gt;Syndrome&lt;/keyword&gt;&lt;keyword&gt;Tomography, X-Ray Computed&lt;/keyword&gt;&lt;/keywords&gt;&lt;dates&gt;&lt;year&gt;2002&lt;/year&gt;&lt;pub-dates&gt;&lt;date&gt;Feb&lt;/date&gt;&lt;/pub-dates&gt;&lt;/dates&gt;&lt;isbn&gt;1092-6429 (Print)&amp;#xD;1092-6429 (Linking)&lt;/isbn&gt;&lt;accession-num&gt;11905865&lt;/accession-num&gt;&lt;urls&gt;&lt;related-urls&gt;&lt;url&gt;http://www.ncbi.nlm.nih.gov/pubmed/11905865&lt;/url&gt;&lt;/related-urls&gt;&lt;/urls&gt;&lt;electronic-resource-num&gt;10.1089/109264202753486975&lt;/electronic-resource-num&gt;&lt;/record&gt;&lt;/Cite&gt;&lt;/EndNote&gt;</w:instrText>
      </w:r>
      <w:r w:rsidR="00942418" w:rsidRPr="00790FCF">
        <w:fldChar w:fldCharType="separate"/>
      </w:r>
      <w:r w:rsidR="0034503F" w:rsidRPr="0034503F">
        <w:rPr>
          <w:noProof/>
          <w:vertAlign w:val="superscript"/>
        </w:rPr>
        <w:t>[109]</w:t>
      </w:r>
      <w:r w:rsidR="00942418" w:rsidRPr="00790FCF">
        <w:fldChar w:fldCharType="end"/>
      </w:r>
      <w:r w:rsidR="00277AA5" w:rsidRPr="00790FCF">
        <w:t>.</w:t>
      </w:r>
    </w:p>
    <w:p w14:paraId="5CBB2662" w14:textId="3CB030B6" w:rsidR="000C7D04" w:rsidRPr="00790FCF" w:rsidRDefault="00702167" w:rsidP="0019660B">
      <w:pPr>
        <w:pStyle w:val="NormalWeb"/>
        <w:spacing w:line="360" w:lineRule="auto"/>
        <w:jc w:val="both"/>
      </w:pPr>
      <w:r w:rsidRPr="00790FCF">
        <w:lastRenderedPageBreak/>
        <w:t>BS has been</w:t>
      </w:r>
      <w:r w:rsidR="004C4D29" w:rsidRPr="00790FCF">
        <w:t xml:space="preserve"> reported many time</w:t>
      </w:r>
      <w:r w:rsidR="00B14214" w:rsidRPr="00790FCF">
        <w:t>s</w:t>
      </w:r>
      <w:r w:rsidR="00430F69" w:rsidRPr="00790FCF">
        <w:t xml:space="preserve"> as a single case report</w:t>
      </w:r>
      <w:r w:rsidR="00B14214" w:rsidRPr="00790FCF">
        <w:t>. A</w:t>
      </w:r>
      <w:r w:rsidR="00430F69" w:rsidRPr="00790FCF">
        <w:t xml:space="preserve"> </w:t>
      </w:r>
      <w:r w:rsidR="00F70E70" w:rsidRPr="00790FCF">
        <w:t>few reports included more than one case</w:t>
      </w:r>
      <w:r w:rsidR="00DF3035" w:rsidRPr="00790FCF">
        <w:t xml:space="preserve"> </w:t>
      </w:r>
      <w:r w:rsidR="00784C8E" w:rsidRPr="00790FCF">
        <w:fldChar w:fldCharType="begin">
          <w:fldData xml:space="preserve">PEVuZE5vdGU+PENpdGU+PEF1dGhvcj5NZW5ndWFsLUJhbGxlc3RlcjwvQXV0aG9yPjxZZWFyPjIw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E5LTIxPC9w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MxOS0yMTwvcGFnZXM+PHZvbHVtZT4yOTwvdm9s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</w:fldData>
        </w:fldChar>
      </w:r>
      <w:r w:rsidR="0034503F">
        <w:instrText xml:space="preserve"> ADDIN EN.CITE </w:instrText>
      </w:r>
      <w:r w:rsidR="0034503F">
        <w:fldChar w:fldCharType="begin">
          <w:fldData xml:space="preserve">PEVuZE5vdGU+PENpdGU+PEF1dGhvcj5NZW5ndWFsLUJhbGxlc3RlcjwvQXV0aG9yPjxZZWFyPjIw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E5LTIxPC9w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MxOS0yMTwvcGFnZXM+PHZvbHVtZT4yOTwvdm9s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</w:fldData>
        </w:fldChar>
      </w:r>
      <w:r w:rsidR="0034503F">
        <w:instrText xml:space="preserve"> ADDIN EN.CITE.DATA </w:instrText>
      </w:r>
      <w:r w:rsidR="0034503F">
        <w:fldChar w:fldCharType="end"/>
      </w:r>
      <w:r w:rsidR="00784C8E" w:rsidRPr="00790FCF">
        <w:fldChar w:fldCharType="separate"/>
      </w:r>
      <w:r w:rsidR="0034503F" w:rsidRPr="0034503F">
        <w:rPr>
          <w:noProof/>
          <w:vertAlign w:val="superscript"/>
        </w:rPr>
        <w:t>[99, 130, 153, 160, 163, 173, 188]</w:t>
      </w:r>
      <w:r w:rsidR="00784C8E" w:rsidRPr="00790FCF">
        <w:fldChar w:fldCharType="end"/>
      </w:r>
      <w:r w:rsidR="00F70E70" w:rsidRPr="00790FCF">
        <w:t>.</w:t>
      </w:r>
      <w:r w:rsidR="004C4D29" w:rsidRPr="00790FCF">
        <w:t xml:space="preserve"> </w:t>
      </w:r>
      <w:r w:rsidR="00B83F85" w:rsidRPr="00790FCF">
        <w:t>These patients usually present</w:t>
      </w:r>
      <w:r w:rsidR="001D0426" w:rsidRPr="00790FCF">
        <w:t xml:space="preserve"> with abdominal pain and vomiting as universally reported. There was one case in which the vomiting was severe to the point of causing </w:t>
      </w:r>
      <w:proofErr w:type="spellStart"/>
      <w:r w:rsidR="001D0426" w:rsidRPr="00790FCF">
        <w:t>Boerhaaves</w:t>
      </w:r>
      <w:proofErr w:type="spellEnd"/>
      <w:r w:rsidR="001D0426" w:rsidRPr="00790FCF">
        <w:t xml:space="preserve"> </w:t>
      </w:r>
      <w:proofErr w:type="spellStart"/>
      <w:r w:rsidR="001D0426" w:rsidRPr="00790FCF">
        <w:t>oesophageal</w:t>
      </w:r>
      <w:proofErr w:type="spellEnd"/>
      <w:r w:rsidR="001D0426" w:rsidRPr="00790FCF">
        <w:t xml:space="preserve"> rupture</w:t>
      </w:r>
      <w:r w:rsidR="00DF3035" w:rsidRPr="00790FCF">
        <w:t xml:space="preserve"> </w:t>
      </w:r>
      <w:r w:rsidR="001D0426" w:rsidRPr="00790FCF">
        <w:fldChar w:fldCharType="begin"/>
      </w:r>
      <w:r w:rsidR="0034503F">
        <w:instrText xml:space="preserve"> ADDIN EN.CITE &lt;EndNote&gt;&lt;Cite&gt;&lt;Author&gt;Modi&lt;/Author&gt;&lt;Year&gt;2006&lt;/Year&gt;&lt;RecNum&gt;36&lt;/RecNum&gt;&lt;DisplayText&gt;&lt;style face="superscript"&gt;[63]&lt;/style&gt;&lt;/DisplayText&gt;&lt;record&gt;&lt;rec-number&gt;36&lt;/rec-number&gt;&lt;foreign-keys&gt;&lt;key app="EN" db-id="w2az5psxgs9dzpepf29pzsrapedfdz0dvxve" timestamp="0"&gt;36&lt;/key&gt;&lt;/foreign-keys&gt;&lt;ref-type name="Journal Article"&gt;17&lt;/ref-type&gt;&lt;contributors&gt;&lt;authors&gt;&lt;author&gt;Modi, B. P.&lt;/author&gt;&lt;author&gt;Owens, C.&lt;/author&gt;&lt;author&gt;Ashley, S. W.&lt;/author&gt;&lt;author&gt;Colson, Y. L.&lt;/author&gt;&lt;/authors&gt;&lt;/contributors&gt;&lt;auth-address&gt;Department of Surgery, Brigham and Women&amp;apos;s Hospital, Harvard Medical School, Boston, Massachussetts 02115, USA.&lt;/auth-address&gt;&lt;titles&gt;&lt;title&gt;Bouveret meets Boerhaave&lt;/title&gt;&lt;secondary-title&gt;Ann Thorac Surg&lt;/secondary-title&gt;&lt;/titles&gt;&lt;periodical&gt;&lt;full-title&gt;Ann Thorac Surg&lt;/full-title&gt;&lt;abbr-1&gt;The Annals of thoracic surgery&lt;/abbr-1&gt;&lt;/periodical&gt;&lt;pages&gt;1493-5&lt;/pages&gt;&lt;volume&gt;81&lt;/volume&gt;&lt;number&gt;4&lt;/number&gt;&lt;keywords&gt;&lt;keyword&gt;Aged, 80 and over&lt;/keyword&gt;&lt;keyword&gt;Esophageal Diseases/*etiology/*surgery&lt;/keyword&gt;&lt;keyword&gt;Gallstones/complications&lt;/keyword&gt;&lt;keyword&gt;Gastric Outlet Obstruction/*complications/etiology/*surgery&lt;/keyword&gt;&lt;keyword&gt;Humans&lt;/keyword&gt;&lt;keyword&gt;Male&lt;/keyword&gt;&lt;keyword&gt;Rupture, Spontaneous&lt;/keyword&gt;&lt;keyword&gt;Syndrome&lt;/keyword&gt;&lt;/keywords&gt;&lt;dates&gt;&lt;year&gt;2006&lt;/year&gt;&lt;pub-dates&gt;&lt;date&gt;Apr&lt;/date&gt;&lt;/pub-dates&gt;&lt;/dates&gt;&lt;isbn&gt;1552-6259 (Electronic)&amp;#xD;0003-4975 (Linking)&lt;/isbn&gt;&lt;accession-num&gt;16564302&lt;/accession-num&gt;&lt;urls&gt;&lt;related-urls&gt;&lt;url&gt;http://www.ncbi.nlm.nih.gov/pubmed/16564302&lt;/url&gt;&lt;/related-urls&gt;&lt;/urls&gt;&lt;electronic-resource-num&gt;10.1016/j.athoracsur.2005.04.049&lt;/electronic-resource-num&gt;&lt;/record&gt;&lt;/Cite&gt;&lt;/EndNote&gt;</w:instrText>
      </w:r>
      <w:r w:rsidR="001D0426" w:rsidRPr="00790FCF">
        <w:fldChar w:fldCharType="separate"/>
      </w:r>
      <w:r w:rsidR="0034503F" w:rsidRPr="0034503F">
        <w:rPr>
          <w:noProof/>
          <w:vertAlign w:val="superscript"/>
        </w:rPr>
        <w:t>[63]</w:t>
      </w:r>
      <w:r w:rsidR="001D0426" w:rsidRPr="00790FCF">
        <w:fldChar w:fldCharType="end"/>
      </w:r>
      <w:r w:rsidR="00DF3035" w:rsidRPr="00790FCF">
        <w:t>.</w:t>
      </w:r>
      <w:r w:rsidR="000C7D04" w:rsidRPr="00790FCF">
        <w:t xml:space="preserve"> </w:t>
      </w:r>
    </w:p>
    <w:p w14:paraId="0DEEDA32" w14:textId="3FDBDC09" w:rsidR="009C142E" w:rsidRPr="00790FCF" w:rsidRDefault="000C7D04" w:rsidP="0019660B">
      <w:pPr>
        <w:pStyle w:val="NormalWeb"/>
        <w:spacing w:line="360" w:lineRule="auto"/>
        <w:jc w:val="both"/>
      </w:pPr>
      <w:r w:rsidRPr="00790FCF">
        <w:t xml:space="preserve">The diagnosis is usually late given the uncommon and vague nature of its symptoms. In about one-third of cases the diagnosis can be made by a plain abdominal film that demonstrates the classical </w:t>
      </w:r>
      <w:proofErr w:type="spellStart"/>
      <w:r w:rsidRPr="00790FCF">
        <w:t>Rigler’s</w:t>
      </w:r>
      <w:proofErr w:type="spellEnd"/>
      <w:r w:rsidRPr="00790FCF">
        <w:t xml:space="preserve"> triad of a dilated stomach, </w:t>
      </w:r>
      <w:proofErr w:type="spellStart"/>
      <w:r w:rsidRPr="00790FCF">
        <w:t>pneumobilia</w:t>
      </w:r>
      <w:proofErr w:type="spellEnd"/>
      <w:r w:rsidRPr="00790FCF">
        <w:t>, and a radio-opaque shadow in the region of the duodenum</w:t>
      </w:r>
      <w:r w:rsidR="00E32C11" w:rsidRPr="00790FCF">
        <w:t xml:space="preserve"> representing the ectopic </w:t>
      </w:r>
      <w:proofErr w:type="gramStart"/>
      <w:r w:rsidR="00E32C11" w:rsidRPr="00790FCF">
        <w:t>gall</w:t>
      </w:r>
      <w:r w:rsidRPr="00790FCF">
        <w:t>stone</w:t>
      </w:r>
      <w:proofErr w:type="gramEnd"/>
      <w:r w:rsidRPr="00790FCF">
        <w:fldChar w:fldCharType="begin">
          <w:fldData xml:space="preserve">PEVuZE5vdGU+PENpdGU+PEF1dGhvcj5SZWhtYW48L0F1dGhvcj48WWVhcj4yMDA4PC9ZZWFyPjxS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</w:fldData>
        </w:fldChar>
      </w:r>
      <w:r w:rsidR="0034503F">
        <w:instrText xml:space="preserve"> ADDIN EN.CITE </w:instrText>
      </w:r>
      <w:r w:rsidR="0034503F">
        <w:fldChar w:fldCharType="begin">
          <w:fldData xml:space="preserve">PEVuZE5vdGU+PENpdGU+PEF1dGhvcj5SZWhtYW48L0F1dGhvcj48WWVhcj4yMDA4PC9ZZWFyPjxS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</w:fldData>
        </w:fldChar>
      </w:r>
      <w:r w:rsidR="0034503F">
        <w:instrText xml:space="preserve"> ADDIN EN.CITE.DATA </w:instrText>
      </w:r>
      <w:r w:rsidR="0034503F">
        <w:fldChar w:fldCharType="end"/>
      </w:r>
      <w:r w:rsidRPr="00790FCF">
        <w:fldChar w:fldCharType="separate"/>
      </w:r>
      <w:r w:rsidR="0034503F" w:rsidRPr="0034503F">
        <w:rPr>
          <w:noProof/>
          <w:vertAlign w:val="superscript"/>
        </w:rPr>
        <w:t>[47, 211]</w:t>
      </w:r>
      <w:r w:rsidRPr="00790FCF">
        <w:fldChar w:fldCharType="end"/>
      </w:r>
      <w:r w:rsidRPr="00790FCF">
        <w:t xml:space="preserve">. There </w:t>
      </w:r>
      <w:r w:rsidR="00B43178" w:rsidRPr="00790FCF">
        <w:t>have</w:t>
      </w:r>
      <w:r w:rsidRPr="00790FCF">
        <w:t xml:space="preserve"> been some reported cases of migrating stone into the mediastinum after relieving an obstructed duodenum of </w:t>
      </w:r>
      <w:proofErr w:type="spellStart"/>
      <w:r w:rsidRPr="00790FCF">
        <w:t>Bouveret’s</w:t>
      </w:r>
      <w:proofErr w:type="spellEnd"/>
      <w:r w:rsidRPr="00790FCF">
        <w:t xml:space="preserve"> syndrome via endoscope</w:t>
      </w:r>
      <w:r w:rsidR="00120E2B" w:rsidRPr="00790FCF">
        <w:t xml:space="preserve"> </w:t>
      </w:r>
      <w:r w:rsidRPr="00790FCF">
        <w:fldChar w:fldCharType="begin"/>
      </w:r>
      <w:r w:rsidR="0034503F">
        <w:instrText xml:space="preserve"> ADDIN EN.CITE &lt;EndNote&gt;&lt;Cite&gt;&lt;Author&gt;Martin-Cuesta&lt;/Author&gt;&lt;Year&gt;2008&lt;/Year&gt;&lt;RecNum&gt;20&lt;/RecNum&gt;&lt;DisplayText&gt;&lt;style face="superscript"&gt;[71]&lt;/style&gt;&lt;/DisplayText&gt;&lt;record&gt;&lt;rec-number&gt;20&lt;/rec-number&gt;&lt;foreign-keys&gt;&lt;key app="EN" db-id="w2az5psxgs9dzpepf29pzsrapedfdz0dvxve" timestamp="0"&gt;20&lt;/key&gt;&lt;/foreign-keys&gt;&lt;ref-type name="Journal Article"&gt;17&lt;/ref-type&gt;&lt;contributors&gt;&lt;authors&gt;&lt;author&gt;Martin-Cuesta, L.&lt;/author&gt;&lt;author&gt;Marco de Lucas, E.&lt;/author&gt;&lt;author&gt;Pellon, R.&lt;/author&gt;&lt;author&gt;Sanchez, E.&lt;/author&gt;&lt;author&gt;Piedra, T.&lt;/author&gt;&lt;author&gt;Arnaiz, J.&lt;/author&gt;&lt;author&gt;Parra, J. A.&lt;/author&gt;&lt;author&gt;Lopez-Calderon, M.&lt;/author&gt;&lt;/authors&gt;&lt;/contributors&gt;&lt;auth-address&gt;Department of Radiology, Marques de Valdecilla University Hospital, Santander, Spain. lamacue@yahoo.com&lt;/auth-address&gt;&lt;titles&gt;&lt;title&gt;Migrating intrathoracic gallstone: imaging findings&lt;/title&gt;&lt;secondary-title&gt;J Thorac Imaging&lt;/secondary-title&gt;&lt;/titles&gt;&lt;periodical&gt;&lt;full-title&gt;J Thorac Imaging&lt;/full-title&gt;&lt;abbr-1&gt;Journal of thoracic imaging&lt;/abbr-1&gt;&lt;/periodical&gt;&lt;pages&gt;272-4&lt;/pages&gt;&lt;volume&gt;23&lt;/volume&gt;&lt;number&gt;4&lt;/number&gt;&lt;keywords&gt;&lt;keyword&gt;Aged&lt;/keyword&gt;&lt;keyword&gt;Contrast Media&lt;/keyword&gt;&lt;keyword&gt;Diagnosis, Differential&lt;/keyword&gt;&lt;keyword&gt;Esophageal Perforation/*etiology/*radiography/surgery&lt;/keyword&gt;&lt;keyword&gt;Female&lt;/keyword&gt;&lt;keyword&gt;Gallstones/*complications/*radiography/surgery&lt;/keyword&gt;&lt;keyword&gt;Gastric Outlet Obstruction/*etiology/*radiography/surgery&lt;/keyword&gt;&lt;keyword&gt;Humans&lt;/keyword&gt;&lt;keyword&gt;Mediastinum/*radiography&lt;/keyword&gt;&lt;keyword&gt;Radiography, Abdominal&lt;/keyword&gt;&lt;keyword&gt;*Tomography, Spiral Computed&lt;/keyword&gt;&lt;/keywords&gt;&lt;dates&gt;&lt;year&gt;2008&lt;/year&gt;&lt;pub-dates&gt;&lt;date&gt;Nov&lt;/date&gt;&lt;/pub-dates&gt;&lt;/dates&gt;&lt;isbn&gt;1536-0237 (Electronic)&amp;#xD;0883-5993 (Linking)&lt;/isbn&gt;&lt;accession-num&gt;19204473&lt;/accession-num&gt;&lt;urls&gt;&lt;related-urls&gt;&lt;url&gt;http://www.ncbi.nlm.nih.gov/pubmed/19204473&lt;/url&gt;&lt;/related-urls&gt;&lt;/urls&gt;&lt;electronic-resource-num&gt;10.1097/RTI.0b013e3181833ee6&lt;/electronic-resource-num&gt;&lt;/record&gt;&lt;/Cite&gt;&lt;/EndNote&gt;</w:instrText>
      </w:r>
      <w:r w:rsidRPr="00790FCF">
        <w:fldChar w:fldCharType="separate"/>
      </w:r>
      <w:r w:rsidR="0034503F" w:rsidRPr="0034503F">
        <w:rPr>
          <w:noProof/>
          <w:vertAlign w:val="superscript"/>
        </w:rPr>
        <w:t>[71]</w:t>
      </w:r>
      <w:r w:rsidRPr="00790FCF">
        <w:fldChar w:fldCharType="end"/>
      </w:r>
      <w:r w:rsidR="00120E2B" w:rsidRPr="00790FCF">
        <w:t xml:space="preserve">. </w:t>
      </w:r>
      <w:r w:rsidRPr="00790FCF">
        <w:t xml:space="preserve">Ultrasound can be helpful as indicated in some </w:t>
      </w:r>
      <w:r w:rsidR="00434360" w:rsidRPr="00790FCF">
        <w:t>paper</w:t>
      </w:r>
      <w:r w:rsidRPr="00790FCF">
        <w:t xml:space="preserve">s </w:t>
      </w:r>
      <w:r w:rsidRPr="00790FCF">
        <w:fldChar w:fldCharType="begin">
          <w:fldData xml:space="preserve">PEVuZE5vdGU+PENpdGU+PEF1dGhvcj5HdW50YXU8L0F1dGhvcj48WWVhcj4yMDA3PC9ZZWFyPjxS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</w:fldData>
        </w:fldChar>
      </w:r>
      <w:r w:rsidR="0034503F">
        <w:instrText xml:space="preserve"> ADDIN EN.CITE </w:instrText>
      </w:r>
      <w:r w:rsidR="0034503F">
        <w:fldChar w:fldCharType="begin">
          <w:fldData xml:space="preserve">PEVuZE5vdGU+PENpdGU+PEF1dGhvcj5HdW50YXU8L0F1dGhvcj48WWVhcj4yMDA3PC9ZZWFyPjxS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</w:fldData>
        </w:fldChar>
      </w:r>
      <w:r w:rsidR="0034503F">
        <w:instrText xml:space="preserve"> ADDIN EN.CITE.DATA </w:instrText>
      </w:r>
      <w:r w:rsidR="0034503F">
        <w:fldChar w:fldCharType="end"/>
      </w:r>
      <w:r w:rsidRPr="00790FCF">
        <w:fldChar w:fldCharType="separate"/>
      </w:r>
      <w:r w:rsidR="0034503F" w:rsidRPr="0034503F">
        <w:rPr>
          <w:noProof/>
          <w:vertAlign w:val="superscript"/>
        </w:rPr>
        <w:t>[184]</w:t>
      </w:r>
      <w:r w:rsidRPr="00790FCF">
        <w:fldChar w:fldCharType="end"/>
      </w:r>
      <w:r w:rsidRPr="00790FCF">
        <w:t xml:space="preserve">, but the </w:t>
      </w:r>
      <w:r w:rsidR="00434360" w:rsidRPr="00790FCF">
        <w:t xml:space="preserve">study </w:t>
      </w:r>
      <w:r w:rsidRPr="00790FCF">
        <w:t>can be greatly degraded by the presence of gas in the biliary tree. Historical data shows that the diagnosis has only been made preoperatively in 50% of cases</w:t>
      </w:r>
      <w:r w:rsidRPr="00790FCF">
        <w:fldChar w:fldCharType="begin"/>
      </w:r>
      <w:r w:rsidR="0034503F">
        <w:instrText xml:space="preserve"> ADDIN EN.CITE &lt;EndNote&gt;&lt;Cite&gt;&lt;Author&gt;Leopaldi&lt;/Author&gt;&lt;Year&gt;1991&lt;/Year&gt;&lt;RecNum&gt;46&lt;/RecNum&gt;&lt;DisplayText&gt;&lt;style face="superscript"&gt;[80]&lt;/style&gt;&lt;/DisplayText&gt;&lt;record&gt;&lt;rec-number&gt;46&lt;/rec-number&gt;&lt;foreign-keys&gt;&lt;key app="EN" db-id="w2az5psxgs9dzpepf29pzsrapedfdz0dvxve" timestamp="0"&gt;46&lt;/key&gt;&lt;/foreign-keys&gt;&lt;ref-type name="Journal Article"&gt;17&lt;/ref-type&gt;&lt;contributors&gt;&lt;authors&gt;&lt;author&gt;Leopaldi, E.&lt;/author&gt;&lt;author&gt;Ambrosiani, N.&lt;/author&gt;&lt;author&gt;Campanelli, G.&lt;/author&gt;&lt;/authors&gt;&lt;/contributors&gt;&lt;auth-address&gt;Clinica Chirurgica I, Universita di Milano.&lt;/auth-address&gt;&lt;titles&gt;&lt;title&gt;[Pyloric stenosis caused by gallstone (Bouveret&amp;apos;s syndrome). Presentation of a further case]&lt;/title&gt;&lt;secondary-title&gt;Minerva Chir&lt;/secondary-title&gt;&lt;/titles&gt;&lt;periodical&gt;&lt;full-title&gt;Minerva Chir&lt;/full-title&gt;&lt;abbr-1&gt;Minerva chirurgica&lt;/abbr-1&gt;&lt;/periodical&gt;&lt;pages&gt;405-9&lt;/pages&gt;&lt;volume&gt;46&lt;/volume&gt;&lt;number&gt;8&lt;/number&gt;&lt;keywords&gt;&lt;keyword&gt;Biliary Fistula/complications/surgery&lt;/keyword&gt;&lt;keyword&gt;Cholecystectomy&lt;/keyword&gt;&lt;keyword&gt;Cholelithiasis/*complications/surgery&lt;/keyword&gt;&lt;keyword&gt;Duodenal Diseases/complications/surgery&lt;/keyword&gt;&lt;keyword&gt;Duodenal Obstruction/etiology/surgery&lt;/keyword&gt;&lt;keyword&gt;Female&lt;/keyword&gt;&lt;keyword&gt;Humans&lt;/keyword&gt;&lt;keyword&gt;Intestinal Fistula/complications/surgery&lt;/keyword&gt;&lt;keyword&gt;Middle Aged&lt;/keyword&gt;&lt;keyword&gt;Pyloric Stenosis/*etiology/surgery&lt;/keyword&gt;&lt;keyword&gt;Syndrome&lt;/keyword&gt;&lt;/keywords&gt;&lt;dates&gt;&lt;year&gt;1991&lt;/year&gt;&lt;pub-dates&gt;&lt;date&gt;Apr 30&lt;/date&gt;&lt;/pub-dates&gt;&lt;/dates&gt;&lt;orig-pub&gt;Stenosi pilorica da calcolo biliare (sindrome di Bouveret). Presentazione di un nuovo caso.&lt;/orig-pub&gt;&lt;isbn&gt;0026-4733 (Print)&amp;#xD;0026-4733 (Linking)&lt;/isbn&gt;&lt;accession-num&gt;1870742&lt;/accession-num&gt;&lt;urls&gt;&lt;related-urls&gt;&lt;url&gt;http://www.ncbi.nlm.nih.gov/pubmed/1870742&lt;/url&gt;&lt;/related-urls&gt;&lt;/urls&gt;&lt;/record&gt;&lt;/Cite&gt;&lt;/EndNote&gt;</w:instrText>
      </w:r>
      <w:r w:rsidRPr="00790FCF">
        <w:fldChar w:fldCharType="separate"/>
      </w:r>
      <w:r w:rsidR="0034503F" w:rsidRPr="0034503F">
        <w:rPr>
          <w:noProof/>
          <w:vertAlign w:val="superscript"/>
        </w:rPr>
        <w:t>[80]</w:t>
      </w:r>
      <w:r w:rsidRPr="00790FCF">
        <w:fldChar w:fldCharType="end"/>
      </w:r>
      <w:r w:rsidRPr="00790FCF">
        <w:t>. Due to the nearby inflammation, the gallbladder can be FDG/PET positive</w:t>
      </w:r>
      <w:r w:rsidR="00A73509" w:rsidRPr="00790FCF">
        <w:t xml:space="preserve"> </w:t>
      </w:r>
      <w:r w:rsidRPr="00790FCF">
        <w:fldChar w:fldCharType="begin"/>
      </w:r>
      <w:r w:rsidR="0034503F">
        <w:instrText xml:space="preserve"> ADDIN EN.CITE &lt;EndNote&gt;&lt;Cite&gt;&lt;Author&gt;Aras&lt;/Author&gt;&lt;Year&gt;2014&lt;/Year&gt;&lt;RecNum&gt;49&lt;/RecNum&gt;&lt;DisplayText&gt;&lt;style face="superscript"&gt;[178]&lt;/style&gt;&lt;/DisplayText&gt;&lt;record&gt;&lt;rec-number&gt;49&lt;/rec-number&gt;&lt;foreign-keys&gt;&lt;key app="EN" db-id="w2az5psxgs9dzpepf29pzsrapedfdz0dvxve" timestamp="0"&gt;49&lt;/key&gt;&lt;/foreign-keys&gt;&lt;ref-type name="Journal Article"&gt;17&lt;/ref-type&gt;&lt;contributors&gt;&lt;authors&gt;&lt;author&gt;Aras, M.&lt;/author&gt;&lt;author&gt;Inanir, S.&lt;/author&gt;&lt;author&gt;Tuney, D.&lt;/author&gt;&lt;/authors&gt;&lt;/contributors&gt;&lt;auth-address&gt;Department of Nuclear Medicine, Marmara University School of Medicine, Istanbul, Turkey. Electronic address: mustafa.aras@marmara.edu.tr.&amp;#xD;Department of Nuclear Medicine, Marmara University School of Medicine, Istanbul, Turkey.&amp;#xD;Department of Radiology, Marmara University School of Medicine, Istanbul, Turkey.&lt;/auth-address&gt;&lt;titles&gt;&lt;title&gt;Bouveret&amp;apos;s syndrome on FDG PET/CT: a rare life-threatening complication of gallstone disease&lt;/title&gt;&lt;secondary-title&gt;Rev Esp Med Nucl Imagen Mol&lt;/secondary-title&gt;&lt;/titles&gt;&lt;periodical&gt;&lt;full-title&gt;Rev Esp Med Nucl Imagen Mol&lt;/full-title&gt;&lt;abbr-1&gt;Revista espanola de medicina nuclear e imagen molecular&lt;/abbr-1&gt;&lt;/periodical&gt;&lt;pages&gt;125-6&lt;/pages&gt;&lt;volume&gt;33&lt;/volume&gt;&lt;number&gt;2&lt;/number&gt;&lt;keywords&gt;&lt;keyword&gt;Aged&lt;/keyword&gt;&lt;keyword&gt;Female&lt;/keyword&gt;&lt;keyword&gt;*Fluorodeoxyglucose F18&lt;/keyword&gt;&lt;keyword&gt;Gallstones/*complications&lt;/keyword&gt;&lt;keyword&gt;Gastric Outlet Obstruction/*diagnosis/*etiology&lt;/keyword&gt;&lt;keyword&gt;Humans&lt;/keyword&gt;&lt;keyword&gt;*Multimodal Imaging&lt;/keyword&gt;&lt;keyword&gt;*Positron-Emission Tomography&lt;/keyword&gt;&lt;keyword&gt;*Radiopharmaceuticals&lt;/keyword&gt;&lt;keyword&gt;Severity of Illness Index&lt;/keyword&gt;&lt;keyword&gt;*Tomography, X-Ray Computed&lt;/keyword&gt;&lt;/keywords&gt;&lt;dates&gt;&lt;year&gt;2014&lt;/year&gt;&lt;pub-dates&gt;&lt;date&gt;Mar-Apr&lt;/date&gt;&lt;/pub-dates&gt;&lt;/dates&gt;&lt;isbn&gt;2253-8070 (Electronic)&amp;#xD;2253-654X (Linking)&lt;/isbn&gt;&lt;accession-num&gt;24119548&lt;/accession-num&gt;&lt;urls&gt;&lt;related-urls&gt;&lt;url&gt;http://www.ncbi.nlm.nih.gov/pubmed/24119548&lt;/url&gt;&lt;/related-urls&gt;&lt;/urls&gt;&lt;electronic-resource-num&gt;10.1016/j.remn.2013.08.004&lt;/electronic-resource-num&gt;&lt;/record&gt;&lt;/Cite&gt;&lt;/EndNote&gt;</w:instrText>
      </w:r>
      <w:r w:rsidRPr="00790FCF">
        <w:fldChar w:fldCharType="separate"/>
      </w:r>
      <w:r w:rsidR="0034503F" w:rsidRPr="0034503F">
        <w:rPr>
          <w:noProof/>
          <w:vertAlign w:val="superscript"/>
        </w:rPr>
        <w:t>[178]</w:t>
      </w:r>
      <w:r w:rsidRPr="00790FCF">
        <w:fldChar w:fldCharType="end"/>
      </w:r>
      <w:r w:rsidRPr="00790FCF">
        <w:t>.</w:t>
      </w:r>
      <w:r w:rsidR="009C142E" w:rsidRPr="00790FCF">
        <w:t xml:space="preserve"> </w:t>
      </w:r>
    </w:p>
    <w:p w14:paraId="26DC358C" w14:textId="6FEF4B2C" w:rsidR="0053326C" w:rsidRPr="00790FCF" w:rsidRDefault="009C142E" w:rsidP="0019660B">
      <w:pPr>
        <w:pStyle w:val="NormalWeb"/>
        <w:spacing w:line="360" w:lineRule="auto"/>
        <w:jc w:val="both"/>
      </w:pPr>
      <w:r w:rsidRPr="00790FCF">
        <w:t>Spontaneous resolution can occur when the impacted stone falls back away from the pyloric orifice</w:t>
      </w:r>
      <w:r w:rsidRPr="00790FCF">
        <w:fldChar w:fldCharType="begin"/>
      </w:r>
      <w:r w:rsidR="0034503F">
        <w:instrText xml:space="preserve"> ADDIN EN.CITE &lt;EndNote&gt;&lt;Cite&gt;&lt;Author&gt;Wagholikar&lt;/Author&gt;&lt;Year&gt;2004&lt;/Year&gt;&lt;RecNum&gt;54&lt;/RecNum&gt;&lt;DisplayText&gt;&lt;style face="superscript"&gt;[16]&lt;/style&gt;&lt;/DisplayText&gt;&lt;record&gt;&lt;rec-number&gt;54&lt;/rec-number&gt;&lt;foreign-keys&gt;&lt;key app="EN" db-id="w2az5psxgs9dzpepf29pzsrapedfdz0dvxve" timestamp="0"&gt;54&lt;/key&gt;&lt;/foreign-keys&gt;&lt;ref-type name="Journal Article"&gt;17&lt;/ref-type&gt;&lt;contributors&gt;&lt;authors&gt;&lt;author&gt;Wagholikar, G. D.&lt;/author&gt;&lt;author&gt;Ibrarullah, M.&lt;/author&gt;&lt;/authors&gt;&lt;/contributors&gt;&lt;auth-address&gt;Department of Gastroenterology, Sri Venkateshwara Institute of Medical Sciences, Tirupati. drgajanan2002@yahoo.com&lt;/auth-address&gt;&lt;titles&gt;&lt;title&gt;Bouveret&amp;apos;s syndrome--an unusual cause of spontaneous resolution of gastric outlet obstruction&lt;/title&gt;&lt;secondary-title&gt;Indian J Gastroenterol&lt;/secondary-title&gt;&lt;/titles&gt;&lt;periodical&gt;&lt;full-title&gt;Indian J Gastroenterol&lt;/full-title&gt;&lt;abbr-1&gt;Indian journal of gastroenterology : official journal of the Indian Society of Gastroenterology&lt;/abbr-1&gt;&lt;/periodical&gt;&lt;pages&gt;109-10&lt;/pages&gt;&lt;volume&gt;23&lt;/volume&gt;&lt;number&gt;3&lt;/number&gt;&lt;keywords&gt;&lt;keyword&gt;Duodenoscopy&lt;/keyword&gt;&lt;keyword&gt;Gallstones/*complications&lt;/keyword&gt;&lt;keyword&gt;Gastric Outlet Obstruction/diagnosis/*etiology&lt;/keyword&gt;&lt;keyword&gt;Humans&lt;/keyword&gt;&lt;keyword&gt;Intestinal Fistula/diagnosis/*etiology&lt;/keyword&gt;&lt;keyword&gt;Male&lt;/keyword&gt;&lt;keyword&gt;Middle Aged&lt;/keyword&gt;&lt;keyword&gt;Remission, Spontaneous&lt;/keyword&gt;&lt;/keywords&gt;&lt;dates&gt;&lt;year&gt;2004&lt;/year&gt;&lt;pub-dates&gt;&lt;date&gt;May-Jun&lt;/date&gt;&lt;/pub-dates&gt;&lt;/dates&gt;&lt;isbn&gt;0254-8860 (Print)&amp;#xD;0254-8860 (Linking)&lt;/isbn&gt;&lt;accession-num&gt;15250571&lt;/accession-num&gt;&lt;urls&gt;&lt;related-urls&gt;&lt;url&gt;http://www.ncbi.nlm.nih.gov/pubmed/15250571&lt;/url&gt;&lt;/related-urls&gt;&lt;/urls&gt;&lt;/record&gt;&lt;/Cite&gt;&lt;/EndNote&gt;</w:instrText>
      </w:r>
      <w:r w:rsidRPr="00790FCF">
        <w:fldChar w:fldCharType="separate"/>
      </w:r>
      <w:r w:rsidR="0034503F" w:rsidRPr="0034503F">
        <w:rPr>
          <w:noProof/>
          <w:vertAlign w:val="superscript"/>
        </w:rPr>
        <w:t>[16]</w:t>
      </w:r>
      <w:r w:rsidRPr="00790FCF">
        <w:fldChar w:fldCharType="end"/>
      </w:r>
      <w:r w:rsidRPr="00790FCF">
        <w:t>, but this can be associated with further bowel obstruction distal to the stomach and duodenum (gall stone ileus)</w:t>
      </w:r>
      <w:r w:rsidRPr="00790FCF">
        <w:fldChar w:fldCharType="begin">
          <w:fldData xml:space="preserve">PEVuZE5vdGU+PENpdGU+PEF1dGhvcj5HZW5jb3NtYW5vZ2x1PC9BdXRob3I+PFllYXI+MjAwMzwv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</w:fldData>
        </w:fldChar>
      </w:r>
      <w:r w:rsidR="0034503F">
        <w:instrText xml:space="preserve"> ADDIN EN.CITE </w:instrText>
      </w:r>
      <w:r w:rsidR="0034503F">
        <w:fldChar w:fldCharType="begin">
          <w:fldData xml:space="preserve">PEVuZE5vdGU+PENpdGU+PEF1dGhvcj5HZW5jb3NtYW5vZ2x1PC9BdXRob3I+PFllYXI+MjAwMzwv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</w:fldData>
        </w:fldChar>
      </w:r>
      <w:r w:rsidR="0034503F">
        <w:instrText xml:space="preserve"> ADDIN EN.CITE.DATA </w:instrText>
      </w:r>
      <w:r w:rsidR="0034503F">
        <w:fldChar w:fldCharType="end"/>
      </w:r>
      <w:r w:rsidRPr="00790FCF">
        <w:fldChar w:fldCharType="separate"/>
      </w:r>
      <w:r w:rsidR="0034503F" w:rsidRPr="0034503F">
        <w:rPr>
          <w:noProof/>
          <w:vertAlign w:val="superscript"/>
        </w:rPr>
        <w:t>[114, 141]</w:t>
      </w:r>
      <w:r w:rsidRPr="00790FCF">
        <w:fldChar w:fldCharType="end"/>
      </w:r>
      <w:r w:rsidRPr="00790FCF">
        <w:t xml:space="preserve">. On the other hand, the condition can be fatal </w:t>
      </w:r>
      <w:r w:rsidR="005B7568" w:rsidRPr="00790FCF">
        <w:t xml:space="preserve">due to </w:t>
      </w:r>
      <w:r w:rsidRPr="00790FCF">
        <w:t xml:space="preserve"> the profound metabolic derangement</w:t>
      </w:r>
      <w:r w:rsidRPr="00790FCF">
        <w:fldChar w:fldCharType="begin"/>
      </w:r>
      <w:r w:rsidR="0034503F">
        <w:instrText xml:space="preserve"> ADDIN EN.CITE &lt;EndNote&gt;&lt;Cite&gt;&lt;Author&gt;Wight&lt;/Author&gt;&lt;Year&gt;1997&lt;/Year&gt;&lt;RecNum&gt;57&lt;/RecNum&gt;&lt;DisplayText&gt;&lt;style face="superscript"&gt;[13]&lt;/style&gt;&lt;/DisplayText&gt;&lt;record&gt;&lt;rec-number&gt;57&lt;/rec-number&gt;&lt;foreign-keys&gt;&lt;key app="EN" db-id="w2az5psxgs9dzpepf29pzsrapedfdz0dvxve" timestamp="0"&gt;57&lt;/key&gt;&lt;/foreign-keys&gt;&lt;ref-type name="Journal Article"&gt;17&lt;/ref-type&gt;&lt;contributors&gt;&lt;authors&gt;&lt;author&gt;Wight, C. O.&lt;/author&gt;&lt;author&gt;Seed, M.&lt;/author&gt;&lt;author&gt;Yeo, W. W.&lt;/author&gt;&lt;author&gt;McCulloch, T. A.&lt;/author&gt;&lt;/authors&gt;&lt;/contributors&gt;&lt;auth-address&gt;Department of Histopathology, Royal Hallamshire Hospital, Sheffield, UK.&lt;/auth-address&gt;&lt;titles&gt;&lt;title&gt;Gastric outflow obstruction caused by gall stones and leading to death by complex metabolic derangement&lt;/title&gt;&lt;secondary-title&gt;J Clin Pathol&lt;/secondary-title&gt;&lt;/titles&gt;&lt;pages&gt;963-5&lt;/pages&gt;&lt;volume&gt;50&lt;/volume&gt;&lt;number&gt;11&lt;/number&gt;&lt;keywords&gt;&lt;keyword&gt;Aged&lt;/keyword&gt;&lt;keyword&gt;Alkalosis/*etiology&lt;/keyword&gt;&lt;keyword&gt;Cholelithiasis/*complications/pathology&lt;/keyword&gt;&lt;keyword&gt;Diabetes Mellitus, Type 2/*complications&lt;/keyword&gt;&lt;keyword&gt;Fatal Outcome&lt;/keyword&gt;&lt;keyword&gt;Female&lt;/keyword&gt;&lt;keyword&gt;Gastric Outlet Obstruction/*etiology/pathology&lt;/keyword&gt;&lt;keyword&gt;Humans&lt;/keyword&gt;&lt;/keywords&gt;&lt;dates&gt;&lt;year&gt;1997&lt;/year&gt;&lt;pub-dates&gt;&lt;date&gt;Nov&lt;/date&gt;&lt;/pub-dates&gt;&lt;/dates&gt;&lt;isbn&gt;0021-9746 (Print)&amp;#xD;0021-9746 (Linking)&lt;/isbn&gt;&lt;accession-num&gt;9462252&lt;/accession-num&gt;&lt;urls&gt;&lt;related-urls&gt;&lt;url&gt;http://www.ncbi.nlm.nih.gov/pubmed/9462252&lt;/url&gt;&lt;/related-urls&gt;&lt;/urls&gt;&lt;custom2&gt;PMC500327&lt;/custom2&gt;&lt;/record&gt;&lt;/Cite&gt;&lt;/EndNote&gt;</w:instrText>
      </w:r>
      <w:r w:rsidRPr="00790FCF">
        <w:fldChar w:fldCharType="separate"/>
      </w:r>
      <w:r w:rsidR="0034503F" w:rsidRPr="0034503F">
        <w:rPr>
          <w:noProof/>
          <w:vertAlign w:val="superscript"/>
        </w:rPr>
        <w:t>[13]</w:t>
      </w:r>
      <w:r w:rsidRPr="00790FCF">
        <w:fldChar w:fldCharType="end"/>
      </w:r>
      <w:r w:rsidRPr="00790FCF">
        <w:t xml:space="preserve">, and later by sepsis and multi-organ failure </w:t>
      </w:r>
      <w:r w:rsidRPr="00790FCF">
        <w:fldChar w:fldCharType="begin"/>
      </w:r>
      <w:r w:rsidR="0034503F">
        <w:instrText xml:space="preserve"> ADDIN EN.CITE &lt;EndNote&gt;&lt;Cite&gt;&lt;Author&gt;Nabais&lt;/Author&gt;&lt;Year&gt;2013&lt;/Year&gt;&lt;RecNum&gt;58&lt;/RecNum&gt;&lt;DisplayText&gt;&lt;style face="superscript"&gt;[62]&lt;/style&gt;&lt;/DisplayText&gt;&lt;record&gt;&lt;rec-number&gt;58&lt;/rec-number&gt;&lt;foreign-keys&gt;&lt;key app="EN" db-id="w2az5psxgs9dzpepf29pzsrapedfdz0dvxve" timestamp="0"&gt;58&lt;/key&gt;&lt;/foreign-keys&gt;&lt;ref-type name="Journal Article"&gt;17&lt;/ref-type&gt;&lt;contributors&gt;&lt;authors&gt;&lt;author&gt;Nabais, C.&lt;/author&gt;&lt;author&gt;Salustio, R.&lt;/author&gt;&lt;author&gt;Morujao, I.&lt;/author&gt;&lt;author&gt;Sousa, F. V.&lt;/author&gt;&lt;author&gt;Porto, E.&lt;/author&gt;&lt;author&gt;Cardoso, C.&lt;/author&gt;&lt;author&gt;Fradique, C.&lt;/author&gt;&lt;/authors&gt;&lt;/contributors&gt;&lt;auth-address&gt;Department of Surgery, Hospital de Sao Jose, Centro Hospitalar de Lisboa Central, Servico de Cirurgia 1, Rua Jose Antonio Serrano, 1150-199, Lisboa, Portugal. celso.nabais@gmail.com&lt;/auth-address&gt;&lt;titles&gt;&lt;title&gt;Gastric outlet obstruction in a patient with Bouveret&amp;apos;s syndrome: a case report&lt;/title&gt;&lt;secondary-title&gt;BMC Res Notes&lt;/secondary-title&gt;&lt;/titles&gt;&lt;periodical&gt;&lt;full-title&gt;BMC Res Notes&lt;/full-title&gt;&lt;abbr-1&gt;BMC research notes&lt;/abbr-1&gt;&lt;/periodical&gt;&lt;pages&gt;195&lt;/pages&gt;&lt;volume&gt;6&lt;/volume&gt;&lt;keywords&gt;&lt;keyword&gt;Aged&lt;/keyword&gt;&lt;keyword&gt;Aged, 80 and over&lt;/keyword&gt;&lt;keyword&gt;Female&lt;/keyword&gt;&lt;keyword&gt;Gastric Outlet Obstruction/*complications/physiopathology/radiography&lt;/keyword&gt;&lt;keyword&gt;Humans&lt;/keyword&gt;&lt;keyword&gt;Intestinal Fistula/*complications/physiopathology/radiography&lt;/keyword&gt;&lt;keyword&gt;Tomography, X-Ray Computed&lt;/keyword&gt;&lt;/keywords&gt;&lt;dates&gt;&lt;year&gt;2013&lt;/year&gt;&lt;/dates&gt;&lt;isbn&gt;1756-0500 (Electronic)&amp;#xD;1756-0500 (Linking)&lt;/isbn&gt;&lt;accession-num&gt;23663702&lt;/accession-num&gt;&lt;urls&gt;&lt;related-urls&gt;&lt;url&gt;http://www.ncbi.nlm.nih.gov/pubmed/23663702&lt;/url&gt;&lt;/related-urls&gt;&lt;/urls&gt;&lt;custom2&gt;PMC3660164&lt;/custom2&gt;&lt;electronic-resource-num&gt;10.1186/1756-0500-6-195&lt;/electronic-resource-num&gt;&lt;/record&gt;&lt;/Cite&gt;&lt;/EndNote&gt;</w:instrText>
      </w:r>
      <w:r w:rsidRPr="00790FCF">
        <w:fldChar w:fldCharType="separate"/>
      </w:r>
      <w:r w:rsidR="0034503F" w:rsidRPr="0034503F">
        <w:rPr>
          <w:noProof/>
          <w:vertAlign w:val="superscript"/>
        </w:rPr>
        <w:t>[62]</w:t>
      </w:r>
      <w:r w:rsidRPr="00790FCF">
        <w:fldChar w:fldCharType="end"/>
      </w:r>
      <w:r w:rsidRPr="00790FCF">
        <w:t>.</w:t>
      </w:r>
    </w:p>
    <w:p w14:paraId="05D1661E" w14:textId="41AE8140" w:rsidR="00326693" w:rsidRPr="00790FCF" w:rsidRDefault="009C142E" w:rsidP="0019660B">
      <w:pPr>
        <w:pStyle w:val="NormalWeb"/>
        <w:spacing w:line="360" w:lineRule="auto"/>
        <w:jc w:val="both"/>
      </w:pPr>
      <w:r w:rsidRPr="00790FCF">
        <w:t xml:space="preserve">In our </w:t>
      </w:r>
      <w:r w:rsidR="005B7568" w:rsidRPr="00790FCF">
        <w:t>review</w:t>
      </w:r>
      <w:r w:rsidRPr="00790FCF">
        <w:t>, t</w:t>
      </w:r>
      <w:r w:rsidR="00FC7050" w:rsidRPr="00790FCF">
        <w:t>he sex (</w:t>
      </w:r>
      <w:r w:rsidR="0095616B" w:rsidRPr="00790FCF">
        <w:t>fe</w:t>
      </w:r>
      <w:r w:rsidR="00FC7050" w:rsidRPr="00790FCF">
        <w:t>male</w:t>
      </w:r>
      <w:r w:rsidR="008E5619" w:rsidRPr="00790FCF">
        <w:t xml:space="preserve"> to male) ratio was</w:t>
      </w:r>
      <w:r w:rsidR="00567FBB" w:rsidRPr="00790FCF">
        <w:t xml:space="preserve"> (1.82)</w:t>
      </w:r>
      <w:r w:rsidR="00FC7050" w:rsidRPr="00790FCF">
        <w:t>, female being 64% and m</w:t>
      </w:r>
      <w:r w:rsidR="004F7A81" w:rsidRPr="00790FCF">
        <w:t>ale being 3</w:t>
      </w:r>
      <w:r w:rsidR="008E5619" w:rsidRPr="00790FCF">
        <w:t>6</w:t>
      </w:r>
      <w:r w:rsidR="004F7A81" w:rsidRPr="00790FCF">
        <w:t>% (</w:t>
      </w:r>
      <w:r w:rsidR="00567FBB" w:rsidRPr="00790FCF">
        <w:t>Chart</w:t>
      </w:r>
      <w:r w:rsidR="004F7A81" w:rsidRPr="00790FCF">
        <w:t xml:space="preserve"> 1). Age distribution of these cases showed majority of cases being elderly patients above 60 years old</w:t>
      </w:r>
      <w:r w:rsidR="00E76C74" w:rsidRPr="00790FCF">
        <w:t xml:space="preserve"> with the average age of (7</w:t>
      </w:r>
      <w:r w:rsidR="00326693" w:rsidRPr="00790FCF">
        <w:t>4</w:t>
      </w:r>
      <w:r w:rsidR="00567FBB" w:rsidRPr="00790FCF">
        <w:t xml:space="preserve"> +/- 13)</w:t>
      </w:r>
      <w:r w:rsidR="004F7A81" w:rsidRPr="00790FCF">
        <w:t>, and minority less than 30 years old</w:t>
      </w:r>
      <w:r w:rsidR="00534216" w:rsidRPr="00790FCF">
        <w:t xml:space="preserve"> (Chart2)</w:t>
      </w:r>
      <w:r w:rsidR="004F7A81" w:rsidRPr="00790FCF">
        <w:t xml:space="preserve">. </w:t>
      </w:r>
    </w:p>
    <w:p w14:paraId="074292DF" w14:textId="4207539A" w:rsidR="00FC7050" w:rsidRPr="00790FCF" w:rsidRDefault="00110CCD" w:rsidP="0019660B">
      <w:pPr>
        <w:pStyle w:val="NormalWeb"/>
        <w:spacing w:line="360" w:lineRule="auto"/>
        <w:jc w:val="both"/>
      </w:pPr>
      <w:r w:rsidRPr="00790FCF">
        <w:t>There are</w:t>
      </w:r>
      <w:r w:rsidR="004F7A81" w:rsidRPr="00790FCF">
        <w:t xml:space="preserve"> multiple available treatment modalities</w:t>
      </w:r>
      <w:r w:rsidRPr="00790FCF">
        <w:t xml:space="preserve">. This includes laparotomy, laparoscopy, </w:t>
      </w:r>
      <w:proofErr w:type="spellStart"/>
      <w:r w:rsidRPr="00790FCF">
        <w:t>endoscpy</w:t>
      </w:r>
      <w:proofErr w:type="spellEnd"/>
      <w:r w:rsidRPr="00790FCF">
        <w:t xml:space="preserve"> </w:t>
      </w:r>
      <w:r w:rsidR="00FA79E0" w:rsidRPr="00790FCF">
        <w:t>and ESWL (Chart 3).</w:t>
      </w:r>
      <w:r w:rsidR="004F7A81" w:rsidRPr="00790FCF">
        <w:t xml:space="preserve"> </w:t>
      </w:r>
      <w:r w:rsidR="00FA79E0" w:rsidRPr="00790FCF">
        <w:t>M</w:t>
      </w:r>
      <w:r w:rsidR="004F7A81" w:rsidRPr="00790FCF">
        <w:t>ajority</w:t>
      </w:r>
      <w:r w:rsidR="00FA79E0" w:rsidRPr="00790FCF">
        <w:t xml:space="preserve"> of cases</w:t>
      </w:r>
      <w:r w:rsidR="004F7A81" w:rsidRPr="00790FCF">
        <w:t xml:space="preserve"> were treated with laparotomy and stone extraction through either an </w:t>
      </w:r>
      <w:proofErr w:type="spellStart"/>
      <w:r w:rsidR="004F7A81" w:rsidRPr="00790FCF">
        <w:t>enterotomy</w:t>
      </w:r>
      <w:proofErr w:type="spellEnd"/>
      <w:r w:rsidR="004F7A81" w:rsidRPr="00790FCF">
        <w:t xml:space="preserve"> or </w:t>
      </w:r>
      <w:proofErr w:type="spellStart"/>
      <w:r w:rsidR="00150175" w:rsidRPr="00790FCF">
        <w:t>gastrotomy</w:t>
      </w:r>
      <w:proofErr w:type="spellEnd"/>
      <w:r w:rsidR="00923B9E" w:rsidRPr="00790FCF">
        <w:t xml:space="preserve"> (146 cases, 71%)</w:t>
      </w:r>
      <w:r w:rsidR="00326693" w:rsidRPr="00790FCF">
        <w:t>.</w:t>
      </w:r>
      <w:r w:rsidR="00150175" w:rsidRPr="00790FCF">
        <w:t xml:space="preserve"> </w:t>
      </w:r>
      <w:r w:rsidR="008F7DB2" w:rsidRPr="00790FCF">
        <w:t xml:space="preserve">Successful laparoscopic treatment was </w:t>
      </w:r>
      <w:r w:rsidR="008F7DB2">
        <w:t>also possible</w:t>
      </w:r>
      <w:r w:rsidR="008F7DB2" w:rsidRPr="00790FCF">
        <w:t xml:space="preserve"> (13 cases, 6%).</w:t>
      </w:r>
      <w:r w:rsidR="008F7DB2">
        <w:t xml:space="preserve"> </w:t>
      </w:r>
      <w:r w:rsidR="00923B9E" w:rsidRPr="00790FCF">
        <w:t>Some</w:t>
      </w:r>
      <w:r w:rsidR="00150175" w:rsidRPr="00790FCF">
        <w:t xml:space="preserve"> of patients </w:t>
      </w:r>
      <w:r w:rsidR="000C7D04" w:rsidRPr="00790FCF">
        <w:t>had</w:t>
      </w:r>
      <w:r w:rsidR="00150175" w:rsidRPr="00790FCF">
        <w:t xml:space="preserve"> a radical procedure where the procedure was combined with cholecystectomy</w:t>
      </w:r>
      <w:r w:rsidR="00923B9E" w:rsidRPr="00790FCF">
        <w:t xml:space="preserve"> (</w:t>
      </w:r>
      <w:r w:rsidR="005F5B08" w:rsidRPr="00790FCF">
        <w:t>5</w:t>
      </w:r>
      <w:r w:rsidR="00923B9E" w:rsidRPr="00790FCF">
        <w:t xml:space="preserve">1 cases, </w:t>
      </w:r>
      <w:r w:rsidR="005F5B08" w:rsidRPr="00790FCF">
        <w:t>25</w:t>
      </w:r>
      <w:r w:rsidR="00923B9E" w:rsidRPr="00790FCF">
        <w:t>%)</w:t>
      </w:r>
      <w:r w:rsidR="00495B4F" w:rsidRPr="00790FCF">
        <w:t xml:space="preserve">, as illustrated in (Chart </w:t>
      </w:r>
      <w:r w:rsidRPr="00790FCF">
        <w:t>7</w:t>
      </w:r>
      <w:r w:rsidR="00495B4F" w:rsidRPr="00790FCF">
        <w:t>).</w:t>
      </w:r>
      <w:r w:rsidR="00150175" w:rsidRPr="00790FCF">
        <w:t xml:space="preserve"> </w:t>
      </w:r>
      <w:r w:rsidR="00923B9E" w:rsidRPr="00790FCF">
        <w:t>The advantage</w:t>
      </w:r>
      <w:r w:rsidR="00796A4A" w:rsidRPr="00790FCF">
        <w:t>s</w:t>
      </w:r>
      <w:r w:rsidR="00923B9E" w:rsidRPr="00790FCF">
        <w:t xml:space="preserve"> of doing cholecystectomy is</w:t>
      </w:r>
      <w:r w:rsidR="00796A4A" w:rsidRPr="00790FCF">
        <w:t xml:space="preserve"> not only</w:t>
      </w:r>
      <w:r w:rsidR="00923B9E" w:rsidRPr="00790FCF">
        <w:t xml:space="preserve"> </w:t>
      </w:r>
      <w:r w:rsidR="006729AD" w:rsidRPr="00790FCF">
        <w:t>removing</w:t>
      </w:r>
      <w:r w:rsidR="00796A4A" w:rsidRPr="00790FCF">
        <w:t xml:space="preserve"> the source of stones, but eliminating the </w:t>
      </w:r>
      <w:r w:rsidR="00060878" w:rsidRPr="00790FCF">
        <w:t>theoretical</w:t>
      </w:r>
      <w:r w:rsidR="00796A4A" w:rsidRPr="00790FCF">
        <w:t xml:space="preserve"> </w:t>
      </w:r>
      <w:r w:rsidR="00060878" w:rsidRPr="00790FCF">
        <w:t xml:space="preserve">carcinogenic </w:t>
      </w:r>
      <w:r w:rsidR="00796A4A" w:rsidRPr="00790FCF">
        <w:t xml:space="preserve">risk of gastro-intestinal juices </w:t>
      </w:r>
      <w:r w:rsidR="00060878" w:rsidRPr="00790FCF">
        <w:t>contacting</w:t>
      </w:r>
      <w:r w:rsidR="00796A4A" w:rsidRPr="00790FCF">
        <w:t xml:space="preserve"> the biliary tree</w:t>
      </w:r>
      <w:r w:rsidR="00C6385D" w:rsidRPr="00790FCF">
        <w:t xml:space="preserve"> </w:t>
      </w:r>
      <w:r w:rsidR="00295687" w:rsidRPr="00790FCF">
        <w:fldChar w:fldCharType="begin"/>
      </w:r>
      <w:r w:rsidR="0034503F">
        <w:instrText xml:space="preserve"> ADDIN EN.CITE &lt;EndNote&gt;&lt;Cite&gt;&lt;Author&gt;Zong&lt;/Author&gt;&lt;Year&gt;2011&lt;/Year&gt;&lt;RecNum&gt;446&lt;/RecNum&gt;&lt;DisplayText&gt;&lt;style face="superscript"&gt;[212]&lt;/style&gt;&lt;/DisplayText&gt;&lt;record&gt;&lt;rec-number&gt;446&lt;/rec-number&gt;&lt;foreign-keys&gt;&lt;key app="EN" db-id="p90ta505m5retref0d55wea2vdasxe2wee99" timestamp="1469531790"&gt;446&lt;/key&gt;&lt;/foreign-keys&gt;&lt;ref-type name="Journal Article"&gt;17&lt;/ref-type&gt;&lt;contributors&gt;&lt;authors&gt;&lt;author&gt;Zong, K. C.&lt;/author&gt;&lt;author&gt;You, H. B.&lt;/author&gt;&lt;author&gt;Gong, J. P.&lt;/author&gt;&lt;author&gt;Tu, B.&lt;/author&gt;&lt;/authors&gt;&lt;/contributors&gt;&lt;auth-address&gt;Department of Hepatobiliary Surgery, The Second Affiliated Hospital of Chongqing Medical University, Chongqing, China.&lt;/auth-address&gt;&lt;titles&gt;&lt;title&gt;Diagnosis and management of choledochoduodenal fistula&lt;/title&gt;&lt;secondary-title&gt;Am Surg&lt;/secondary-title&gt;&lt;/titles&gt;&lt;periodical&gt;&lt;full-title&gt;Am Surg&lt;/full-title&gt;&lt;/periodical&gt;&lt;pages&gt;348-50&lt;/pages&gt;&lt;volume&gt;77&lt;/volume&gt;&lt;number&gt;3&lt;/number&gt;&lt;keywords&gt;&lt;keyword&gt;Adult&lt;/keyword&gt;&lt;keyword&gt;Aged&lt;/keyword&gt;&lt;keyword&gt;Biliary Fistula/complications/*diagnosis/*therapy&lt;/keyword&gt;&lt;keyword&gt;Cohort Studies&lt;/keyword&gt;&lt;keyword&gt;Common Bile Duct Diseases/complications/*diagnosis/therapy&lt;/keyword&gt;&lt;keyword&gt;Duodenal Diseases/complications/*diagnosis/therapy&lt;/keyword&gt;&lt;keyword&gt;Female&lt;/keyword&gt;&lt;keyword&gt;Humans&lt;/keyword&gt;&lt;keyword&gt;Intestinal Fistula/complications/*diagnosis/*therapy&lt;/keyword&gt;&lt;keyword&gt;Laparoscopy&lt;/keyword&gt;&lt;keyword&gt;Male&lt;/keyword&gt;&lt;keyword&gt;Middle Aged&lt;/keyword&gt;&lt;keyword&gt;Retrospective Studies&lt;/keyword&gt;&lt;keyword&gt;Treatment Outcome&lt;/keyword&gt;&lt;keyword&gt;Young Adult&lt;/keyword&gt;&lt;/keywords&gt;&lt;dates&gt;&lt;year&gt;2011&lt;/year&gt;&lt;pub-dates&gt;&lt;date&gt;Mar&lt;/date&gt;&lt;/pub-dates&gt;&lt;/dates&gt;&lt;isbn&gt;0003-1348 (Print)&amp;#xD;0003-1348 (Linking)&lt;/isbn&gt;&lt;accession-num&gt;21375850&lt;/accession-num&gt;&lt;urls&gt;&lt;related-urls&gt;&lt;url&gt;http://www.ncbi.nlm.nih.gov/pubmed/21375850&lt;/url&gt;&lt;/related-urls&gt;&lt;/urls&gt;&lt;/record&gt;&lt;/Cite&gt;&lt;/EndNote&gt;</w:instrText>
      </w:r>
      <w:r w:rsidR="00295687" w:rsidRPr="00790FCF">
        <w:fldChar w:fldCharType="separate"/>
      </w:r>
      <w:r w:rsidR="0034503F" w:rsidRPr="0034503F">
        <w:rPr>
          <w:noProof/>
          <w:vertAlign w:val="superscript"/>
        </w:rPr>
        <w:t>[212]</w:t>
      </w:r>
      <w:r w:rsidR="00295687" w:rsidRPr="00790FCF">
        <w:fldChar w:fldCharType="end"/>
      </w:r>
      <w:r w:rsidR="00796A4A" w:rsidRPr="00790FCF">
        <w:t xml:space="preserve">. Cholecystectomy has been described as a single procedure combined with fistula dissection and closure, or as a separate procedure done later on elective or semi-urgent basis (like our case). </w:t>
      </w:r>
    </w:p>
    <w:p w14:paraId="434E8917" w14:textId="213B394D" w:rsidR="00150175" w:rsidRPr="00790FCF" w:rsidRDefault="00150175" w:rsidP="0019660B">
      <w:pPr>
        <w:pStyle w:val="CommentText"/>
        <w:spacing w:line="360" w:lineRule="auto"/>
        <w:rPr>
          <w:rFonts w:ascii="Times New Roman" w:hAnsi="Times New Roman" w:cs="Times New Roman"/>
        </w:rPr>
      </w:pPr>
      <w:r w:rsidRPr="00790FCF">
        <w:rPr>
          <w:rFonts w:ascii="Times New Roman" w:hAnsi="Times New Roman" w:cs="Times New Roman"/>
        </w:rPr>
        <w:lastRenderedPageBreak/>
        <w:t xml:space="preserve">With the recent advents in endoscopic technology, endoscopic treatment was </w:t>
      </w:r>
      <w:r w:rsidR="00E724EC" w:rsidRPr="00790FCF">
        <w:rPr>
          <w:rFonts w:ascii="Times New Roman" w:hAnsi="Times New Roman" w:cs="Times New Roman"/>
        </w:rPr>
        <w:t>tried</w:t>
      </w:r>
      <w:r w:rsidR="0034503F">
        <w:rPr>
          <w:rFonts w:ascii="Times New Roman" w:hAnsi="Times New Roman" w:cs="Times New Roman"/>
        </w:rPr>
        <w:t xml:space="preserve"> in </w:t>
      </w:r>
      <w:r w:rsidR="0011135C" w:rsidRPr="00790FCF">
        <w:rPr>
          <w:rFonts w:ascii="Times New Roman" w:hAnsi="Times New Roman" w:cs="Times New Roman"/>
        </w:rPr>
        <w:t>160</w:t>
      </w:r>
      <w:r w:rsidR="005D030C" w:rsidRPr="00790FCF">
        <w:rPr>
          <w:rFonts w:ascii="Times New Roman" w:hAnsi="Times New Roman" w:cs="Times New Roman"/>
        </w:rPr>
        <w:t xml:space="preserve"> cases </w:t>
      </w:r>
      <w:r w:rsidR="0034503F">
        <w:rPr>
          <w:rFonts w:ascii="Times New Roman" w:hAnsi="Times New Roman" w:cs="Times New Roman"/>
        </w:rPr>
        <w:t>(</w:t>
      </w:r>
      <w:r w:rsidR="0011135C" w:rsidRPr="00790FCF">
        <w:rPr>
          <w:rFonts w:ascii="Times New Roman" w:hAnsi="Times New Roman" w:cs="Times New Roman"/>
        </w:rPr>
        <w:t>77</w:t>
      </w:r>
      <w:r w:rsidR="00AC0B2D" w:rsidRPr="00790FCF">
        <w:rPr>
          <w:rFonts w:ascii="Times New Roman" w:hAnsi="Times New Roman" w:cs="Times New Roman"/>
        </w:rPr>
        <w:t>%</w:t>
      </w:r>
      <w:r w:rsidRPr="00790FCF">
        <w:rPr>
          <w:rFonts w:ascii="Times New Roman" w:hAnsi="Times New Roman" w:cs="Times New Roman"/>
        </w:rPr>
        <w:t>)</w:t>
      </w:r>
      <w:r w:rsidR="00E724EC" w:rsidRPr="00790FCF">
        <w:rPr>
          <w:rFonts w:ascii="Times New Roman" w:hAnsi="Times New Roman" w:cs="Times New Roman"/>
        </w:rPr>
        <w:t xml:space="preserve"> and was successful in</w:t>
      </w:r>
      <w:r w:rsidR="0011135C" w:rsidRPr="00790FCF">
        <w:rPr>
          <w:rFonts w:ascii="Times New Roman" w:hAnsi="Times New Roman" w:cs="Times New Roman"/>
        </w:rPr>
        <w:t xml:space="preserve"> removing the stone in</w:t>
      </w:r>
      <w:r w:rsidR="00E724EC" w:rsidRPr="00790FCF">
        <w:rPr>
          <w:rFonts w:ascii="Times New Roman" w:hAnsi="Times New Roman" w:cs="Times New Roman"/>
        </w:rPr>
        <w:t xml:space="preserve"> </w:t>
      </w:r>
      <w:r w:rsidR="0011135C" w:rsidRPr="00790FCF">
        <w:rPr>
          <w:rFonts w:ascii="Times New Roman" w:hAnsi="Times New Roman" w:cs="Times New Roman"/>
        </w:rPr>
        <w:t>46</w:t>
      </w:r>
      <w:r w:rsidR="00E724EC" w:rsidRPr="00790FCF">
        <w:rPr>
          <w:rFonts w:ascii="Times New Roman" w:hAnsi="Times New Roman" w:cs="Times New Roman"/>
        </w:rPr>
        <w:t xml:space="preserve"> cases</w:t>
      </w:r>
      <w:r w:rsidRPr="00790FCF">
        <w:rPr>
          <w:rFonts w:ascii="Times New Roman" w:hAnsi="Times New Roman" w:cs="Times New Roman"/>
        </w:rPr>
        <w:t xml:space="preserve"> of patients</w:t>
      </w:r>
      <w:r w:rsidR="0011135C" w:rsidRPr="00790FCF">
        <w:rPr>
          <w:rFonts w:ascii="Times New Roman" w:hAnsi="Times New Roman" w:cs="Times New Roman"/>
        </w:rPr>
        <w:t xml:space="preserve"> (29%)</w:t>
      </w:r>
      <w:r w:rsidRPr="00790FCF">
        <w:rPr>
          <w:rFonts w:ascii="Times New Roman" w:hAnsi="Times New Roman" w:cs="Times New Roman"/>
        </w:rPr>
        <w:t>. This was either through direct visualization and retrieval of the stone or combined with a lithotripsy method (laser, mechanical, shockwave</w:t>
      </w:r>
      <w:r w:rsidR="006C4F6F">
        <w:rPr>
          <w:rFonts w:ascii="Times New Roman" w:hAnsi="Times New Roman" w:cs="Times New Roman"/>
        </w:rPr>
        <w:t>)</w:t>
      </w:r>
      <w:r w:rsidRPr="00790FCF">
        <w:rPr>
          <w:rFonts w:ascii="Times New Roman" w:hAnsi="Times New Roman" w:cs="Times New Roman"/>
        </w:rPr>
        <w:t>.</w:t>
      </w:r>
      <w:r w:rsidR="00E724EC" w:rsidRPr="00790FCF">
        <w:rPr>
          <w:rFonts w:ascii="Times New Roman" w:hAnsi="Times New Roman" w:cs="Times New Roman"/>
        </w:rPr>
        <w:t xml:space="preserve"> This is </w:t>
      </w:r>
      <w:r w:rsidR="0011135C" w:rsidRPr="00790FCF">
        <w:rPr>
          <w:rFonts w:ascii="Times New Roman" w:hAnsi="Times New Roman" w:cs="Times New Roman"/>
        </w:rPr>
        <w:t>more than</w:t>
      </w:r>
      <w:r w:rsidR="00E724EC" w:rsidRPr="00790FCF">
        <w:rPr>
          <w:rFonts w:ascii="Times New Roman" w:hAnsi="Times New Roman" w:cs="Times New Roman"/>
        </w:rPr>
        <w:t xml:space="preserve"> the reported 10% success rate in earlier narrative review of BS </w:t>
      </w:r>
      <w:r w:rsidR="00E724EC" w:rsidRPr="00790FCF">
        <w:rPr>
          <w:rFonts w:ascii="Times New Roman" w:hAnsi="Times New Roman" w:cs="Times New Roman"/>
        </w:rPr>
        <w:fldChar w:fldCharType="begin"/>
      </w:r>
      <w:r w:rsidR="0034503F">
        <w:rPr>
          <w:rFonts w:ascii="Times New Roman" w:hAnsi="Times New Roman" w:cs="Times New Roman"/>
        </w:rPr>
        <w:instrText xml:space="preserve"> ADDIN EN.CITE &lt;EndNote&gt;&lt;Cite&gt;&lt;Author&gt;Koulaouzidis&lt;/Author&gt;&lt;Year&gt;2007&lt;/Year&gt;&lt;RecNum&gt;15&lt;/RecNum&gt;&lt;DisplayText&gt;&lt;style face="superscript"&gt;[168]&lt;/style&gt;&lt;/DisplayText&gt;&lt;record&gt;&lt;rec-number&gt;15&lt;/rec-number&gt;&lt;foreign-keys&gt;&lt;key app="EN" db-id="w2az5psxgs9dzpepf29pzsrapedfdz0dvxve" timestamp="0"&gt;15&lt;/key&gt;&lt;/foreign-keys&gt;&lt;ref-type name="Journal Article"&gt;17&lt;/ref-type&gt;&lt;contributors&gt;&lt;authors&gt;&lt;author&gt;Koulaouzidis, A.&lt;/author&gt;&lt;author&gt;Moschos, J.&lt;/author&gt;&lt;/authors&gt;&lt;/contributors&gt;&lt;auth-address&gt;Department of Gastroenterology, Warrington Hospital, Warrington, UK. akoulaouzidis@hotmail.com&lt;/auth-address&gt;&lt;titles&gt;&lt;title&gt;Bouveret&amp;apos;s syndrome. Narrative review&lt;/title&gt;&lt;secondary-title&gt;Ann Hepatol&lt;/secondary-title&gt;&lt;/titles&gt;&lt;periodical&gt;&lt;full-title&gt;Ann Hepatol&lt;/full-title&gt;&lt;abbr-1&gt;Annals of hepatology&lt;/abbr-1&gt;&lt;/periodical&gt;&lt;pages&gt;89-91&lt;/pages&gt;&lt;volume&gt;6&lt;/volume&gt;&lt;number&gt;2&lt;/number&gt;&lt;keywords&gt;&lt;keyword&gt;Duodenal Obstruction/*diagnosis/etiology/*surgery&lt;/keyword&gt;&lt;keyword&gt;Gallstones/*complications&lt;/keyword&gt;&lt;keyword&gt;Gastric Outlet Obstruction/*diagnosis/etiology/*surgery&lt;/keyword&gt;&lt;keyword&gt;Humans&lt;/keyword&gt;&lt;keyword&gt;Ileus/*diagnosis/*surgery&lt;/keyword&gt;&lt;keyword&gt;Syndrome&lt;/keyword&gt;&lt;/keywords&gt;&lt;dates&gt;&lt;year&gt;2007&lt;/year&gt;&lt;pub-dates&gt;&lt;date&gt;Apr-Jun&lt;/date&gt;&lt;/pub-dates&gt;&lt;/dates&gt;&lt;isbn&gt;1665-2681 (Print)&amp;#xD;1665-2681 (Linking)&lt;/isbn&gt;&lt;accession-num&gt;17519830&lt;/accession-num&gt;&lt;urls&gt;&lt;related-urls&gt;&lt;url&gt;http://www.ncbi.nlm.nih.gov/pubmed/17519830&lt;/url&gt;&lt;/related-urls&gt;&lt;/urls&gt;&lt;/record&gt;&lt;/Cite&gt;&lt;/EndNote&gt;</w:instrText>
      </w:r>
      <w:r w:rsidR="00E724EC" w:rsidRPr="00790FCF">
        <w:rPr>
          <w:rFonts w:ascii="Times New Roman" w:hAnsi="Times New Roman" w:cs="Times New Roman"/>
        </w:rPr>
        <w:fldChar w:fldCharType="separate"/>
      </w:r>
      <w:r w:rsidR="0034503F" w:rsidRPr="0034503F">
        <w:rPr>
          <w:rFonts w:ascii="Times New Roman" w:hAnsi="Times New Roman" w:cs="Times New Roman"/>
          <w:noProof/>
          <w:vertAlign w:val="superscript"/>
        </w:rPr>
        <w:t>[168]</w:t>
      </w:r>
      <w:r w:rsidR="00E724EC" w:rsidRPr="00790FCF">
        <w:rPr>
          <w:rFonts w:ascii="Times New Roman" w:hAnsi="Times New Roman" w:cs="Times New Roman"/>
        </w:rPr>
        <w:fldChar w:fldCharType="end"/>
      </w:r>
      <w:r w:rsidR="00E724EC" w:rsidRPr="00790FCF">
        <w:rPr>
          <w:rFonts w:ascii="Times New Roman" w:hAnsi="Times New Roman" w:cs="Times New Roman"/>
        </w:rPr>
        <w:t>.</w:t>
      </w:r>
      <w:r w:rsidR="00796A4A" w:rsidRPr="00790FCF">
        <w:rPr>
          <w:rFonts w:ascii="Times New Roman" w:hAnsi="Times New Roman" w:cs="Times New Roman"/>
        </w:rPr>
        <w:t xml:space="preserve"> </w:t>
      </w:r>
      <w:r w:rsidR="00CD7C94" w:rsidRPr="00790FCF">
        <w:rPr>
          <w:rFonts w:ascii="Times New Roman" w:hAnsi="Times New Roman" w:cs="Times New Roman"/>
        </w:rPr>
        <w:t xml:space="preserve">In recent years, therapeutic endoscopy has been more frequently and successfully used to extract the obstructing stone(s). </w:t>
      </w:r>
      <w:r w:rsidR="00796A4A" w:rsidRPr="00790FCF">
        <w:rPr>
          <w:rFonts w:ascii="Times New Roman" w:hAnsi="Times New Roman" w:cs="Times New Roman"/>
        </w:rPr>
        <w:t>This might be attributed to</w:t>
      </w:r>
      <w:r w:rsidR="006C4F6F">
        <w:rPr>
          <w:rFonts w:ascii="Times New Roman" w:hAnsi="Times New Roman" w:cs="Times New Roman"/>
        </w:rPr>
        <w:t xml:space="preserve"> improved lithotripsy,</w:t>
      </w:r>
      <w:r w:rsidR="00796A4A" w:rsidRPr="00790FCF">
        <w:rPr>
          <w:rFonts w:ascii="Times New Roman" w:hAnsi="Times New Roman" w:cs="Times New Roman"/>
        </w:rPr>
        <w:t xml:space="preserve"> better optical instruments and improved graspers </w:t>
      </w:r>
      <w:r w:rsidR="006C4F6F">
        <w:rPr>
          <w:rFonts w:ascii="Times New Roman" w:hAnsi="Times New Roman" w:cs="Times New Roman"/>
        </w:rPr>
        <w:t>and nets to extract gallstones.</w:t>
      </w:r>
    </w:p>
    <w:p w14:paraId="7DF70E1A" w14:textId="782AA5A3" w:rsidR="007D62A3" w:rsidRPr="00790FCF" w:rsidRDefault="007D62A3" w:rsidP="0019660B">
      <w:pPr>
        <w:pStyle w:val="NormalWeb"/>
        <w:spacing w:line="360" w:lineRule="auto"/>
        <w:jc w:val="both"/>
      </w:pPr>
      <w:r w:rsidRPr="00790FCF">
        <w:t xml:space="preserve">Extracorporeal </w:t>
      </w:r>
      <w:r w:rsidR="0030791B" w:rsidRPr="00790FCF">
        <w:t xml:space="preserve">shock-wave </w:t>
      </w:r>
      <w:r w:rsidRPr="00790FCF">
        <w:t>lithotripsy</w:t>
      </w:r>
      <w:r w:rsidR="0030791B" w:rsidRPr="00790FCF">
        <w:t xml:space="preserve"> (ESWL)</w:t>
      </w:r>
      <w:r w:rsidRPr="00790FCF">
        <w:t xml:space="preserve"> has been described by </w:t>
      </w:r>
      <w:proofErr w:type="spellStart"/>
      <w:r w:rsidRPr="00790FCF">
        <w:t>Gemme</w:t>
      </w:r>
      <w:proofErr w:type="spellEnd"/>
      <w:r w:rsidRPr="00790FCF">
        <w:t xml:space="preserve"> C </w:t>
      </w:r>
      <w:r w:rsidRPr="00790FCF">
        <w:rPr>
          <w:i/>
        </w:rPr>
        <w:t>et al</w:t>
      </w:r>
      <w:r w:rsidR="00471A52" w:rsidRPr="00790FCF">
        <w:rPr>
          <w:i/>
        </w:rPr>
        <w:t xml:space="preserve">, </w:t>
      </w:r>
      <w:r w:rsidR="00471A52" w:rsidRPr="00790FCF">
        <w:t>Chick</w:t>
      </w:r>
      <w:r w:rsidR="00471A52" w:rsidRPr="00790FCF">
        <w:rPr>
          <w:i/>
        </w:rPr>
        <w:t xml:space="preserve"> et a</w:t>
      </w:r>
      <w:r w:rsidR="009D39F4" w:rsidRPr="00790FCF">
        <w:rPr>
          <w:i/>
        </w:rPr>
        <w:t>l</w:t>
      </w:r>
      <w:r w:rsidR="00597A02" w:rsidRPr="00790FCF">
        <w:rPr>
          <w:i/>
        </w:rPr>
        <w:t xml:space="preserve">, </w:t>
      </w:r>
      <w:proofErr w:type="spellStart"/>
      <w:r w:rsidR="00597A02" w:rsidRPr="00790FCF">
        <w:t>Dumoncea</w:t>
      </w:r>
      <w:r w:rsidR="00597A02" w:rsidRPr="00790FCF">
        <w:rPr>
          <w:i/>
        </w:rPr>
        <w:t>u</w:t>
      </w:r>
      <w:proofErr w:type="spellEnd"/>
      <w:r w:rsidR="00597A02" w:rsidRPr="00790FCF">
        <w:rPr>
          <w:i/>
        </w:rPr>
        <w:t xml:space="preserve"> et al</w:t>
      </w:r>
      <w:r w:rsidR="00471A52" w:rsidRPr="00790FCF">
        <w:rPr>
          <w:i/>
        </w:rPr>
        <w:t xml:space="preserve"> </w:t>
      </w:r>
      <w:r w:rsidR="00471A52" w:rsidRPr="00790FCF">
        <w:t>and</w:t>
      </w:r>
      <w:r w:rsidR="00471A52" w:rsidRPr="00790FCF">
        <w:rPr>
          <w:i/>
        </w:rPr>
        <w:t xml:space="preserve"> </w:t>
      </w:r>
      <w:proofErr w:type="spellStart"/>
      <w:r w:rsidR="00471A52" w:rsidRPr="00790FCF">
        <w:t>Tanwar</w:t>
      </w:r>
      <w:proofErr w:type="spellEnd"/>
      <w:r w:rsidR="00471A52" w:rsidRPr="00790FCF">
        <w:rPr>
          <w:i/>
        </w:rPr>
        <w:t xml:space="preserve"> et al </w:t>
      </w:r>
      <w:r w:rsidRPr="00790FCF">
        <w:fldChar w:fldCharType="begin">
          <w:fldData xml:space="preserve">PEVuZE5vdGU+PENpdGU+PEF1dGhvcj5HZW1tZWw8L0F1dGhvcj48WWVhcj4yMDA3PC9ZZWFyPjxS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zMTktMjE8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</w:fldData>
        </w:fldChar>
      </w:r>
      <w:r w:rsidR="0034503F">
        <w:instrText xml:space="preserve"> ADDIN EN.CITE </w:instrText>
      </w:r>
      <w:r w:rsidR="0034503F">
        <w:fldChar w:fldCharType="begin">
          <w:fldData xml:space="preserve">PEVuZE5vdGU+PENpdGU+PEF1dGhvcj5HZW1tZWw8L0F1dGhvcj48WWVhcj4yMDA3PC9ZZWFyPjxS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zMTktMjE8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</w:fldData>
        </w:fldChar>
      </w:r>
      <w:r w:rsidR="0034503F">
        <w:instrText xml:space="preserve"> ADDIN EN.CITE.DATA </w:instrText>
      </w:r>
      <w:r w:rsidR="0034503F">
        <w:fldChar w:fldCharType="end"/>
      </w:r>
      <w:r w:rsidRPr="00790FCF">
        <w:fldChar w:fldCharType="separate"/>
      </w:r>
      <w:r w:rsidR="0034503F" w:rsidRPr="0034503F">
        <w:rPr>
          <w:noProof/>
          <w:vertAlign w:val="superscript"/>
        </w:rPr>
        <w:t>[23, 115, 130, 181]</w:t>
      </w:r>
      <w:r w:rsidRPr="00790FCF">
        <w:fldChar w:fldCharType="end"/>
      </w:r>
      <w:r w:rsidR="00D757AD" w:rsidRPr="00790FCF">
        <w:t xml:space="preserve"> which was successful</w:t>
      </w:r>
      <w:r w:rsidR="005D20E4" w:rsidRPr="00790FCF">
        <w:t xml:space="preserve"> combined with either endoscopy alone or laparotomy to remove stone fragments</w:t>
      </w:r>
      <w:r w:rsidR="00694B1B" w:rsidRPr="00790FCF">
        <w:t xml:space="preserve"> from distal bowels</w:t>
      </w:r>
      <w:r w:rsidR="00D757AD" w:rsidRPr="00790FCF">
        <w:t xml:space="preserve">. </w:t>
      </w:r>
      <w:proofErr w:type="spellStart"/>
      <w:r w:rsidR="00D757AD" w:rsidRPr="00790FCF">
        <w:t>Intracorporeal</w:t>
      </w:r>
      <w:proofErr w:type="spellEnd"/>
      <w:r w:rsidR="00D757AD" w:rsidRPr="00790FCF">
        <w:t xml:space="preserve"> </w:t>
      </w:r>
      <w:r w:rsidR="006C4F6F">
        <w:t>lithotripsy using water jet</w:t>
      </w:r>
      <w:r w:rsidR="005A67D2" w:rsidRPr="00790FCF">
        <w:fldChar w:fldCharType="begin"/>
      </w:r>
      <w:r w:rsidR="0034503F">
        <w:instrText xml:space="preserve"> ADDIN EN.CITE &lt;EndNote&gt;&lt;Cite&gt;&lt;Author&gt;Yokoyama&lt;/Author&gt;&lt;Year&gt;2005&lt;/Year&gt;&lt;RecNum&gt;52&lt;/RecNum&gt;&lt;DisplayText&gt;&lt;style face="superscript"&gt;[6]&lt;/style&gt;&lt;/DisplayText&gt;&lt;record&gt;&lt;rec-number&gt;52&lt;/rec-number&gt;&lt;foreign-keys&gt;&lt;key app="EN" db-id="w2az5psxgs9dzpepf29pzsrapedfdz0dvxve" timestamp="0"&gt;52&lt;/key&gt;&lt;/foreign-keys&gt;&lt;ref-type name="Journal Article"&gt;17&lt;/ref-type&gt;&lt;contributors&gt;&lt;authors&gt;&lt;author&gt;Yokoyama, T.&lt;/author&gt;&lt;author&gt;Ashizawa, T.&lt;/author&gt;&lt;author&gt;Hibi, K.&lt;/author&gt;&lt;author&gt;Okada, R.&lt;/author&gt;&lt;author&gt;Suzuki, Y.&lt;/author&gt;&lt;author&gt;Takagi, M.&lt;/author&gt;&lt;author&gt;Shinohara, Y.&lt;/author&gt;&lt;author&gt;Sugimoto, K.&lt;/author&gt;&lt;author&gt;Aoki, T.&lt;/author&gt;&lt;/authors&gt;&lt;/contributors&gt;&lt;auth-address&gt;Department of Digestive Tract Surgery, Hachioji Medical Center of Tokyo Medical University.&lt;/auth-address&gt;&lt;titles&gt;&lt;title&gt;[A case of gastric outlet obstruction by gallstone (Bouveret&amp;apos;s syndrome) treated by EHL]&lt;/title&gt;&lt;secondary-title&gt;Nihon Shokakibyo Gakkai Zasshi&lt;/secondary-title&gt;&lt;/titles&gt;&lt;periodical&gt;&lt;full-title&gt;Nihon Shokakibyo Gakkai Zasshi&lt;/full-title&gt;&lt;abbr-1&gt;Nihon Shokakibyo Gakkai zasshi = The Japanese journal of gastro-enterology&lt;/abbr-1&gt;&lt;/periodical&gt;&lt;pages&gt;1293-8&lt;/pages&gt;&lt;volume&gt;102&lt;/volume&gt;&lt;number&gt;10&lt;/number&gt;&lt;keywords&gt;&lt;keyword&gt;Gallstones/complications/*therapy&lt;/keyword&gt;&lt;keyword&gt;Gastric Outlet Obstruction/etiology/*therapy&lt;/keyword&gt;&lt;keyword&gt;Humans&lt;/keyword&gt;&lt;keyword&gt;Lithotripsy/*methods&lt;/keyword&gt;&lt;keyword&gt;Male&lt;/keyword&gt;&lt;keyword&gt;Middle Aged&lt;/keyword&gt;&lt;keyword&gt;Syndrome&lt;/keyword&gt;&lt;/keywords&gt;&lt;dates&gt;&lt;year&gt;2005&lt;/year&gt;&lt;pub-dates&gt;&lt;date&gt;Oct&lt;/date&gt;&lt;/pub-dates&gt;&lt;/dates&gt;&lt;isbn&gt;0446-6586 (Print)&amp;#xD;0446-6586 (Linking)&lt;/isbn&gt;&lt;accession-num&gt;16262161&lt;/accession-num&gt;&lt;urls&gt;&lt;related-urls&gt;&lt;url&gt;http://www.ncbi.nlm.nih.gov/pubmed/16262161&lt;/url&gt;&lt;/related-urls&gt;&lt;/urls&gt;&lt;/record&gt;&lt;/Cite&gt;&lt;/EndNote&gt;</w:instrText>
      </w:r>
      <w:r w:rsidR="005A67D2" w:rsidRPr="00790FCF">
        <w:fldChar w:fldCharType="separate"/>
      </w:r>
      <w:r w:rsidR="0034503F" w:rsidRPr="0034503F">
        <w:rPr>
          <w:noProof/>
          <w:vertAlign w:val="superscript"/>
        </w:rPr>
        <w:t>[6]</w:t>
      </w:r>
      <w:r w:rsidR="005A67D2" w:rsidRPr="00790FCF">
        <w:fldChar w:fldCharType="end"/>
      </w:r>
      <w:r w:rsidR="00A5360F" w:rsidRPr="00790FCF">
        <w:t xml:space="preserve">, or other </w:t>
      </w:r>
      <w:r w:rsidR="00C71157" w:rsidRPr="00790FCF">
        <w:t xml:space="preserve">mechanical methods </w:t>
      </w:r>
      <w:r w:rsidR="00C71157" w:rsidRPr="00790FCF">
        <w:fldChar w:fldCharType="begin"/>
      </w:r>
      <w:r w:rsidR="0034503F">
        <w:instrText xml:space="preserve"> ADDIN EN.CITE &lt;EndNote&gt;&lt;Cite&gt;&lt;Author&gt;Cipolletta&lt;/Author&gt;&lt;Year&gt;2009&lt;/Year&gt;&lt;RecNum&gt;186&lt;/RecNum&gt;&lt;DisplayText&gt;&lt;style face="superscript"&gt;[139]&lt;/style&gt;&lt;/DisplayText&gt;&lt;record&gt;&lt;rec-number&gt;186&lt;/rec-number&gt;&lt;foreign-keys&gt;&lt;key app="EN" db-id="w2az5psxgs9dzpepf29pzsrapedfdz0dvxve" timestamp="0"&gt;186&lt;/key&gt;&lt;/foreign-keys&gt;&lt;ref-type name="Journal Article"&gt;17&lt;/ref-type&gt;&lt;contributors&gt;&lt;authors&gt;&lt;author&gt;Cipolletta, L.&lt;/author&gt;&lt;author&gt;Bianco, M. A.&lt;/author&gt;&lt;author&gt;Cipolletta, F.&lt;/author&gt;&lt;author&gt;Meucci, C.&lt;/author&gt;&lt;author&gt;Prisco, A.&lt;/author&gt;&lt;author&gt;Rotondano, G.&lt;/author&gt;&lt;/authors&gt;&lt;/contributors&gt;&lt;auth-address&gt;Division of Gastroenterology, Hospital A Maresca, Torre del Greco, Italy. cipollet@tin.it&lt;/auth-address&gt;&lt;titles&gt;&lt;title&gt;Successful endoscopic treatment of Bouveret&amp;apos;s syndrome by mechanical lithotripsy&lt;/title&gt;&lt;secondary-title&gt;Dig Liver Dis&lt;/secondary-title&gt;&lt;/titles&gt;&lt;periodical&gt;&lt;full-title&gt;Dig Liver Dis&lt;/full-title&gt;&lt;abbr-1&gt;Digestive and liver disease : official journal of the Italian Society of Gastroenterology and the Italian Association for the Study of the Liver&lt;/abbr-1&gt;&lt;/periodical&gt;&lt;pages&gt;e29-31&lt;/pages&gt;&lt;volume&gt;41&lt;/volume&gt;&lt;number&gt;7&lt;/number&gt;&lt;keywords&gt;&lt;keyword&gt;Aged, 80 and over&lt;/keyword&gt;&lt;keyword&gt;Duodenoscopy/*methods&lt;/keyword&gt;&lt;keyword&gt;Female&lt;/keyword&gt;&lt;keyword&gt;Gallstones/complications/*surgery&lt;/keyword&gt;&lt;keyword&gt;Gastric Outlet Obstruction/etiology/*surgery&lt;/keyword&gt;&lt;keyword&gt;Humans&lt;/keyword&gt;&lt;keyword&gt;Lithotripsy/*methods&lt;/keyword&gt;&lt;/keywords&gt;&lt;dates&gt;&lt;year&gt;2009&lt;/year&gt;&lt;pub-dates&gt;&lt;date&gt;Jul&lt;/date&gt;&lt;/pub-dates&gt;&lt;/dates&gt;&lt;isbn&gt;1878-3562 (Electronic)&amp;#xD;1590-8658 (Linking)&lt;/isbn&gt;&lt;accession-num&gt;18406220&lt;/accession-num&gt;&lt;urls&gt;&lt;related-urls&gt;&lt;url&gt;http://www.ncbi.nlm.nih.gov/pubmed/18406220&lt;/url&gt;&lt;/related-urls&gt;&lt;/urls&gt;&lt;electronic-resource-num&gt;10.1016/j.dld.2008.03.006&lt;/electronic-resource-num&gt;&lt;/record&gt;&lt;/Cite&gt;&lt;/EndNote&gt;</w:instrText>
      </w:r>
      <w:r w:rsidR="00C71157" w:rsidRPr="00790FCF">
        <w:fldChar w:fldCharType="separate"/>
      </w:r>
      <w:r w:rsidR="0034503F" w:rsidRPr="0034503F">
        <w:rPr>
          <w:noProof/>
          <w:vertAlign w:val="superscript"/>
        </w:rPr>
        <w:t>[139]</w:t>
      </w:r>
      <w:r w:rsidR="00C71157" w:rsidRPr="00790FCF">
        <w:fldChar w:fldCharType="end"/>
      </w:r>
      <w:r w:rsidR="006C4F6F">
        <w:t>, have been described</w:t>
      </w:r>
      <w:r w:rsidR="005D030C" w:rsidRPr="00790FCF">
        <w:t>.</w:t>
      </w:r>
    </w:p>
    <w:p w14:paraId="15092B3F" w14:textId="4C2044BD" w:rsidR="0076094C" w:rsidRPr="00790FCF" w:rsidRDefault="00830EF0" w:rsidP="0019660B">
      <w:pPr>
        <w:pStyle w:val="NormalWeb"/>
        <w:spacing w:line="360" w:lineRule="auto"/>
        <w:jc w:val="both"/>
      </w:pPr>
      <w:r w:rsidRPr="00790FCF">
        <w:t>It is estimated that up to 90% of patients w</w:t>
      </w:r>
      <w:r w:rsidR="0076094C" w:rsidRPr="00790FCF">
        <w:t>ill</w:t>
      </w:r>
      <w:r w:rsidRPr="00790FCF">
        <w:t xml:space="preserve"> need some form of surgical intervention</w:t>
      </w:r>
      <w:r w:rsidR="00F55DEB" w:rsidRPr="00790FCF">
        <w:t xml:space="preserve"> </w:t>
      </w:r>
      <w:r w:rsidRPr="00790FCF">
        <w:fldChar w:fldCharType="begin"/>
      </w:r>
      <w:r w:rsidR="0034503F">
        <w:instrText xml:space="preserve"> ADDIN EN.CITE &lt;EndNote&gt;&lt;Cite&gt;&lt;Author&gt;Nickel&lt;/Author&gt;&lt;Year&gt;2013&lt;/Year&gt;&lt;RecNum&gt;11&lt;/RecNum&gt;&lt;DisplayText&gt;&lt;style face="superscript"&gt;[173]&lt;/style&gt;&lt;/DisplayText&gt;&lt;record&gt;&lt;rec-number&gt;11&lt;/rec-number&gt;&lt;foreign-keys&gt;&lt;key app="EN" db-id="w2az5psxgs9dzpepf29pzsrapedfdz0dvxve" timestamp="0"&gt;11&lt;/key&gt;&lt;/foreign-keys&gt;&lt;ref-type name="Journal Article"&gt;17&lt;/ref-type&gt;&lt;contributors&gt;&lt;authors&gt;&lt;author&gt;Nickel, F.&lt;/author&gt;&lt;author&gt;Muller-Eschner, M. M.&lt;/author&gt;&lt;author&gt;Chu, J.&lt;/author&gt;&lt;author&gt;von Tengg-Kobligk, H.&lt;/author&gt;&lt;author&gt;Muller-Stich, B. P.&lt;/author&gt;&lt;/authors&gt;&lt;/contributors&gt;&lt;auth-address&gt;Department of General, Visceral and Transplantation Surgery, University of Heidelberg, Im Neuenheimer Feld 110, 69120, Heidelberg, Germany. beat.mueller@med.uni-heidelberg.de.&lt;/auth-address&gt;&lt;titles&gt;&lt;title&gt;Bouveret&amp;apos;s syndrome: presentation of two cases with review of the literature and development of a surgical treatment strategy&lt;/title&gt;&lt;secondary-title&gt;BMC Surg&lt;/secondary-title&gt;&lt;/titles&gt;&lt;periodical&gt;&lt;full-title&gt;BMC Surg&lt;/full-title&gt;&lt;abbr-1&gt;BMC surgery&lt;/abbr-1&gt;&lt;/periodical&gt;&lt;pages&gt;33&lt;/pages&gt;&lt;volume&gt;13&lt;/volume&gt;&lt;keywords&gt;&lt;keyword&gt;Aged&lt;/keyword&gt;&lt;keyword&gt;*Cholecystectomy&lt;/keyword&gt;&lt;keyword&gt;Duodenal Diseases/diagnosis/*surgery&lt;/keyword&gt;&lt;keyword&gt;Gallstones/diagnosis/*surgery&lt;/keyword&gt;&lt;keyword&gt;Gastric Outlet Obstruction/diagnosis/*surgery&lt;/keyword&gt;&lt;keyword&gt;Humans&lt;/keyword&gt;&lt;keyword&gt;Intestinal Fistula/diagnosis/*surgery&lt;/keyword&gt;&lt;keyword&gt;Male&lt;/keyword&gt;&lt;keyword&gt;Syndrome&lt;/keyword&gt;&lt;/keywords&gt;&lt;dates&gt;&lt;year&gt;2013&lt;/year&gt;&lt;/dates&gt;&lt;isbn&gt;1471-2482 (Electronic)&amp;#xD;1471-2482 (Linking)&lt;/isbn&gt;&lt;accession-num&gt;24006869&lt;/accession-num&gt;&lt;urls&gt;&lt;related-urls&gt;&lt;url&gt;http://www.ncbi.nlm.nih.gov/pubmed/24006869&lt;/url&gt;&lt;/related-urls&gt;&lt;/urls&gt;&lt;custom2&gt;PMC3766223&lt;/custom2&gt;&lt;electronic-resource-num&gt;10.1186/1471-2482-13-33&lt;/electronic-resource-num&gt;&lt;/record&gt;&lt;/Cite&gt;&lt;/EndNote&gt;</w:instrText>
      </w:r>
      <w:r w:rsidRPr="00790FCF">
        <w:fldChar w:fldCharType="separate"/>
      </w:r>
      <w:r w:rsidR="0034503F" w:rsidRPr="0034503F">
        <w:rPr>
          <w:noProof/>
          <w:vertAlign w:val="superscript"/>
        </w:rPr>
        <w:t>[173]</w:t>
      </w:r>
      <w:r w:rsidRPr="00790FCF">
        <w:fldChar w:fldCharType="end"/>
      </w:r>
      <w:r w:rsidR="0053326C" w:rsidRPr="00790FCF">
        <w:t>. These interventions can va</w:t>
      </w:r>
      <w:r w:rsidR="00790FCF">
        <w:t>ry but mainly depend on the patient’s</w:t>
      </w:r>
      <w:r w:rsidR="0053326C" w:rsidRPr="00790FCF">
        <w:t xml:space="preserve"> age and co-morbidities. The vast majority of these stones pass spontaneously without producing obstruction. Stones that </w:t>
      </w:r>
      <w:r w:rsidR="0076094C" w:rsidRPr="00790FCF">
        <w:t>obstruct</w:t>
      </w:r>
      <w:r w:rsidR="0053326C" w:rsidRPr="00790FCF">
        <w:t xml:space="preserve"> the digestive tract are usually gr</w:t>
      </w:r>
      <w:r w:rsidR="00001712" w:rsidRPr="00790FCF">
        <w:t>eater than 2–2.5 cm in diameter</w:t>
      </w:r>
      <w:r w:rsidR="00F55DEB" w:rsidRPr="00790FCF">
        <w:t xml:space="preserve"> </w:t>
      </w:r>
      <w:r w:rsidR="0053326C" w:rsidRPr="00790FCF">
        <w:fldChar w:fldCharType="begin"/>
      </w:r>
      <w:r w:rsidR="0034503F">
        <w:instrText xml:space="preserve"> ADDIN EN.CITE &lt;EndNote&gt;&lt;Cite&gt;&lt;Author&gt;Qasaimeh&lt;/Author&gt;&lt;Year&gt;2014&lt;/Year&gt;&lt;RecNum&gt;12&lt;/RecNum&gt;&lt;DisplayText&gt;&lt;style face="superscript"&gt;[175]&lt;/style&gt;&lt;/DisplayText&gt;&lt;record&gt;&lt;rec-number&gt;12&lt;/rec-number&gt;&lt;foreign-keys&gt;&lt;key app="EN" db-id="w2az5psxgs9dzpepf29pzsrapedfdz0dvxve" timestamp="0"&gt;12&lt;/key&gt;&lt;/foreign-keys&gt;&lt;ref-type name="Journal Article"&gt;17&lt;/ref-type&gt;&lt;contributors&gt;&lt;authors&gt;&lt;author&gt;Qasaimeh, G. R.&lt;/author&gt;&lt;author&gt;Bakkar, S.&lt;/author&gt;&lt;author&gt;Jadallah, K.&lt;/author&gt;&lt;/authors&gt;&lt;/contributors&gt;&lt;auth-address&gt;1 Department of General Surgery, King Abdullah University Hospital (KAUH), Jordan University of Science and Technology (JUST), Irbid, Jordan.&lt;/auth-address&gt;&lt;titles&gt;&lt;title&gt;Bouveret&amp;apos;s Syndrome: An Overlooked Diagnosis. A Case Report and Review of Literature&lt;/title&gt;&lt;secondary-title&gt;Int Surg&lt;/secondary-title&gt;&lt;/titles&gt;&lt;periodical&gt;&lt;full-title&gt;Int Surg&lt;/full-title&gt;&lt;abbr-1&gt;International surgery&lt;/abbr-1&gt;&lt;/periodical&gt;&lt;pages&gt;819-23&lt;/pages&gt;&lt;volume&gt;99&lt;/volume&gt;&lt;number&gt;6&lt;/number&gt;&lt;keywords&gt;&lt;keyword&gt;Aged&lt;/keyword&gt;&lt;keyword&gt;Cholecystectomy, Laparoscopic&lt;/keyword&gt;&lt;keyword&gt;Diagnosis, Differential&lt;/keyword&gt;&lt;keyword&gt;Gallstones/*complications/*surgery&lt;/keyword&gt;&lt;keyword&gt;Gastric Outlet Obstruction/*etiology/*surgery&lt;/keyword&gt;&lt;keyword&gt;Humans&lt;/keyword&gt;&lt;keyword&gt;Male&lt;/keyword&gt;&lt;keyword&gt;Syndrome&lt;/keyword&gt;&lt;keyword&gt;Bouveret&amp;apos;s syndrome&lt;/keyword&gt;&lt;keyword&gt;Gallstone ileus&lt;/keyword&gt;&lt;keyword&gt;Gastric outlet obstruction&lt;/keyword&gt;&lt;/keywords&gt;&lt;dates&gt;&lt;year&gt;2014&lt;/year&gt;&lt;pub-dates&gt;&lt;date&gt;Nov-Dec&lt;/date&gt;&lt;/pub-dates&gt;&lt;/dates&gt;&lt;isbn&gt;0020-8868 (Print)&amp;#xD;0020-8868 (Linking)&lt;/isbn&gt;&lt;accession-num&gt;25437593&lt;/accession-num&gt;&lt;urls&gt;&lt;related-urls&gt;&lt;url&gt;http://www.ncbi.nlm.nih.gov/pubmed/25437593&lt;/url&gt;&lt;/related-urls&gt;&lt;/urls&gt;&lt;custom2&gt;PMC4254246&lt;/custom2&gt;&lt;electronic-resource-num&gt;10.9738/INTSURG-D-14-00087.1&lt;/electronic-resource-num&gt;&lt;/record&gt;&lt;/Cite&gt;&lt;/EndNote&gt;</w:instrText>
      </w:r>
      <w:r w:rsidR="0053326C" w:rsidRPr="00790FCF">
        <w:fldChar w:fldCharType="separate"/>
      </w:r>
      <w:r w:rsidR="0034503F" w:rsidRPr="0034503F">
        <w:rPr>
          <w:noProof/>
          <w:vertAlign w:val="superscript"/>
        </w:rPr>
        <w:t>[175]</w:t>
      </w:r>
      <w:r w:rsidR="0053326C" w:rsidRPr="00790FCF">
        <w:fldChar w:fldCharType="end"/>
      </w:r>
      <w:r w:rsidR="00001712" w:rsidRPr="00790FCF">
        <w:t xml:space="preserve">. </w:t>
      </w:r>
      <w:proofErr w:type="spellStart"/>
      <w:r w:rsidR="005B548F" w:rsidRPr="00790FCF">
        <w:t>Cholecystostomy</w:t>
      </w:r>
      <w:proofErr w:type="spellEnd"/>
      <w:r w:rsidR="005B548F" w:rsidRPr="00790FCF">
        <w:t xml:space="preserve"> has been tried to </w:t>
      </w:r>
      <w:r w:rsidR="002F4358" w:rsidRPr="00790FCF">
        <w:t xml:space="preserve">treat associated </w:t>
      </w:r>
      <w:proofErr w:type="spellStart"/>
      <w:r w:rsidR="002F4358" w:rsidRPr="00790FCF">
        <w:t>cholecystitis</w:t>
      </w:r>
      <w:proofErr w:type="spellEnd"/>
      <w:r w:rsidR="002F4358" w:rsidRPr="00790FCF">
        <w:t xml:space="preserve"> but this has not been associated with a great deal of success</w:t>
      </w:r>
      <w:r w:rsidR="005E2C3C" w:rsidRPr="00790FCF">
        <w:t xml:space="preserve"> </w:t>
      </w:r>
      <w:r w:rsidR="002F4358" w:rsidRPr="00790FCF">
        <w:fldChar w:fldCharType="begin">
          <w:fldData xml:space="preserve">PEVuZE5vdGU+PENpdGU+PEF1dGhvcj5CcmVubmFuPC9BdXRob3I+PFllYXI+MjAwNDwvWWVhcj48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</w:fldData>
        </w:fldChar>
      </w:r>
      <w:r w:rsidR="0034503F">
        <w:instrText xml:space="preserve"> ADDIN EN.CITE </w:instrText>
      </w:r>
      <w:r w:rsidR="0034503F">
        <w:fldChar w:fldCharType="begin">
          <w:fldData xml:space="preserve">PEVuZE5vdGU+PENpdGU+PEF1dGhvcj5CcmVubmFuPC9BdXRob3I+PFllYXI+MjAwNDwvWWVhcj48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</w:fldData>
        </w:fldChar>
      </w:r>
      <w:r w:rsidR="0034503F">
        <w:instrText xml:space="preserve"> ADDIN EN.CITE.DATA </w:instrText>
      </w:r>
      <w:r w:rsidR="0034503F">
        <w:fldChar w:fldCharType="end"/>
      </w:r>
      <w:r w:rsidR="002F4358" w:rsidRPr="00790FCF">
        <w:fldChar w:fldCharType="separate"/>
      </w:r>
      <w:r w:rsidR="0034503F" w:rsidRPr="0034503F">
        <w:rPr>
          <w:noProof/>
          <w:vertAlign w:val="superscript"/>
        </w:rPr>
        <w:t>[145]</w:t>
      </w:r>
      <w:r w:rsidR="002F4358" w:rsidRPr="00790FCF">
        <w:fldChar w:fldCharType="end"/>
      </w:r>
      <w:r w:rsidR="005E2C3C" w:rsidRPr="00790FCF">
        <w:t>.</w:t>
      </w:r>
      <w:r w:rsidR="008608CC" w:rsidRPr="00790FCF">
        <w:t xml:space="preserve"> </w:t>
      </w:r>
      <w:r w:rsidR="0095280C" w:rsidRPr="00790FCF">
        <w:t>Sometimes, to alleviate the obstruction and allow patients to eat and drink, an interim bypass procedure has been described</w:t>
      </w:r>
      <w:r w:rsidR="00F55DEB" w:rsidRPr="00790FCF">
        <w:t xml:space="preserve"> </w:t>
      </w:r>
      <w:r w:rsidR="0095280C" w:rsidRPr="00790FCF">
        <w:fldChar w:fldCharType="begin"/>
      </w:r>
      <w:r w:rsidR="0034503F">
        <w:instrText xml:space="preserve"> ADDIN EN.CITE &lt;EndNote&gt;&lt;Cite&gt;&lt;Author&gt;Pissas&lt;/Author&gt;&lt;Year&gt;1981&lt;/Year&gt;&lt;RecNum&gt;47&lt;/RecNum&gt;&lt;DisplayText&gt;&lt;style face="superscript"&gt;[53]&lt;/style&gt;&lt;/DisplayText&gt;&lt;record&gt;&lt;rec-number&gt;47&lt;/rec-number&gt;&lt;foreign-keys&gt;&lt;key app="EN" db-id="w2az5psxgs9dzpepf29pzsrapedfdz0dvxve" timestamp="0"&gt;47&lt;/key&gt;&lt;/foreign-keys&gt;&lt;ref-type name="Journal Article"&gt;17&lt;/ref-type&gt;&lt;contributors&gt;&lt;authors&gt;&lt;author&gt;Pissas, A.&lt;/author&gt;&lt;author&gt;Mingat, J.&lt;/author&gt;&lt;author&gt;Massot, C.&lt;/author&gt;&lt;author&gt;Vincent, J.&lt;/author&gt;&lt;author&gt;Bouchet, Y.&lt;/author&gt;&lt;/authors&gt;&lt;/contributors&gt;&lt;titles&gt;&lt;title&gt;[An usual observation of Bouveret syndrome (author&amp;apos;s transl)]&lt;/title&gt;&lt;secondary-title&gt;Sem Hop&lt;/secondary-title&gt;&lt;/titles&gt;&lt;pages&gt;1740-2&lt;/pages&gt;&lt;volume&gt;57&lt;/volume&gt;&lt;number&gt;41-42&lt;/number&gt;&lt;keywords&gt;&lt;keyword&gt;Cholelithiasis/*complications&lt;/keyword&gt;&lt;keyword&gt;Duodenal Obstruction/*etiology/therapy&lt;/keyword&gt;&lt;keyword&gt;Humans&lt;/keyword&gt;&lt;keyword&gt;Male&lt;/keyword&gt;&lt;keyword&gt;Middle Aged&lt;/keyword&gt;&lt;keyword&gt;Pylorus&lt;/keyword&gt;&lt;keyword&gt;Stomach Diseases/*etiology&lt;/keyword&gt;&lt;keyword&gt;Syndrome&lt;/keyword&gt;&lt;/keywords&gt;&lt;dates&gt;&lt;year&gt;1981&lt;/year&gt;&lt;pub-dates&gt;&lt;date&gt;Nov 8-25&lt;/date&gt;&lt;/pub-dates&gt;&lt;/dates&gt;&lt;orig-pub&gt;Une forme particuliere de syndrome de Bouveret.&lt;/orig-pub&gt;&lt;accession-num&gt;6272412&lt;/accession-num&gt;&lt;urls&gt;&lt;related-urls&gt;&lt;url&gt;http://www.ncbi.nlm.nih.gov/pubmed/6272412&lt;/url&gt;&lt;/related-urls&gt;&lt;/urls&gt;&lt;/record&gt;&lt;/Cite&gt;&lt;/EndNote&gt;</w:instrText>
      </w:r>
      <w:r w:rsidR="0095280C" w:rsidRPr="00790FCF">
        <w:fldChar w:fldCharType="separate"/>
      </w:r>
      <w:r w:rsidR="0034503F" w:rsidRPr="0034503F">
        <w:rPr>
          <w:noProof/>
          <w:vertAlign w:val="superscript"/>
        </w:rPr>
        <w:t>[53]</w:t>
      </w:r>
      <w:r w:rsidR="0095280C" w:rsidRPr="00790FCF">
        <w:fldChar w:fldCharType="end"/>
      </w:r>
      <w:r w:rsidR="0095280C" w:rsidRPr="00790FCF">
        <w:t>.</w:t>
      </w:r>
      <w:r w:rsidR="00C9427B" w:rsidRPr="00790FCF">
        <w:t xml:space="preserve"> Subtotal cholecystectomy and </w:t>
      </w:r>
      <w:r w:rsidR="007A65D0" w:rsidRPr="00790FCF">
        <w:t>drain tube insertion is another option which is safe and successful</w:t>
      </w:r>
      <w:r w:rsidR="00F55DEB" w:rsidRPr="00790FCF">
        <w:t xml:space="preserve"> </w:t>
      </w:r>
      <w:r w:rsidR="007A65D0" w:rsidRPr="00790FCF">
        <w:fldChar w:fldCharType="begin">
          <w:fldData xml:space="preserve">PEVuZE5vdGU+PENpdGU+PEF1dGhvcj5ZYW5nPC9BdXRob3I+PFllYXI+MjAxMzwvWWVhcj48UmVj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</w:fldData>
        </w:fldChar>
      </w:r>
      <w:r w:rsidR="0034503F">
        <w:instrText xml:space="preserve"> ADDIN EN.CITE </w:instrText>
      </w:r>
      <w:r w:rsidR="0034503F">
        <w:fldChar w:fldCharType="begin">
          <w:fldData xml:space="preserve">PEVuZE5vdGU+PENpdGU+PEF1dGhvcj5ZYW5nPC9BdXRob3I+PFllYXI+MjAxMzwvWWVhcj48UmVj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</w:fldData>
        </w:fldChar>
      </w:r>
      <w:r w:rsidR="0034503F">
        <w:instrText xml:space="preserve"> ADDIN EN.CITE.DATA </w:instrText>
      </w:r>
      <w:r w:rsidR="0034503F">
        <w:fldChar w:fldCharType="end"/>
      </w:r>
      <w:r w:rsidR="007A65D0" w:rsidRPr="00790FCF">
        <w:fldChar w:fldCharType="separate"/>
      </w:r>
      <w:r w:rsidR="0034503F" w:rsidRPr="0034503F">
        <w:rPr>
          <w:noProof/>
          <w:vertAlign w:val="superscript"/>
        </w:rPr>
        <w:t>[8, 178]</w:t>
      </w:r>
      <w:r w:rsidR="007A65D0" w:rsidRPr="00790FCF">
        <w:fldChar w:fldCharType="end"/>
      </w:r>
      <w:r w:rsidR="007A65D0" w:rsidRPr="00790FCF">
        <w:t>.</w:t>
      </w:r>
      <w:r w:rsidR="0076094C" w:rsidRPr="00790FCF">
        <w:t xml:space="preserve"> </w:t>
      </w:r>
    </w:p>
    <w:p w14:paraId="50CD8104" w14:textId="315CA013" w:rsidR="00001712" w:rsidRPr="00790FCF" w:rsidRDefault="0034503F" w:rsidP="0019660B">
      <w:pPr>
        <w:pStyle w:val="NormalWeb"/>
        <w:spacing w:line="360" w:lineRule="auto"/>
        <w:jc w:val="both"/>
      </w:pPr>
      <w:r>
        <w:t>A m</w:t>
      </w:r>
      <w:r w:rsidR="0076094C" w:rsidRPr="00790FCF">
        <w:t>inority of cases in the literature were not treated due to either severely compromised patients or spontaneous resolution (5 cases, 2%). In addition, there were some reports where the treatment modality was not mentioned (6 cases, 3%).</w:t>
      </w:r>
    </w:p>
    <w:p w14:paraId="42500BC8" w14:textId="3158388F" w:rsidR="005031AE" w:rsidRPr="00790FCF" w:rsidRDefault="005E2C3C" w:rsidP="0019660B">
      <w:pPr>
        <w:pStyle w:val="NormalWeb"/>
        <w:spacing w:line="360" w:lineRule="auto"/>
        <w:jc w:val="both"/>
      </w:pPr>
      <w:r w:rsidRPr="00790FCF">
        <w:t xml:space="preserve">After reviewing the </w:t>
      </w:r>
      <w:r w:rsidR="00A578B9" w:rsidRPr="00790FCF">
        <w:t>(</w:t>
      </w:r>
      <w:r w:rsidRPr="00790FCF">
        <w:t>review</w:t>
      </w:r>
      <w:r w:rsidR="00A578B9" w:rsidRPr="00790FCF">
        <w:t>)</w:t>
      </w:r>
      <w:r w:rsidRPr="00790FCF">
        <w:t xml:space="preserve"> articles of </w:t>
      </w:r>
      <w:r w:rsidR="005031AE" w:rsidRPr="00790FCF">
        <w:t>BS</w:t>
      </w:r>
      <w:r w:rsidRPr="00790FCF">
        <w:t xml:space="preserve">, </w:t>
      </w:r>
      <w:r w:rsidR="00BA0239">
        <w:t>i</w:t>
      </w:r>
      <w:r w:rsidRPr="00790FCF">
        <w:t>t was noted the majority of these reviews are more or less narrat</w:t>
      </w:r>
      <w:r w:rsidR="005031AE" w:rsidRPr="00790FCF">
        <w:t xml:space="preserve">ive reviews and not systematic, </w:t>
      </w:r>
      <w:r w:rsidR="00A578B9" w:rsidRPr="00790FCF">
        <w:t>e</w:t>
      </w:r>
      <w:r w:rsidR="005031AE" w:rsidRPr="00790FCF">
        <w:t>xcept</w:t>
      </w:r>
      <w:r w:rsidRPr="00790FCF">
        <w:t xml:space="preserve"> three reviews </w:t>
      </w:r>
      <w:r w:rsidRPr="00790FCF">
        <w:fldChar w:fldCharType="begin">
          <w:fldData xml:space="preserve">PEVuZE5vdGU+PENpdGU+PEF1dGhvcj5DYXBwZWxsPC9BdXRob3I+PFllYXI+MjAwNjwvWWVhcj48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MTM5LTQ2PC9wYWdlcz48dm9s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yLTc8L3BhZ2VzPjx2b2x1bWU+Mzc8L3ZvbHVtZT48bnVtYmVyPjE8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MTAxOS0y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</w:fldData>
        </w:fldChar>
      </w:r>
      <w:r w:rsidR="0034503F">
        <w:instrText xml:space="preserve"> ADDIN EN.CITE </w:instrText>
      </w:r>
      <w:r w:rsidR="0034503F">
        <w:fldChar w:fldCharType="begin">
          <w:fldData xml:space="preserve">PEVuZE5vdGU+PENpdGU+PEF1dGhvcj5DYXBwZWxsPC9BdXRob3I+PFllYXI+MjAwNjwvWWVhcj48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MTM5LTQ2PC9wYWdlcz48dm9s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yLTc8L3BhZ2VzPjx2b2x1bWU+Mzc8L3ZvbHVtZT48bnVtYmVyPjE8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MTAxOS0y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</w:fldData>
        </w:fldChar>
      </w:r>
      <w:r w:rsidR="0034503F">
        <w:instrText xml:space="preserve"> ADDIN EN.CITE.DATA </w:instrText>
      </w:r>
      <w:r w:rsidR="0034503F">
        <w:fldChar w:fldCharType="end"/>
      </w:r>
      <w:r w:rsidRPr="00790FCF">
        <w:fldChar w:fldCharType="separate"/>
      </w:r>
      <w:r w:rsidR="0034503F" w:rsidRPr="0034503F">
        <w:rPr>
          <w:noProof/>
          <w:vertAlign w:val="superscript"/>
        </w:rPr>
        <w:t>[165, 166, 170]</w:t>
      </w:r>
      <w:r w:rsidRPr="00790FCF">
        <w:fldChar w:fldCharType="end"/>
      </w:r>
      <w:r w:rsidR="00AB5C50" w:rsidRPr="00790FCF">
        <w:t>. A summary of these article</w:t>
      </w:r>
      <w:r w:rsidR="005031AE" w:rsidRPr="00790FCF">
        <w:t>s can be found in Table 1.</w:t>
      </w:r>
      <w:r w:rsidR="00F55DEB" w:rsidRPr="00790FCF">
        <w:t xml:space="preserve"> There were issues with the previously done reviews being either limited to English language (thus excluding almost 15 % of the literature) or incomplete not including all the papers. The limitation of our paper is the fact that we excluded 27 articles as we could not get them through multiple </w:t>
      </w:r>
      <w:r w:rsidR="003135A6" w:rsidRPr="00790FCF">
        <w:t>available channels. But almost all of these articles were published prior to 1995 and are case reports including single cases, or images for doctors.</w:t>
      </w:r>
    </w:p>
    <w:p w14:paraId="58D92C30" w14:textId="7A96A3C2" w:rsidR="003F12D6" w:rsidRPr="00790FCF" w:rsidRDefault="000F211F" w:rsidP="0019660B">
      <w:pPr>
        <w:pStyle w:val="NormalWeb"/>
        <w:spacing w:line="360" w:lineRule="auto"/>
        <w:jc w:val="both"/>
      </w:pPr>
      <w:r>
        <w:lastRenderedPageBreak/>
        <w:t xml:space="preserve">Finally, the term </w:t>
      </w:r>
      <w:r w:rsidR="003F12D6" w:rsidRPr="00790FCF">
        <w:t>pseudo-</w:t>
      </w:r>
      <w:proofErr w:type="spellStart"/>
      <w:r w:rsidR="003F12D6" w:rsidRPr="00790FCF">
        <w:t>Bouveret</w:t>
      </w:r>
      <w:r w:rsidR="005E2C3C" w:rsidRPr="00790FCF">
        <w:t>’s</w:t>
      </w:r>
      <w:proofErr w:type="spellEnd"/>
      <w:r w:rsidR="005E2C3C" w:rsidRPr="00790FCF">
        <w:t xml:space="preserve"> Syndrome</w:t>
      </w:r>
      <w:r w:rsidR="003F12D6" w:rsidRPr="00790FCF">
        <w:t xml:space="preserve"> has been used in the literature once to describe the condition of gall stones and gastric outlet obstruction </w:t>
      </w:r>
      <w:r w:rsidR="00AF453B" w:rsidRPr="00790FCF">
        <w:t xml:space="preserve">due to external duodenal or </w:t>
      </w:r>
      <w:r w:rsidR="00EC67B0" w:rsidRPr="00790FCF">
        <w:t xml:space="preserve">pyloric compression (akin to </w:t>
      </w:r>
      <w:proofErr w:type="spellStart"/>
      <w:r w:rsidR="00EC67B0" w:rsidRPr="00790FCF">
        <w:t>Mi</w:t>
      </w:r>
      <w:r w:rsidR="00AF453B" w:rsidRPr="00790FCF">
        <w:t>ri</w:t>
      </w:r>
      <w:r w:rsidR="00EC67B0" w:rsidRPr="00790FCF">
        <w:t>z</w:t>
      </w:r>
      <w:r w:rsidR="00AF453B" w:rsidRPr="00790FCF">
        <w:t>zi’s</w:t>
      </w:r>
      <w:proofErr w:type="spellEnd"/>
      <w:r w:rsidR="00AF453B" w:rsidRPr="00790FCF">
        <w:t xml:space="preserve"> type I)</w:t>
      </w:r>
      <w:r w:rsidR="00AF453B" w:rsidRPr="00790FCF">
        <w:fldChar w:fldCharType="begin"/>
      </w:r>
      <w:r w:rsidR="0034503F">
        <w:instrText xml:space="preserve"> ADDIN EN.CITE &lt;EndNote&gt;&lt;Cite&gt;&lt;Author&gt;Ha&lt;/Author&gt;&lt;Year&gt;2004&lt;/Year&gt;&lt;RecNum&gt;53&lt;/RecNum&gt;&lt;DisplayText&gt;&lt;style face="superscript"&gt;[213]&lt;/style&gt;&lt;/DisplayText&gt;&lt;record&gt;&lt;rec-number&gt;53&lt;/rec-number&gt;&lt;foreign-keys&gt;&lt;key app="EN" db-id="w2az5psxgs9dzpepf29pzsrapedfdz0dvxve" timestamp="0"&gt;53&lt;/key&gt;&lt;/foreign-keys&gt;&lt;ref-type name="Journal Article"&gt;17&lt;/ref-type&gt;&lt;contributors&gt;&lt;authors&gt;&lt;author&gt;Ha, J. P.&lt;/author&gt;&lt;author&gt;Tang, C. N.&lt;/author&gt;&lt;author&gt;Li, M. K.&lt;/author&gt;&lt;/authors&gt;&lt;/contributors&gt;&lt;auth-address&gt;Department of Surgery, Pamela Youde Nethersole Eastern Hospital, Chai Wan, Hong Kong SAR, China. hapy@netvigator.com&lt;/auth-address&gt;&lt;titles&gt;&lt;title&gt;Pseudo-Bouveret&amp;apos;s syndrome&lt;/title&gt;&lt;secondary-title&gt;Asian J Surg&lt;/secondary-title&gt;&lt;/titles&gt;&lt;periodical&gt;&lt;full-title&gt;Asian J Surg&lt;/full-title&gt;&lt;abbr-1&gt;Asian journal of surgery / Asian Surgical Association&lt;/abbr-1&gt;&lt;/periodical&gt;&lt;pages&gt;246-8&lt;/pages&gt;&lt;volume&gt;27&lt;/volume&gt;&lt;number&gt;3&lt;/number&gt;&lt;keywords&gt;&lt;keyword&gt;Aged&lt;/keyword&gt;&lt;keyword&gt;Constriction, Pathologic/complications/radiography&lt;/keyword&gt;&lt;keyword&gt;Diagnosis, Differential&lt;/keyword&gt;&lt;keyword&gt;Gallstones/*complications/radiography&lt;/keyword&gt;&lt;keyword&gt;Gastric Outlet Obstruction/*etiology/radiography&lt;/keyword&gt;&lt;keyword&gt;Humans&lt;/keyword&gt;&lt;keyword&gt;Male&lt;/keyword&gt;&lt;keyword&gt;Syndrome&lt;/keyword&gt;&lt;/keywords&gt;&lt;dates&gt;&lt;year&gt;2004&lt;/year&gt;&lt;pub-dates&gt;&lt;date&gt;Jul&lt;/date&gt;&lt;/pub-dates&gt;&lt;/dates&gt;&lt;isbn&gt;1015-9584 (Print)&amp;#xD;1015-9584 (Linking)&lt;/isbn&gt;&lt;accession-num&gt;15564172&lt;/accession-num&gt;&lt;urls&gt;&lt;related-urls&gt;&lt;url&gt;http://www.ncbi.nlm.nih.gov/pubmed/15564172&lt;/url&gt;&lt;/related-urls&gt;&lt;/urls&gt;&lt;electronic-resource-num&gt;10.1016/S1015-9584(09)60044-0&lt;/electronic-resource-num&gt;&lt;/record&gt;&lt;/Cite&gt;&lt;/EndNote&gt;</w:instrText>
      </w:r>
      <w:r w:rsidR="00AF453B" w:rsidRPr="00790FCF">
        <w:fldChar w:fldCharType="separate"/>
      </w:r>
      <w:r w:rsidR="0034503F" w:rsidRPr="0034503F">
        <w:rPr>
          <w:noProof/>
          <w:vertAlign w:val="superscript"/>
        </w:rPr>
        <w:t>[213]</w:t>
      </w:r>
      <w:r w:rsidR="00AF453B" w:rsidRPr="00790FCF">
        <w:fldChar w:fldCharType="end"/>
      </w:r>
      <w:r w:rsidR="00AF453B" w:rsidRPr="00790FCF">
        <w:t>.</w:t>
      </w:r>
    </w:p>
    <w:p w14:paraId="32EAF298" w14:textId="77777777" w:rsidR="00F92BDF" w:rsidRPr="00790FCF" w:rsidRDefault="00F92BDF" w:rsidP="0019660B">
      <w:pPr>
        <w:spacing w:line="360" w:lineRule="auto"/>
        <w:jc w:val="both"/>
        <w:rPr>
          <w:rFonts w:ascii="Times New Roman" w:hAnsi="Times New Roman" w:cs="Times New Roman"/>
          <w:b/>
          <w:lang w:val="en-AU"/>
        </w:rPr>
      </w:pPr>
      <w:r w:rsidRPr="00790FCF">
        <w:rPr>
          <w:rFonts w:ascii="Times New Roman" w:hAnsi="Times New Roman" w:cs="Times New Roman"/>
          <w:b/>
          <w:lang w:val="en-AU"/>
        </w:rPr>
        <w:t>Conclusion</w:t>
      </w:r>
    </w:p>
    <w:p w14:paraId="7A6987E8" w14:textId="77777777" w:rsidR="00F92BDF" w:rsidRPr="00790FCF" w:rsidRDefault="00F92BDF"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t>With the current paucity of high level of scientific evidence about BS, the management remains highly arbitrary. Here we present a young patient with BS who failed conservative measures, and suggest a treatment algorithm for these patients.</w:t>
      </w:r>
    </w:p>
    <w:p w14:paraId="3D8FD58E" w14:textId="4B3EBD12" w:rsidR="00F92BDF" w:rsidRPr="00790FCF" w:rsidRDefault="00F92BDF" w:rsidP="0019660B">
      <w:pPr>
        <w:spacing w:line="360" w:lineRule="auto"/>
        <w:jc w:val="both"/>
        <w:rPr>
          <w:rFonts w:ascii="Times New Roman" w:hAnsi="Times New Roman" w:cs="Times New Roman"/>
          <w:lang w:val="en-AU"/>
        </w:rPr>
      </w:pPr>
      <w:r w:rsidRPr="00790FCF">
        <w:rPr>
          <w:rFonts w:ascii="Times New Roman" w:hAnsi="Times New Roman" w:cs="Times New Roman"/>
          <w:lang w:val="en-AU"/>
        </w:rPr>
        <w:t>The management of this uncommon condition should be tailored to the patient’s clinical presentation and morbidities. Perhaps a more radical treatment (which might include cholecystectomy) shou</w:t>
      </w:r>
      <w:r w:rsidR="00210000" w:rsidRPr="00790FCF">
        <w:rPr>
          <w:rFonts w:ascii="Times New Roman" w:hAnsi="Times New Roman" w:cs="Times New Roman"/>
          <w:lang w:val="en-AU"/>
        </w:rPr>
        <w:t xml:space="preserve">ld be offered to young patients and patients with ongoing symptoms. Whenever possible, endoscopic approach should be offered first after immediate resuscitation, with stone extraction and lithotripsy as two options. </w:t>
      </w:r>
      <w:proofErr w:type="gramStart"/>
      <w:r w:rsidR="00210000" w:rsidRPr="00790FCF">
        <w:rPr>
          <w:rFonts w:ascii="Times New Roman" w:hAnsi="Times New Roman" w:cs="Times New Roman"/>
          <w:lang w:val="en-AU"/>
        </w:rPr>
        <w:t xml:space="preserve">If that fails, surgical management with </w:t>
      </w:r>
      <w:proofErr w:type="spellStart"/>
      <w:r w:rsidR="00210000" w:rsidRPr="00790FCF">
        <w:rPr>
          <w:rFonts w:ascii="Times New Roman" w:hAnsi="Times New Roman" w:cs="Times New Roman"/>
          <w:lang w:val="en-AU"/>
        </w:rPr>
        <w:t>enterolithotomy</w:t>
      </w:r>
      <w:proofErr w:type="spellEnd"/>
      <w:r w:rsidR="00210000" w:rsidRPr="00790FCF">
        <w:rPr>
          <w:rFonts w:ascii="Times New Roman" w:hAnsi="Times New Roman" w:cs="Times New Roman"/>
          <w:lang w:val="en-AU"/>
        </w:rPr>
        <w:t xml:space="preserve"> or </w:t>
      </w:r>
      <w:proofErr w:type="spellStart"/>
      <w:r w:rsidR="00210000" w:rsidRPr="00790FCF">
        <w:rPr>
          <w:rFonts w:ascii="Times New Roman" w:hAnsi="Times New Roman" w:cs="Times New Roman"/>
          <w:lang w:val="en-AU"/>
        </w:rPr>
        <w:t>gastrolithotomy</w:t>
      </w:r>
      <w:proofErr w:type="spellEnd"/>
      <w:r w:rsidR="00210000" w:rsidRPr="00790FCF">
        <w:rPr>
          <w:rFonts w:ascii="Times New Roman" w:hAnsi="Times New Roman" w:cs="Times New Roman"/>
          <w:lang w:val="en-AU"/>
        </w:rPr>
        <w:t xml:space="preserve"> depen</w:t>
      </w:r>
      <w:r w:rsidR="00E6332B">
        <w:rPr>
          <w:rFonts w:ascii="Times New Roman" w:hAnsi="Times New Roman" w:cs="Times New Roman"/>
          <w:lang w:val="en-AU"/>
        </w:rPr>
        <w:t>ding on stone position.</w:t>
      </w:r>
      <w:proofErr w:type="gramEnd"/>
      <w:r w:rsidR="00E6332B">
        <w:rPr>
          <w:rFonts w:ascii="Times New Roman" w:hAnsi="Times New Roman" w:cs="Times New Roman"/>
          <w:lang w:val="en-AU"/>
        </w:rPr>
        <w:t xml:space="preserve"> We do not</w:t>
      </w:r>
      <w:r w:rsidR="00210000" w:rsidRPr="00790FCF">
        <w:rPr>
          <w:rFonts w:ascii="Times New Roman" w:hAnsi="Times New Roman" w:cs="Times New Roman"/>
          <w:lang w:val="en-AU"/>
        </w:rPr>
        <w:t xml:space="preserve"> recommend immediate cholecystectomy or fistula dissection as this can be associated with significant morbidity and mortality. </w:t>
      </w:r>
      <w:r w:rsidR="008269F8">
        <w:rPr>
          <w:rFonts w:ascii="Times New Roman" w:hAnsi="Times New Roman" w:cs="Times New Roman"/>
          <w:lang w:val="en-AU"/>
        </w:rPr>
        <w:t>Delayed c</w:t>
      </w:r>
      <w:r w:rsidR="00210000" w:rsidRPr="00790FCF">
        <w:rPr>
          <w:rFonts w:ascii="Times New Roman" w:hAnsi="Times New Roman" w:cs="Times New Roman"/>
          <w:lang w:val="en-AU"/>
        </w:rPr>
        <w:t xml:space="preserve">holecystectomy and fistula repair should be offered </w:t>
      </w:r>
      <w:r w:rsidR="008269F8">
        <w:rPr>
          <w:rFonts w:ascii="Times New Roman" w:hAnsi="Times New Roman" w:cs="Times New Roman"/>
          <w:lang w:val="en-AU"/>
        </w:rPr>
        <w:t xml:space="preserve">electively </w:t>
      </w:r>
      <w:r w:rsidR="00210000" w:rsidRPr="00790FCF">
        <w:rPr>
          <w:rFonts w:ascii="Times New Roman" w:hAnsi="Times New Roman" w:cs="Times New Roman"/>
          <w:lang w:val="en-AU"/>
        </w:rPr>
        <w:t>to patients with persistent symptoms or patients younger than 50 years old.</w:t>
      </w:r>
    </w:p>
    <w:p w14:paraId="6E2E4DAE" w14:textId="77777777" w:rsidR="003236E4" w:rsidRPr="00790FCF" w:rsidRDefault="003236E4" w:rsidP="0019660B">
      <w:pPr>
        <w:spacing w:line="360" w:lineRule="auto"/>
        <w:rPr>
          <w:rFonts w:ascii="Times New Roman" w:hAnsi="Times New Roman" w:cs="Times New Roman"/>
        </w:rPr>
      </w:pPr>
    </w:p>
    <w:p w14:paraId="69768EB3" w14:textId="429C19E2" w:rsidR="003236E4" w:rsidRPr="00790FCF" w:rsidRDefault="003236E4" w:rsidP="0019660B">
      <w:pPr>
        <w:spacing w:line="360" w:lineRule="auto"/>
        <w:rPr>
          <w:rFonts w:ascii="Times New Roman" w:hAnsi="Times New Roman" w:cs="Times New Roman"/>
          <w:b/>
        </w:rPr>
      </w:pPr>
      <w:r w:rsidRPr="00790FCF">
        <w:rPr>
          <w:rFonts w:ascii="Times New Roman" w:hAnsi="Times New Roman" w:cs="Times New Roman"/>
          <w:b/>
        </w:rPr>
        <w:t>Acknowledgement</w:t>
      </w:r>
      <w:r w:rsidR="00A90D82">
        <w:rPr>
          <w:rFonts w:ascii="Times New Roman" w:hAnsi="Times New Roman" w:cs="Times New Roman"/>
          <w:b/>
        </w:rPr>
        <w:t>s</w:t>
      </w:r>
      <w:r w:rsidRPr="00790FCF">
        <w:rPr>
          <w:rFonts w:ascii="Times New Roman" w:hAnsi="Times New Roman" w:cs="Times New Roman"/>
          <w:b/>
        </w:rPr>
        <w:t>:</w:t>
      </w:r>
    </w:p>
    <w:p w14:paraId="044D64AA" w14:textId="2BB54B8A" w:rsidR="003236E4" w:rsidRDefault="001E7598" w:rsidP="0019660B">
      <w:pPr>
        <w:spacing w:line="360" w:lineRule="auto"/>
        <w:rPr>
          <w:rFonts w:ascii="Times New Roman" w:hAnsi="Times New Roman" w:cs="Times New Roman"/>
        </w:rPr>
      </w:pPr>
      <w:proofErr w:type="gramStart"/>
      <w:r w:rsidRPr="00790FCF">
        <w:rPr>
          <w:rFonts w:ascii="Times New Roman" w:hAnsi="Times New Roman" w:cs="Times New Roman"/>
        </w:rPr>
        <w:t>Eastern Health Library Service</w:t>
      </w:r>
      <w:r w:rsidR="003236E4" w:rsidRPr="00790FCF">
        <w:rPr>
          <w:rFonts w:ascii="Times New Roman" w:hAnsi="Times New Roman" w:cs="Times New Roman"/>
        </w:rPr>
        <w:t xml:space="preserve">, Box Hill Library, Victoria, Australia for their </w:t>
      </w:r>
      <w:r w:rsidR="00790FCF">
        <w:rPr>
          <w:rFonts w:ascii="Times New Roman" w:hAnsi="Times New Roman" w:cs="Times New Roman"/>
        </w:rPr>
        <w:t>assistance</w:t>
      </w:r>
      <w:r w:rsidR="003236E4" w:rsidRPr="00790FCF">
        <w:rPr>
          <w:rFonts w:ascii="Times New Roman" w:hAnsi="Times New Roman" w:cs="Times New Roman"/>
        </w:rPr>
        <w:t xml:space="preserve"> in </w:t>
      </w:r>
      <w:r w:rsidR="00790FCF">
        <w:rPr>
          <w:rFonts w:ascii="Times New Roman" w:hAnsi="Times New Roman" w:cs="Times New Roman"/>
        </w:rPr>
        <w:t>retrieving full-text</w:t>
      </w:r>
      <w:r w:rsidR="003236E4" w:rsidRPr="00790FCF">
        <w:rPr>
          <w:rFonts w:ascii="Times New Roman" w:hAnsi="Times New Roman" w:cs="Times New Roman"/>
        </w:rPr>
        <w:t xml:space="preserve"> </w:t>
      </w:r>
      <w:r w:rsidRPr="00790FCF">
        <w:rPr>
          <w:rFonts w:ascii="Times New Roman" w:hAnsi="Times New Roman" w:cs="Times New Roman"/>
        </w:rPr>
        <w:t>articles</w:t>
      </w:r>
      <w:r w:rsidR="003236E4" w:rsidRPr="00790FCF">
        <w:rPr>
          <w:rFonts w:ascii="Times New Roman" w:hAnsi="Times New Roman" w:cs="Times New Roman"/>
        </w:rPr>
        <w:t>.</w:t>
      </w:r>
      <w:proofErr w:type="gramEnd"/>
    </w:p>
    <w:p w14:paraId="7999CC57" w14:textId="77777777" w:rsidR="00A90D82" w:rsidRDefault="00A90D82" w:rsidP="0019660B">
      <w:pPr>
        <w:spacing w:line="360" w:lineRule="auto"/>
        <w:rPr>
          <w:rFonts w:ascii="Times New Roman" w:hAnsi="Times New Roman" w:cs="Times New Roman"/>
        </w:rPr>
      </w:pPr>
    </w:p>
    <w:p w14:paraId="06801420" w14:textId="3C2F6927" w:rsidR="00A90D82" w:rsidRPr="00A90D82" w:rsidRDefault="00A90D82" w:rsidP="0019660B">
      <w:pPr>
        <w:spacing w:line="360" w:lineRule="auto"/>
        <w:rPr>
          <w:rFonts w:ascii="Times New Roman" w:hAnsi="Times New Roman" w:cs="Times New Roman"/>
          <w:b/>
        </w:rPr>
      </w:pPr>
      <w:r>
        <w:rPr>
          <w:rFonts w:ascii="Times New Roman" w:hAnsi="Times New Roman" w:cs="Times New Roman"/>
          <w:b/>
        </w:rPr>
        <w:t>Comments:</w:t>
      </w:r>
    </w:p>
    <w:p w14:paraId="7A90C26C" w14:textId="01E1E480" w:rsidR="00A90D82" w:rsidRPr="00A90D82" w:rsidRDefault="00A90D82" w:rsidP="0019660B">
      <w:pPr>
        <w:spacing w:line="360" w:lineRule="auto"/>
        <w:rPr>
          <w:rFonts w:ascii="Times New Roman" w:hAnsi="Times New Roman" w:cs="Times New Roman"/>
          <w:b/>
          <w:i/>
        </w:rPr>
      </w:pPr>
      <w:r w:rsidRPr="00A90D82">
        <w:rPr>
          <w:rFonts w:ascii="Times New Roman" w:hAnsi="Times New Roman" w:cs="Times New Roman"/>
          <w:b/>
          <w:i/>
        </w:rPr>
        <w:t>Background</w:t>
      </w:r>
    </w:p>
    <w:p w14:paraId="1E7FAF49" w14:textId="5B9B3E84" w:rsidR="00A90D82" w:rsidRDefault="00A90D82" w:rsidP="0019660B">
      <w:pPr>
        <w:spacing w:line="360" w:lineRule="auto"/>
        <w:rPr>
          <w:rFonts w:ascii="Times New Roman" w:hAnsi="Times New Roman" w:cs="Times New Roman"/>
        </w:rPr>
      </w:pPr>
      <w:proofErr w:type="spellStart"/>
      <w:r w:rsidRPr="00790FCF">
        <w:rPr>
          <w:rFonts w:ascii="Times New Roman" w:hAnsi="Times New Roman" w:cs="Times New Roman"/>
          <w:lang w:val="en-AU"/>
        </w:rPr>
        <w:t>Bouveret’s</w:t>
      </w:r>
      <w:proofErr w:type="spellEnd"/>
      <w:r w:rsidRPr="00790FCF">
        <w:rPr>
          <w:rFonts w:ascii="Times New Roman" w:hAnsi="Times New Roman" w:cs="Times New Roman"/>
          <w:lang w:val="en-AU"/>
        </w:rPr>
        <w:t xml:space="preserve"> syndrome</w:t>
      </w:r>
      <w:r w:rsidR="00F04683">
        <w:rPr>
          <w:rFonts w:ascii="Times New Roman" w:hAnsi="Times New Roman" w:cs="Times New Roman"/>
          <w:lang w:val="en-AU"/>
        </w:rPr>
        <w:t xml:space="preserve"> (BS)</w:t>
      </w:r>
      <w:r>
        <w:rPr>
          <w:rFonts w:ascii="Times New Roman" w:hAnsi="Times New Roman" w:cs="Times New Roman"/>
          <w:lang w:val="en-AU"/>
        </w:rPr>
        <w:t xml:space="preserve"> is a rare complication of gallstone disease, where a gallstone erodes into the duodenum and causes</w:t>
      </w:r>
      <w:r w:rsidRPr="00790FCF">
        <w:rPr>
          <w:rFonts w:ascii="Times New Roman" w:hAnsi="Times New Roman" w:cs="Times New Roman"/>
          <w:lang w:val="en-AU"/>
        </w:rPr>
        <w:t xml:space="preserve"> gastric outlet obstruction</w:t>
      </w:r>
      <w:r>
        <w:rPr>
          <w:rFonts w:ascii="Times New Roman" w:hAnsi="Times New Roman" w:cs="Times New Roman"/>
          <w:lang w:val="en-AU"/>
        </w:rPr>
        <w:t xml:space="preserve"> following impaction in the stomach or duodenum. </w:t>
      </w:r>
      <w:r w:rsidR="00A22613">
        <w:rPr>
          <w:rFonts w:ascii="Times New Roman" w:hAnsi="Times New Roman" w:cs="Times New Roman"/>
          <w:lang w:val="en-AU"/>
        </w:rPr>
        <w:t>The stone must be removed to restore normal function of the gastrointestinal tract. This may be done via laparotomy or laparoscopic stone removal, or more recently, using lithotripsy with or without endoscopic retrieval to dislodge the stone.</w:t>
      </w:r>
    </w:p>
    <w:p w14:paraId="23743559" w14:textId="22BB1CFA" w:rsidR="00A90D82" w:rsidRPr="00A90D82" w:rsidRDefault="00A90D82" w:rsidP="0019660B">
      <w:pPr>
        <w:spacing w:line="360" w:lineRule="auto"/>
        <w:rPr>
          <w:rFonts w:ascii="Times New Roman" w:hAnsi="Times New Roman" w:cs="Times New Roman"/>
          <w:b/>
          <w:i/>
          <w:lang w:val="en-AU"/>
        </w:rPr>
      </w:pPr>
      <w:r w:rsidRPr="00A90D82">
        <w:rPr>
          <w:rFonts w:ascii="Times New Roman" w:hAnsi="Times New Roman" w:cs="Times New Roman"/>
          <w:b/>
          <w:i/>
          <w:lang w:val="en-AU"/>
        </w:rPr>
        <w:t>Research Frontiers</w:t>
      </w:r>
    </w:p>
    <w:p w14:paraId="1C451ECB" w14:textId="1E87C421" w:rsidR="00A90D82" w:rsidRDefault="00A90D82" w:rsidP="0019660B">
      <w:pPr>
        <w:spacing w:line="360" w:lineRule="auto"/>
        <w:rPr>
          <w:rFonts w:ascii="Times New Roman" w:hAnsi="Times New Roman" w:cs="Times New Roman"/>
          <w:lang w:val="en-AU"/>
        </w:rPr>
      </w:pPr>
      <w:r>
        <w:rPr>
          <w:rFonts w:ascii="Times New Roman" w:hAnsi="Times New Roman" w:cs="Times New Roman"/>
          <w:lang w:val="en-AU"/>
        </w:rPr>
        <w:t xml:space="preserve">The literature surrounding </w:t>
      </w:r>
      <w:proofErr w:type="spellStart"/>
      <w:r>
        <w:rPr>
          <w:rFonts w:ascii="Times New Roman" w:hAnsi="Times New Roman" w:cs="Times New Roman"/>
          <w:lang w:val="en-AU"/>
        </w:rPr>
        <w:t>Bouveret’s</w:t>
      </w:r>
      <w:proofErr w:type="spellEnd"/>
      <w:r>
        <w:rPr>
          <w:rFonts w:ascii="Times New Roman" w:hAnsi="Times New Roman" w:cs="Times New Roman"/>
          <w:lang w:val="en-AU"/>
        </w:rPr>
        <w:t xml:space="preserve"> syndrome is sparse and consists mainly of case reports and series. Reviews of these cases have been few and far between, with the most recent dating back to 2006. In this time, endoscopy, endoscopic interventions, and laparoscopy have improved, potentially offering new options for managing these patients.</w:t>
      </w:r>
    </w:p>
    <w:p w14:paraId="12404FC4" w14:textId="77777777" w:rsidR="00A22613" w:rsidRDefault="00A22613" w:rsidP="0019660B">
      <w:pPr>
        <w:spacing w:line="360" w:lineRule="auto"/>
        <w:rPr>
          <w:rFonts w:ascii="Times New Roman" w:hAnsi="Times New Roman" w:cs="Times New Roman"/>
          <w:b/>
          <w:i/>
          <w:lang w:val="en-AU"/>
        </w:rPr>
      </w:pPr>
    </w:p>
    <w:p w14:paraId="7F536461" w14:textId="2F632E24" w:rsidR="00A90D82" w:rsidRPr="00A90D82" w:rsidRDefault="00A90D82" w:rsidP="0019660B">
      <w:pPr>
        <w:spacing w:line="360" w:lineRule="auto"/>
        <w:rPr>
          <w:rFonts w:ascii="Times New Roman" w:hAnsi="Times New Roman" w:cs="Times New Roman"/>
          <w:b/>
          <w:i/>
          <w:lang w:val="en-AU"/>
        </w:rPr>
      </w:pPr>
      <w:r w:rsidRPr="00A90D82">
        <w:rPr>
          <w:rFonts w:ascii="Times New Roman" w:hAnsi="Times New Roman" w:cs="Times New Roman"/>
          <w:b/>
          <w:i/>
          <w:lang w:val="en-AU"/>
        </w:rPr>
        <w:t>Innovations and breakthroughs</w:t>
      </w:r>
    </w:p>
    <w:p w14:paraId="3D3EDAF8" w14:textId="1CE008AB" w:rsidR="00A90D82" w:rsidRDefault="00A90D82" w:rsidP="0019660B">
      <w:pPr>
        <w:spacing w:line="360" w:lineRule="auto"/>
        <w:rPr>
          <w:rFonts w:ascii="Times New Roman" w:hAnsi="Times New Roman" w:cs="Times New Roman"/>
          <w:lang w:val="en-AU"/>
        </w:rPr>
      </w:pPr>
      <w:r>
        <w:rPr>
          <w:rFonts w:ascii="Times New Roman" w:hAnsi="Times New Roman" w:cs="Times New Roman"/>
          <w:lang w:val="en-AU"/>
        </w:rPr>
        <w:t xml:space="preserve">In this study we systematically reviewed the published cases of </w:t>
      </w:r>
      <w:r w:rsidR="00F04683">
        <w:rPr>
          <w:rFonts w:ascii="Times New Roman" w:hAnsi="Times New Roman" w:cs="Times New Roman"/>
          <w:lang w:val="en-AU"/>
        </w:rPr>
        <w:t>BS</w:t>
      </w:r>
      <w:r>
        <w:rPr>
          <w:rFonts w:ascii="Times New Roman" w:hAnsi="Times New Roman" w:cs="Times New Roman"/>
          <w:lang w:val="en-AU"/>
        </w:rPr>
        <w:t xml:space="preserve"> from 1990 to the present. </w:t>
      </w:r>
      <w:r w:rsidR="00A22613">
        <w:rPr>
          <w:rFonts w:ascii="Times New Roman" w:hAnsi="Times New Roman" w:cs="Times New Roman"/>
          <w:lang w:val="en-AU"/>
        </w:rPr>
        <w:t>While laparotomy and laparoscopy were performed in a significant number of cases, endoscopic treatment has become much more successful with the advent of improved lithotripsy, improved endoscopic retrieval devices, and improved visualisation. Extracorporeal shockwave lithotripsy has also been successfully used in multiple cases.</w:t>
      </w:r>
    </w:p>
    <w:p w14:paraId="6FCC78B9" w14:textId="77777777" w:rsidR="00A22613" w:rsidRDefault="00A22613" w:rsidP="0019660B">
      <w:pPr>
        <w:spacing w:line="360" w:lineRule="auto"/>
        <w:rPr>
          <w:rFonts w:ascii="Times New Roman" w:hAnsi="Times New Roman" w:cs="Times New Roman"/>
          <w:b/>
          <w:i/>
          <w:lang w:val="en-AU"/>
        </w:rPr>
      </w:pPr>
    </w:p>
    <w:p w14:paraId="0AEDF0F3" w14:textId="163C6C2F" w:rsidR="00A90D82" w:rsidRPr="00A90D82" w:rsidRDefault="00A90D82" w:rsidP="0019660B">
      <w:pPr>
        <w:spacing w:line="360" w:lineRule="auto"/>
        <w:rPr>
          <w:rFonts w:ascii="Times New Roman" w:hAnsi="Times New Roman" w:cs="Times New Roman"/>
          <w:b/>
          <w:i/>
          <w:lang w:val="en-AU"/>
        </w:rPr>
      </w:pPr>
      <w:r w:rsidRPr="00A90D82">
        <w:rPr>
          <w:rFonts w:ascii="Times New Roman" w:hAnsi="Times New Roman" w:cs="Times New Roman"/>
          <w:b/>
          <w:i/>
          <w:lang w:val="en-AU"/>
        </w:rPr>
        <w:t>Applications</w:t>
      </w:r>
    </w:p>
    <w:p w14:paraId="654153E5" w14:textId="32F68555" w:rsidR="00A90D82" w:rsidRDefault="00A22613" w:rsidP="0019660B">
      <w:pPr>
        <w:spacing w:line="360" w:lineRule="auto"/>
        <w:rPr>
          <w:rFonts w:ascii="Times New Roman" w:hAnsi="Times New Roman" w:cs="Times New Roman"/>
          <w:lang w:val="en-AU"/>
        </w:rPr>
      </w:pPr>
      <w:r>
        <w:rPr>
          <w:rFonts w:ascii="Times New Roman" w:hAnsi="Times New Roman" w:cs="Times New Roman"/>
          <w:lang w:val="en-AU"/>
        </w:rPr>
        <w:t>We recommend that patients presenting with B</w:t>
      </w:r>
      <w:r w:rsidR="00F04683">
        <w:rPr>
          <w:rFonts w:ascii="Times New Roman" w:hAnsi="Times New Roman" w:cs="Times New Roman"/>
          <w:lang w:val="en-AU"/>
        </w:rPr>
        <w:t>S</w:t>
      </w:r>
      <w:r>
        <w:rPr>
          <w:rFonts w:ascii="Times New Roman" w:hAnsi="Times New Roman" w:cs="Times New Roman"/>
          <w:lang w:val="en-AU"/>
        </w:rPr>
        <w:t xml:space="preserve"> should be initially managed with attempted endoscopic retrieval, with or without lithotripsy, followed by open or laparoscopic surgical retrieval via </w:t>
      </w:r>
      <w:proofErr w:type="spellStart"/>
      <w:r>
        <w:rPr>
          <w:rFonts w:ascii="Times New Roman" w:hAnsi="Times New Roman" w:cs="Times New Roman"/>
          <w:lang w:val="en-AU"/>
        </w:rPr>
        <w:t>enterotomy</w:t>
      </w:r>
      <w:proofErr w:type="spellEnd"/>
      <w:r>
        <w:rPr>
          <w:rFonts w:ascii="Times New Roman" w:hAnsi="Times New Roman" w:cs="Times New Roman"/>
          <w:lang w:val="en-AU"/>
        </w:rPr>
        <w:t xml:space="preserve"> or </w:t>
      </w:r>
      <w:proofErr w:type="spellStart"/>
      <w:r>
        <w:rPr>
          <w:rFonts w:ascii="Times New Roman" w:hAnsi="Times New Roman" w:cs="Times New Roman"/>
          <w:lang w:val="en-AU"/>
        </w:rPr>
        <w:t>gastrotomy</w:t>
      </w:r>
      <w:proofErr w:type="spellEnd"/>
      <w:r>
        <w:rPr>
          <w:rFonts w:ascii="Times New Roman" w:hAnsi="Times New Roman" w:cs="Times New Roman"/>
          <w:lang w:val="en-AU"/>
        </w:rPr>
        <w:t xml:space="preserve"> if unsuccessful. In younger, healthier patients, a delayed cholecystectomy may be performed, however in older or multiply comorbid </w:t>
      </w:r>
      <w:proofErr w:type="gramStart"/>
      <w:r>
        <w:rPr>
          <w:rFonts w:ascii="Times New Roman" w:hAnsi="Times New Roman" w:cs="Times New Roman"/>
          <w:lang w:val="en-AU"/>
        </w:rPr>
        <w:t>patients,</w:t>
      </w:r>
      <w:proofErr w:type="gramEnd"/>
      <w:r>
        <w:rPr>
          <w:rFonts w:ascii="Times New Roman" w:hAnsi="Times New Roman" w:cs="Times New Roman"/>
          <w:lang w:val="en-AU"/>
        </w:rPr>
        <w:t xml:space="preserve"> this may be omitted from the treatment algorithm. </w:t>
      </w:r>
    </w:p>
    <w:p w14:paraId="3950E776" w14:textId="77777777" w:rsidR="00A22613" w:rsidRDefault="00A22613" w:rsidP="0019660B">
      <w:pPr>
        <w:spacing w:line="360" w:lineRule="auto"/>
        <w:rPr>
          <w:rFonts w:ascii="Times New Roman" w:hAnsi="Times New Roman" w:cs="Times New Roman"/>
          <w:b/>
          <w:i/>
          <w:lang w:val="en-AU"/>
        </w:rPr>
      </w:pPr>
    </w:p>
    <w:p w14:paraId="270F0172" w14:textId="61126C85" w:rsidR="00A90D82" w:rsidRPr="00A90D82" w:rsidRDefault="00A90D82" w:rsidP="0019660B">
      <w:pPr>
        <w:spacing w:line="360" w:lineRule="auto"/>
        <w:rPr>
          <w:rFonts w:ascii="Times New Roman" w:hAnsi="Times New Roman" w:cs="Times New Roman"/>
          <w:b/>
          <w:i/>
          <w:lang w:val="en-AU"/>
        </w:rPr>
      </w:pPr>
      <w:r w:rsidRPr="00A90D82">
        <w:rPr>
          <w:rFonts w:ascii="Times New Roman" w:hAnsi="Times New Roman" w:cs="Times New Roman"/>
          <w:b/>
          <w:i/>
          <w:lang w:val="en-AU"/>
        </w:rPr>
        <w:t>Terminology</w:t>
      </w:r>
    </w:p>
    <w:p w14:paraId="05B73900" w14:textId="7E6AF4D7" w:rsidR="00A90D82" w:rsidRDefault="00F04683" w:rsidP="0019660B">
      <w:pPr>
        <w:spacing w:line="360" w:lineRule="auto"/>
        <w:rPr>
          <w:rFonts w:ascii="Times New Roman" w:hAnsi="Times New Roman" w:cs="Times New Roman"/>
          <w:lang w:val="en-AU"/>
        </w:rPr>
      </w:pPr>
      <w:r>
        <w:rPr>
          <w:rFonts w:ascii="Times New Roman" w:hAnsi="Times New Roman" w:cs="Times New Roman"/>
          <w:lang w:val="en-AU"/>
        </w:rPr>
        <w:t>BS is gastric obstruction due to an impacted gallstone in the duodenum or gastric outlet.</w:t>
      </w:r>
    </w:p>
    <w:p w14:paraId="6977F077" w14:textId="542A8631" w:rsidR="00A22613" w:rsidRDefault="00F04683" w:rsidP="0019660B">
      <w:pPr>
        <w:spacing w:line="360" w:lineRule="auto"/>
        <w:rPr>
          <w:rFonts w:ascii="Times New Roman" w:hAnsi="Times New Roman" w:cs="Times New Roman"/>
          <w:lang w:val="en-AU"/>
        </w:rPr>
      </w:pPr>
      <w:r>
        <w:rPr>
          <w:rFonts w:ascii="Times New Roman" w:hAnsi="Times New Roman" w:cs="Times New Roman"/>
          <w:lang w:val="en-AU"/>
        </w:rPr>
        <w:t xml:space="preserve">Lithotripsy is the act of breaking a stone into multiple smaller pieces. This may be effected with extracorporeal shock waves (ESWL), using a mechanical lithotripter, or a laser device. </w:t>
      </w:r>
    </w:p>
    <w:p w14:paraId="39E2A012" w14:textId="77777777" w:rsidR="0025316F" w:rsidRDefault="0025316F" w:rsidP="0019660B">
      <w:pPr>
        <w:spacing w:line="360" w:lineRule="auto"/>
        <w:rPr>
          <w:rFonts w:ascii="Times New Roman" w:hAnsi="Times New Roman" w:cs="Times New Roman"/>
          <w:b/>
          <w:i/>
          <w:lang w:val="en-AU"/>
        </w:rPr>
      </w:pPr>
    </w:p>
    <w:p w14:paraId="1ADA1B03" w14:textId="3C4AFCC2" w:rsidR="00A90D82" w:rsidRPr="00A90D82" w:rsidRDefault="00A90D82" w:rsidP="0019660B">
      <w:pPr>
        <w:spacing w:line="360" w:lineRule="auto"/>
        <w:rPr>
          <w:rFonts w:ascii="Times New Roman" w:hAnsi="Times New Roman" w:cs="Times New Roman"/>
          <w:b/>
          <w:i/>
          <w:lang w:val="en-AU"/>
        </w:rPr>
      </w:pPr>
      <w:r w:rsidRPr="00A90D82">
        <w:rPr>
          <w:rFonts w:ascii="Times New Roman" w:hAnsi="Times New Roman" w:cs="Times New Roman"/>
          <w:b/>
          <w:i/>
          <w:lang w:val="en-AU"/>
        </w:rPr>
        <w:t>Peer-review</w:t>
      </w:r>
    </w:p>
    <w:p w14:paraId="09E34BC5" w14:textId="31A20047" w:rsidR="00A90D82" w:rsidRDefault="0025316F" w:rsidP="0025316F">
      <w:pPr>
        <w:spacing w:line="360" w:lineRule="auto"/>
        <w:rPr>
          <w:rFonts w:ascii="Times New Roman" w:hAnsi="Times New Roman" w:cs="Times New Roman"/>
          <w:lang w:val="en-AU"/>
        </w:rPr>
      </w:pPr>
      <w:r w:rsidRPr="0025316F">
        <w:rPr>
          <w:rFonts w:ascii="Times New Roman" w:hAnsi="Times New Roman" w:cs="Times New Roman"/>
          <w:lang w:val="en-AU"/>
        </w:rPr>
        <w:t>In this systematic review, the authors have presented a thorough and critical analysis</w:t>
      </w:r>
      <w:r>
        <w:rPr>
          <w:rFonts w:ascii="Times New Roman" w:hAnsi="Times New Roman" w:cs="Times New Roman"/>
          <w:lang w:val="en-AU"/>
        </w:rPr>
        <w:t xml:space="preserve"> </w:t>
      </w:r>
      <w:r w:rsidRPr="0025316F">
        <w:rPr>
          <w:rFonts w:ascii="Times New Roman" w:hAnsi="Times New Roman" w:cs="Times New Roman"/>
          <w:lang w:val="en-AU"/>
        </w:rPr>
        <w:t xml:space="preserve">of </w:t>
      </w:r>
      <w:r>
        <w:rPr>
          <w:rFonts w:ascii="Times New Roman" w:hAnsi="Times New Roman" w:cs="Times New Roman"/>
          <w:lang w:val="en-AU"/>
        </w:rPr>
        <w:t xml:space="preserve">the published cases of </w:t>
      </w:r>
      <w:proofErr w:type="spellStart"/>
      <w:r>
        <w:rPr>
          <w:rFonts w:ascii="Times New Roman" w:hAnsi="Times New Roman" w:cs="Times New Roman"/>
          <w:lang w:val="en-AU"/>
        </w:rPr>
        <w:t>Bouveret’s</w:t>
      </w:r>
      <w:proofErr w:type="spellEnd"/>
      <w:r>
        <w:rPr>
          <w:rFonts w:ascii="Times New Roman" w:hAnsi="Times New Roman" w:cs="Times New Roman"/>
          <w:lang w:val="en-AU"/>
        </w:rPr>
        <w:t xml:space="preserve"> syndrome, and recommended an appropriate treatment algorithm for future cases.</w:t>
      </w:r>
    </w:p>
    <w:p w14:paraId="6FDE7A23" w14:textId="77777777" w:rsidR="00A90D82" w:rsidRDefault="00A90D82" w:rsidP="0019660B">
      <w:pPr>
        <w:spacing w:line="360" w:lineRule="auto"/>
        <w:rPr>
          <w:rFonts w:ascii="Times New Roman" w:hAnsi="Times New Roman" w:cs="Times New Roman"/>
          <w:lang w:val="en-AU"/>
        </w:rPr>
      </w:pPr>
    </w:p>
    <w:p w14:paraId="45008C0C" w14:textId="77777777" w:rsidR="00A90D82" w:rsidRDefault="00A90D82" w:rsidP="0019660B">
      <w:pPr>
        <w:spacing w:line="360" w:lineRule="auto"/>
        <w:rPr>
          <w:rFonts w:ascii="Times New Roman" w:hAnsi="Times New Roman" w:cs="Times New Roman"/>
          <w:lang w:val="en-AU"/>
        </w:rPr>
      </w:pPr>
    </w:p>
    <w:p w14:paraId="41098199" w14:textId="77777777" w:rsidR="00A90D82" w:rsidRDefault="00A90D82" w:rsidP="0019660B">
      <w:pPr>
        <w:spacing w:line="360" w:lineRule="auto"/>
        <w:rPr>
          <w:rFonts w:ascii="Times New Roman" w:hAnsi="Times New Roman" w:cs="Times New Roman"/>
          <w:lang w:val="en-AU"/>
        </w:rPr>
      </w:pPr>
    </w:p>
    <w:p w14:paraId="24BDB13C" w14:textId="77777777" w:rsidR="00A90D82" w:rsidRPr="00790FCF" w:rsidRDefault="00A90D82" w:rsidP="0019660B">
      <w:pPr>
        <w:spacing w:line="360" w:lineRule="auto"/>
        <w:rPr>
          <w:rFonts w:ascii="Times New Roman" w:hAnsi="Times New Roman" w:cs="Times New Roman"/>
          <w:lang w:val="en-AU"/>
        </w:rPr>
        <w:sectPr w:rsidR="00A90D82" w:rsidRPr="00790FCF" w:rsidSect="008B364F">
          <w:footerReference w:type="even" r:id="rId11"/>
          <w:footerReference w:type="default" r:id="rId12"/>
          <w:pgSz w:w="11900" w:h="16840"/>
          <w:pgMar w:top="950" w:right="1440" w:bottom="1440" w:left="1440" w:header="708" w:footer="708" w:gutter="0"/>
          <w:cols w:space="708"/>
          <w:docGrid w:linePitch="360"/>
        </w:sectPr>
      </w:pPr>
    </w:p>
    <w:p w14:paraId="2C8CD6FC" w14:textId="77777777" w:rsidR="00292409" w:rsidRPr="007E7F1D" w:rsidRDefault="00292409" w:rsidP="00382A85">
      <w:pPr>
        <w:rPr>
          <w:rFonts w:ascii="Times New Roman" w:hAnsi="Times New Roman" w:cs="Times New Roman"/>
          <w:lang w:val="en-AU"/>
        </w:rPr>
      </w:pPr>
    </w:p>
    <w:p w14:paraId="41D5E8C6" w14:textId="77777777" w:rsidR="005E0FCE" w:rsidRPr="007E7F1D" w:rsidRDefault="005E0FCE" w:rsidP="005E0FCE">
      <w:pPr>
        <w:pStyle w:val="EndNoteBibliography"/>
        <w:ind w:left="720" w:hanging="720"/>
        <w:rPr>
          <w:rFonts w:ascii="Times New Roman" w:hAnsi="Times New Roman" w:cs="Times New Roman"/>
          <w:lang w:val="en-AU"/>
        </w:rPr>
      </w:pPr>
      <w:r w:rsidRPr="007E7F1D">
        <w:rPr>
          <w:rFonts w:ascii="Times New Roman" w:hAnsi="Times New Roman" w:cs="Times New Roman"/>
          <w:lang w:val="en-AU"/>
        </w:rPr>
        <w:t>References</w:t>
      </w:r>
    </w:p>
    <w:p w14:paraId="5D2520D6" w14:textId="77777777" w:rsidR="0034503F" w:rsidRPr="0034503F" w:rsidRDefault="005E0FCE" w:rsidP="0034503F">
      <w:pPr>
        <w:pStyle w:val="EndNoteBibliography"/>
        <w:rPr>
          <w:noProof/>
        </w:rPr>
      </w:pPr>
      <w:r w:rsidRPr="007E7F1D">
        <w:rPr>
          <w:rFonts w:ascii="Times New Roman" w:hAnsi="Times New Roman" w:cs="Times New Roman"/>
          <w:lang w:val="en-AU"/>
        </w:rPr>
        <w:fldChar w:fldCharType="begin"/>
      </w:r>
      <w:r w:rsidRPr="007E7F1D">
        <w:rPr>
          <w:rFonts w:ascii="Times New Roman" w:hAnsi="Times New Roman" w:cs="Times New Roman"/>
          <w:lang w:val="en-AU"/>
        </w:rPr>
        <w:instrText xml:space="preserve"> ADDIN EN.REFLIST </w:instrText>
      </w:r>
      <w:r w:rsidRPr="007E7F1D">
        <w:rPr>
          <w:rFonts w:ascii="Times New Roman" w:hAnsi="Times New Roman" w:cs="Times New Roman"/>
          <w:lang w:val="en-AU"/>
        </w:rPr>
        <w:fldChar w:fldCharType="separate"/>
      </w:r>
      <w:r w:rsidR="0034503F" w:rsidRPr="0034503F">
        <w:rPr>
          <w:noProof/>
        </w:rPr>
        <w:t>1</w:t>
      </w:r>
      <w:r w:rsidR="0034503F" w:rsidRPr="0034503F">
        <w:rPr>
          <w:noProof/>
        </w:rPr>
        <w:tab/>
        <w:t>Melamed JL, Parker ML. Cholecystogastric fistula; report of a case.</w:t>
      </w:r>
      <w:r w:rsidR="0034503F" w:rsidRPr="0034503F">
        <w:rPr>
          <w:i/>
          <w:noProof/>
        </w:rPr>
        <w:t xml:space="preserve"> J Am Med Assoc </w:t>
      </w:r>
      <w:r w:rsidR="0034503F" w:rsidRPr="0034503F">
        <w:rPr>
          <w:noProof/>
        </w:rPr>
        <w:t xml:space="preserve">1956; </w:t>
      </w:r>
      <w:r w:rsidR="0034503F" w:rsidRPr="0034503F">
        <w:rPr>
          <w:b/>
          <w:noProof/>
        </w:rPr>
        <w:t>160</w:t>
      </w:r>
      <w:r w:rsidR="0034503F" w:rsidRPr="0034503F">
        <w:rPr>
          <w:noProof/>
        </w:rPr>
        <w:t>(6): 463-464 [PMID: 13286079]</w:t>
      </w:r>
    </w:p>
    <w:p w14:paraId="241272A6" w14:textId="77777777" w:rsidR="0034503F" w:rsidRPr="0034503F" w:rsidRDefault="0034503F" w:rsidP="0034503F">
      <w:pPr>
        <w:pStyle w:val="EndNoteBibliography"/>
        <w:rPr>
          <w:noProof/>
        </w:rPr>
      </w:pPr>
      <w:bookmarkStart w:id="0" w:name="_GoBack"/>
      <w:r w:rsidRPr="0034503F">
        <w:rPr>
          <w:noProof/>
        </w:rPr>
        <w:t>2</w:t>
      </w:r>
      <w:r w:rsidRPr="0034503F">
        <w:rPr>
          <w:noProof/>
        </w:rPr>
        <w:tab/>
        <w:t xml:space="preserve">Wickbom G. [The man behind the syndrome: Leon Bouveret. The internist who </w:t>
      </w:r>
      <w:bookmarkEnd w:id="0"/>
      <w:r w:rsidRPr="0034503F">
        <w:rPr>
          <w:noProof/>
        </w:rPr>
        <w:t>supported surgery].</w:t>
      </w:r>
      <w:r w:rsidRPr="0034503F">
        <w:rPr>
          <w:i/>
          <w:noProof/>
        </w:rPr>
        <w:t xml:space="preserve"> Lakartidningen </w:t>
      </w:r>
      <w:r w:rsidRPr="0034503F">
        <w:rPr>
          <w:noProof/>
        </w:rPr>
        <w:t xml:space="preserve">1993; </w:t>
      </w:r>
      <w:r w:rsidRPr="0034503F">
        <w:rPr>
          <w:b/>
          <w:noProof/>
        </w:rPr>
        <w:t>90</w:t>
      </w:r>
      <w:r w:rsidRPr="0034503F">
        <w:rPr>
          <w:noProof/>
        </w:rPr>
        <w:t>(3): 162, 165 [PMID: 8429751]</w:t>
      </w:r>
    </w:p>
    <w:p w14:paraId="0436D9DA" w14:textId="77777777" w:rsidR="0034503F" w:rsidRPr="0034503F" w:rsidRDefault="0034503F" w:rsidP="0034503F">
      <w:pPr>
        <w:pStyle w:val="EndNoteBibliography"/>
        <w:rPr>
          <w:noProof/>
        </w:rPr>
      </w:pPr>
      <w:r w:rsidRPr="0034503F">
        <w:rPr>
          <w:noProof/>
        </w:rPr>
        <w:t>3</w:t>
      </w:r>
      <w:r w:rsidRPr="0034503F">
        <w:rPr>
          <w:noProof/>
        </w:rPr>
        <w:tab/>
        <w:t>Zoricic I, Vukusic D, Rasic Z, Trajbar T, Sever M, Lojo N, Crvenkovic D. [Bile stone ileus with cholecystoduodenal fistula--Bouveret's syndrome].</w:t>
      </w:r>
      <w:r w:rsidRPr="0034503F">
        <w:rPr>
          <w:i/>
          <w:noProof/>
        </w:rPr>
        <w:t xml:space="preserve"> Acta medica Croatica : casopis Hravatske akademije medicinskih znanosti </w:t>
      </w:r>
      <w:r w:rsidRPr="0034503F">
        <w:rPr>
          <w:noProof/>
        </w:rPr>
        <w:t xml:space="preserve">2011; </w:t>
      </w:r>
      <w:r w:rsidRPr="0034503F">
        <w:rPr>
          <w:b/>
          <w:noProof/>
        </w:rPr>
        <w:t>65</w:t>
      </w:r>
      <w:r w:rsidRPr="0034503F">
        <w:rPr>
          <w:noProof/>
        </w:rPr>
        <w:t>(1): 63-66 [PMID: 21568076]</w:t>
      </w:r>
    </w:p>
    <w:p w14:paraId="0F3DD3FE" w14:textId="77777777" w:rsidR="0034503F" w:rsidRPr="0034503F" w:rsidRDefault="0034503F" w:rsidP="0034503F">
      <w:pPr>
        <w:pStyle w:val="EndNoteBibliography"/>
        <w:rPr>
          <w:noProof/>
        </w:rPr>
      </w:pPr>
      <w:r w:rsidRPr="0034503F">
        <w:rPr>
          <w:noProof/>
        </w:rPr>
        <w:t>4</w:t>
      </w:r>
      <w:r w:rsidRPr="0034503F">
        <w:rPr>
          <w:noProof/>
        </w:rPr>
        <w:tab/>
        <w:t>Zafar A, Ingham G, Jameel JK. "Bouveret's syndrome" presenting with acute pancreatitis a very rare and challenging variant of gallstone ileus.</w:t>
      </w:r>
      <w:r w:rsidRPr="0034503F">
        <w:rPr>
          <w:i/>
          <w:noProof/>
        </w:rPr>
        <w:t xml:space="preserve"> International journal of surgery case reports </w:t>
      </w:r>
      <w:r w:rsidRPr="0034503F">
        <w:rPr>
          <w:noProof/>
        </w:rPr>
        <w:t xml:space="preserve">2013; </w:t>
      </w:r>
      <w:r w:rsidRPr="0034503F">
        <w:rPr>
          <w:b/>
          <w:noProof/>
        </w:rPr>
        <w:t>4</w:t>
      </w:r>
      <w:r w:rsidRPr="0034503F">
        <w:rPr>
          <w:noProof/>
        </w:rPr>
        <w:t>(5): 528-530 [PMID: 23570683 PMCID: PMC3731694 DOI: 10.1016/j.ijscr.2013.01.017]</w:t>
      </w:r>
    </w:p>
    <w:p w14:paraId="12872F44" w14:textId="77777777" w:rsidR="0034503F" w:rsidRPr="0034503F" w:rsidRDefault="0034503F" w:rsidP="0034503F">
      <w:pPr>
        <w:pStyle w:val="EndNoteBibliography"/>
        <w:rPr>
          <w:noProof/>
        </w:rPr>
      </w:pPr>
      <w:r w:rsidRPr="0034503F">
        <w:rPr>
          <w:noProof/>
        </w:rPr>
        <w:t>5</w:t>
      </w:r>
      <w:r w:rsidRPr="0034503F">
        <w:rPr>
          <w:noProof/>
        </w:rPr>
        <w:tab/>
        <w:t>Yu K, Yang J, Zhen J, Zhou X. Bouveret's syndrome: a rare cause of gastric outlet obstruction.</w:t>
      </w:r>
      <w:r w:rsidRPr="0034503F">
        <w:rPr>
          <w:i/>
          <w:noProof/>
        </w:rPr>
        <w:t xml:space="preserve"> Chinese medical journal </w:t>
      </w:r>
      <w:r w:rsidRPr="0034503F">
        <w:rPr>
          <w:noProof/>
        </w:rPr>
        <w:t xml:space="preserve">2014; </w:t>
      </w:r>
      <w:r w:rsidRPr="0034503F">
        <w:rPr>
          <w:b/>
          <w:noProof/>
        </w:rPr>
        <w:t>127</w:t>
      </w:r>
      <w:r w:rsidRPr="0034503F">
        <w:rPr>
          <w:noProof/>
        </w:rPr>
        <w:t>(19): 3377 [PMID: 25269898]</w:t>
      </w:r>
    </w:p>
    <w:p w14:paraId="778AF7BD" w14:textId="77777777" w:rsidR="0034503F" w:rsidRPr="0034503F" w:rsidRDefault="0034503F" w:rsidP="0034503F">
      <w:pPr>
        <w:pStyle w:val="EndNoteBibliography"/>
        <w:rPr>
          <w:noProof/>
        </w:rPr>
      </w:pPr>
      <w:r w:rsidRPr="0034503F">
        <w:rPr>
          <w:noProof/>
        </w:rPr>
        <w:t>6</w:t>
      </w:r>
      <w:r w:rsidRPr="0034503F">
        <w:rPr>
          <w:noProof/>
        </w:rPr>
        <w:tab/>
        <w:t>Yokoyama T, Ashizawa T, Hibi K, Okada R, Suzuki Y, Takagi M, Shinohara Y, Sugimoto K, Aoki T. [A case of gastric outlet obstruction by gallstone (Bouveret's syndrome) treated by EHL].</w:t>
      </w:r>
      <w:r w:rsidRPr="0034503F">
        <w:rPr>
          <w:i/>
          <w:noProof/>
        </w:rPr>
        <w:t xml:space="preserve"> Nihon Shokakibyo Gakkai zasshi = The Japanese journal of gastro-enterology </w:t>
      </w:r>
      <w:r w:rsidRPr="0034503F">
        <w:rPr>
          <w:noProof/>
        </w:rPr>
        <w:t xml:space="preserve">2005; </w:t>
      </w:r>
      <w:r w:rsidRPr="0034503F">
        <w:rPr>
          <w:b/>
          <w:noProof/>
        </w:rPr>
        <w:t>102</w:t>
      </w:r>
      <w:r w:rsidRPr="0034503F">
        <w:rPr>
          <w:noProof/>
        </w:rPr>
        <w:t>(10): 1293-1298 [PMID: 16262161]</w:t>
      </w:r>
    </w:p>
    <w:p w14:paraId="10626417" w14:textId="77777777" w:rsidR="0034503F" w:rsidRPr="0034503F" w:rsidRDefault="0034503F" w:rsidP="0034503F">
      <w:pPr>
        <w:pStyle w:val="EndNoteBibliography"/>
        <w:rPr>
          <w:noProof/>
        </w:rPr>
      </w:pPr>
      <w:r w:rsidRPr="0034503F">
        <w:rPr>
          <w:noProof/>
        </w:rPr>
        <w:t>7</w:t>
      </w:r>
      <w:r w:rsidRPr="0034503F">
        <w:rPr>
          <w:noProof/>
        </w:rPr>
        <w:tab/>
        <w:t>Yau KK, Siu WT, Tsui KK. Migrating gallstone: from Bouveret's syndrome to distal small bowel obstruction.</w:t>
      </w:r>
      <w:r w:rsidRPr="0034503F">
        <w:rPr>
          <w:i/>
          <w:noProof/>
        </w:rPr>
        <w:t xml:space="preserve"> Journal of laparoendoscopic &amp; advanced surgical techniques Part A </w:t>
      </w:r>
      <w:r w:rsidRPr="0034503F">
        <w:rPr>
          <w:noProof/>
        </w:rPr>
        <w:t xml:space="preserve">2006; </w:t>
      </w:r>
      <w:r w:rsidRPr="0034503F">
        <w:rPr>
          <w:b/>
          <w:noProof/>
        </w:rPr>
        <w:t>16</w:t>
      </w:r>
      <w:r w:rsidRPr="0034503F">
        <w:rPr>
          <w:noProof/>
        </w:rPr>
        <w:t>(3): 256-260 [PMID: 16796435  DOI: 10.1089/lap.2006.16.256]</w:t>
      </w:r>
    </w:p>
    <w:p w14:paraId="3D10AB97" w14:textId="77777777" w:rsidR="0034503F" w:rsidRPr="0034503F" w:rsidRDefault="0034503F" w:rsidP="0034503F">
      <w:pPr>
        <w:pStyle w:val="EndNoteBibliography"/>
        <w:rPr>
          <w:noProof/>
        </w:rPr>
      </w:pPr>
      <w:r w:rsidRPr="0034503F">
        <w:rPr>
          <w:noProof/>
        </w:rPr>
        <w:t>8</w:t>
      </w:r>
      <w:r w:rsidRPr="0034503F">
        <w:rPr>
          <w:noProof/>
        </w:rPr>
        <w:tab/>
        <w:t>Yang D, Wang Z, Duan ZJ, Jin S. Laparoscopic treatment of an upper gastrointestinal obstruction due to Bouveret's syndrome.</w:t>
      </w:r>
      <w:r w:rsidRPr="0034503F">
        <w:rPr>
          <w:i/>
          <w:noProof/>
        </w:rPr>
        <w:t xml:space="preserve"> World journal of gastroenterology </w:t>
      </w:r>
      <w:r w:rsidRPr="0034503F">
        <w:rPr>
          <w:noProof/>
        </w:rPr>
        <w:t xml:space="preserve">2013; </w:t>
      </w:r>
      <w:r w:rsidRPr="0034503F">
        <w:rPr>
          <w:b/>
          <w:noProof/>
        </w:rPr>
        <w:t>19</w:t>
      </w:r>
      <w:r w:rsidRPr="0034503F">
        <w:rPr>
          <w:noProof/>
        </w:rPr>
        <w:t>(40): 6943-6946 [PMID: 24187475 PMCID: PMC3812499 DOI: 10.3748/wjg.v19.i40.6943]</w:t>
      </w:r>
    </w:p>
    <w:p w14:paraId="42496BD0" w14:textId="77777777" w:rsidR="0034503F" w:rsidRPr="0034503F" w:rsidRDefault="0034503F" w:rsidP="0034503F">
      <w:pPr>
        <w:pStyle w:val="EndNoteBibliography"/>
        <w:rPr>
          <w:noProof/>
        </w:rPr>
      </w:pPr>
      <w:r w:rsidRPr="0034503F">
        <w:rPr>
          <w:noProof/>
        </w:rPr>
        <w:t>9</w:t>
      </w:r>
      <w:r w:rsidRPr="0034503F">
        <w:rPr>
          <w:noProof/>
        </w:rPr>
        <w:tab/>
        <w:t>Wong CS, Crotty JM, Naqvi SA. Pneumobilia: a case report and literature review on its surgical approaches.</w:t>
      </w:r>
      <w:r w:rsidRPr="0034503F">
        <w:rPr>
          <w:i/>
          <w:noProof/>
        </w:rPr>
        <w:t xml:space="preserve"> Journal of surgical technique and case report </w:t>
      </w:r>
      <w:r w:rsidRPr="0034503F">
        <w:rPr>
          <w:noProof/>
        </w:rPr>
        <w:t xml:space="preserve">2013; </w:t>
      </w:r>
      <w:r w:rsidRPr="0034503F">
        <w:rPr>
          <w:b/>
          <w:noProof/>
        </w:rPr>
        <w:t>5</w:t>
      </w:r>
      <w:r w:rsidRPr="0034503F">
        <w:rPr>
          <w:noProof/>
        </w:rPr>
        <w:t>(1): 27-31 [PMID: 24470847 PMCID: PMC3889000 DOI: 10.4103/2006-8808.118616]</w:t>
      </w:r>
    </w:p>
    <w:p w14:paraId="1FBD48A5" w14:textId="77777777" w:rsidR="0034503F" w:rsidRPr="0034503F" w:rsidRDefault="0034503F" w:rsidP="0034503F">
      <w:pPr>
        <w:pStyle w:val="EndNoteBibliography"/>
        <w:rPr>
          <w:noProof/>
        </w:rPr>
      </w:pPr>
      <w:r w:rsidRPr="0034503F">
        <w:rPr>
          <w:noProof/>
        </w:rPr>
        <w:t>10</w:t>
      </w:r>
      <w:r w:rsidRPr="0034503F">
        <w:rPr>
          <w:noProof/>
        </w:rPr>
        <w:tab/>
        <w:t>Wonaga A, Fritz V, D'Alessandro M, Waldbaum C. [Bouveret syndrome: unusual cause of upper gastrointestinal bleeding].</w:t>
      </w:r>
      <w:r w:rsidRPr="0034503F">
        <w:rPr>
          <w:i/>
          <w:noProof/>
        </w:rPr>
        <w:t xml:space="preserve"> Acta gastroenterologica Latinoamericana </w:t>
      </w:r>
      <w:r w:rsidRPr="0034503F">
        <w:rPr>
          <w:noProof/>
        </w:rPr>
        <w:t xml:space="preserve">2010; </w:t>
      </w:r>
      <w:r w:rsidRPr="0034503F">
        <w:rPr>
          <w:b/>
          <w:noProof/>
        </w:rPr>
        <w:t>40</w:t>
      </w:r>
      <w:r w:rsidRPr="0034503F">
        <w:rPr>
          <w:noProof/>
        </w:rPr>
        <w:t>(2): 159-161 [PMID: 20645566]</w:t>
      </w:r>
    </w:p>
    <w:p w14:paraId="5EB9C34A" w14:textId="77777777" w:rsidR="0034503F" w:rsidRPr="0034503F" w:rsidRDefault="0034503F" w:rsidP="0034503F">
      <w:pPr>
        <w:pStyle w:val="EndNoteBibliography"/>
        <w:rPr>
          <w:noProof/>
        </w:rPr>
      </w:pPr>
      <w:r w:rsidRPr="0034503F">
        <w:rPr>
          <w:noProof/>
        </w:rPr>
        <w:t>11</w:t>
      </w:r>
      <w:r w:rsidRPr="0034503F">
        <w:rPr>
          <w:noProof/>
        </w:rPr>
        <w:tab/>
        <w:t>Wittenburg H, Mossner J, Caca K. Endoscopic treatment of duodenal obstruction due to a gallstone ("Bouveret's syndrome").</w:t>
      </w:r>
      <w:r w:rsidRPr="0034503F">
        <w:rPr>
          <w:i/>
          <w:noProof/>
        </w:rPr>
        <w:t xml:space="preserve"> Annals of hepatology </w:t>
      </w:r>
      <w:r w:rsidRPr="0034503F">
        <w:rPr>
          <w:noProof/>
        </w:rPr>
        <w:t xml:space="preserve">2005; </w:t>
      </w:r>
      <w:r w:rsidRPr="0034503F">
        <w:rPr>
          <w:b/>
          <w:noProof/>
        </w:rPr>
        <w:t>4</w:t>
      </w:r>
      <w:r w:rsidRPr="0034503F">
        <w:rPr>
          <w:noProof/>
        </w:rPr>
        <w:t>(2): 132-134 [PMID: 16010248]</w:t>
      </w:r>
    </w:p>
    <w:p w14:paraId="18491D20" w14:textId="77777777" w:rsidR="0034503F" w:rsidRPr="0034503F" w:rsidRDefault="0034503F" w:rsidP="0034503F">
      <w:pPr>
        <w:pStyle w:val="EndNoteBibliography"/>
        <w:rPr>
          <w:noProof/>
        </w:rPr>
      </w:pPr>
      <w:r w:rsidRPr="0034503F">
        <w:rPr>
          <w:noProof/>
        </w:rPr>
        <w:t>12</w:t>
      </w:r>
      <w:r w:rsidRPr="0034503F">
        <w:rPr>
          <w:noProof/>
        </w:rPr>
        <w:tab/>
        <w:t>Williams NE, Gundara JS, Roser S, Samra JS. Disease spectrum and use of cholecystolithotomy in gallstone ileus transection.</w:t>
      </w:r>
      <w:r w:rsidRPr="0034503F">
        <w:rPr>
          <w:i/>
          <w:noProof/>
        </w:rPr>
        <w:t xml:space="preserve"> Hepatobiliary &amp; pancreatic diseases international : HBPD INT </w:t>
      </w:r>
      <w:r w:rsidRPr="0034503F">
        <w:rPr>
          <w:noProof/>
        </w:rPr>
        <w:t xml:space="preserve">2012; </w:t>
      </w:r>
      <w:r w:rsidRPr="0034503F">
        <w:rPr>
          <w:b/>
          <w:noProof/>
        </w:rPr>
        <w:t>11</w:t>
      </w:r>
      <w:r w:rsidRPr="0034503F">
        <w:rPr>
          <w:noProof/>
        </w:rPr>
        <w:t>(5): 553-557 [PMID: 23060405]</w:t>
      </w:r>
    </w:p>
    <w:p w14:paraId="764A4529" w14:textId="77777777" w:rsidR="0034503F" w:rsidRPr="0034503F" w:rsidRDefault="0034503F" w:rsidP="0034503F">
      <w:pPr>
        <w:pStyle w:val="EndNoteBibliography"/>
        <w:rPr>
          <w:noProof/>
        </w:rPr>
      </w:pPr>
      <w:r w:rsidRPr="0034503F">
        <w:rPr>
          <w:noProof/>
        </w:rPr>
        <w:t>13</w:t>
      </w:r>
      <w:r w:rsidRPr="0034503F">
        <w:rPr>
          <w:noProof/>
        </w:rPr>
        <w:tab/>
        <w:t>Wight CO, Seed M, Yeo WW, McCulloch TA. Gastric outflow obstruction caused by gall stones and leading to death by complex metabolic derangement.</w:t>
      </w:r>
      <w:r w:rsidRPr="0034503F">
        <w:rPr>
          <w:i/>
          <w:noProof/>
        </w:rPr>
        <w:t xml:space="preserve"> J Clin Pathol </w:t>
      </w:r>
      <w:r w:rsidRPr="0034503F">
        <w:rPr>
          <w:noProof/>
        </w:rPr>
        <w:t xml:space="preserve">1997; </w:t>
      </w:r>
      <w:r w:rsidRPr="0034503F">
        <w:rPr>
          <w:b/>
          <w:noProof/>
        </w:rPr>
        <w:t>50</w:t>
      </w:r>
      <w:r w:rsidRPr="0034503F">
        <w:rPr>
          <w:noProof/>
        </w:rPr>
        <w:t>(11): 963-965 [PMID: 9462252 PMCID: PMC500327]</w:t>
      </w:r>
    </w:p>
    <w:p w14:paraId="71A42FD5" w14:textId="77777777" w:rsidR="0034503F" w:rsidRPr="0034503F" w:rsidRDefault="0034503F" w:rsidP="0034503F">
      <w:pPr>
        <w:pStyle w:val="EndNoteBibliography"/>
        <w:rPr>
          <w:noProof/>
        </w:rPr>
      </w:pPr>
      <w:r w:rsidRPr="0034503F">
        <w:rPr>
          <w:noProof/>
        </w:rPr>
        <w:t>14</w:t>
      </w:r>
      <w:r w:rsidRPr="0034503F">
        <w:rPr>
          <w:noProof/>
        </w:rPr>
        <w:tab/>
        <w:t>Werner CR, Graepler F, Glatzle J, Stuker D, Kratt T, Schmehl J, Bitzer M, Konigsrainer A, Malek NP, Goetz M. Proximal duodenal obstruction--Bouveret's syndrome revisited.</w:t>
      </w:r>
      <w:r w:rsidRPr="0034503F">
        <w:rPr>
          <w:i/>
          <w:noProof/>
        </w:rPr>
        <w:t xml:space="preserve"> Endoscopy </w:t>
      </w:r>
      <w:r w:rsidRPr="0034503F">
        <w:rPr>
          <w:noProof/>
        </w:rPr>
        <w:t xml:space="preserve">2013; </w:t>
      </w:r>
      <w:r w:rsidRPr="0034503F">
        <w:rPr>
          <w:b/>
          <w:noProof/>
        </w:rPr>
        <w:t>45 Suppl 2 UCTN</w:t>
      </w:r>
      <w:r w:rsidRPr="0034503F">
        <w:rPr>
          <w:noProof/>
        </w:rPr>
        <w:t>: E231-232 [PMID: 23945924  DOI: 10.1055/s-0033-1344324]</w:t>
      </w:r>
    </w:p>
    <w:p w14:paraId="267F710D" w14:textId="77777777" w:rsidR="0034503F" w:rsidRPr="0034503F" w:rsidRDefault="0034503F" w:rsidP="0034503F">
      <w:pPr>
        <w:pStyle w:val="EndNoteBibliography"/>
        <w:rPr>
          <w:noProof/>
        </w:rPr>
      </w:pPr>
      <w:r w:rsidRPr="0034503F">
        <w:rPr>
          <w:noProof/>
        </w:rPr>
        <w:t>15</w:t>
      </w:r>
      <w:r w:rsidRPr="0034503F">
        <w:rPr>
          <w:noProof/>
        </w:rPr>
        <w:tab/>
        <w:t>Warren DJ, Peck RJ, Majeed AW. Bouveret's Syndrome: a Case Report.</w:t>
      </w:r>
      <w:r w:rsidRPr="0034503F">
        <w:rPr>
          <w:i/>
          <w:noProof/>
        </w:rPr>
        <w:t xml:space="preserve"> Journal of radiology case reports </w:t>
      </w:r>
      <w:r w:rsidRPr="0034503F">
        <w:rPr>
          <w:noProof/>
        </w:rPr>
        <w:t xml:space="preserve">2008; </w:t>
      </w:r>
      <w:r w:rsidRPr="0034503F">
        <w:rPr>
          <w:b/>
          <w:noProof/>
        </w:rPr>
        <w:t>2</w:t>
      </w:r>
      <w:r w:rsidRPr="0034503F">
        <w:rPr>
          <w:noProof/>
        </w:rPr>
        <w:t>(4): 14-17 [PMID: 22470599 PMCID: PMC3303235 DOI: 10.3941/jrcr.v2i4.60]</w:t>
      </w:r>
    </w:p>
    <w:p w14:paraId="4B97C2CA" w14:textId="77777777" w:rsidR="0034503F" w:rsidRPr="0034503F" w:rsidRDefault="0034503F" w:rsidP="0034503F">
      <w:pPr>
        <w:pStyle w:val="EndNoteBibliography"/>
        <w:rPr>
          <w:noProof/>
        </w:rPr>
      </w:pPr>
      <w:r w:rsidRPr="0034503F">
        <w:rPr>
          <w:noProof/>
        </w:rPr>
        <w:t>16</w:t>
      </w:r>
      <w:r w:rsidRPr="0034503F">
        <w:rPr>
          <w:noProof/>
        </w:rPr>
        <w:tab/>
        <w:t>Wagholikar GD, Ibrarullah M. Bouveret's syndrome--an unusual cause of spontaneous resolution of gastric outlet obstruction.</w:t>
      </w:r>
      <w:r w:rsidRPr="0034503F">
        <w:rPr>
          <w:i/>
          <w:noProof/>
        </w:rPr>
        <w:t xml:space="preserve"> Indian journal of gastroenterology : </w:t>
      </w:r>
      <w:r w:rsidRPr="0034503F">
        <w:rPr>
          <w:i/>
          <w:noProof/>
        </w:rPr>
        <w:lastRenderedPageBreak/>
        <w:t xml:space="preserve">official journal of the Indian Society of Gastroenterology </w:t>
      </w:r>
      <w:r w:rsidRPr="0034503F">
        <w:rPr>
          <w:noProof/>
        </w:rPr>
        <w:t xml:space="preserve">2004; </w:t>
      </w:r>
      <w:r w:rsidRPr="0034503F">
        <w:rPr>
          <w:b/>
          <w:noProof/>
        </w:rPr>
        <w:t>23</w:t>
      </w:r>
      <w:r w:rsidRPr="0034503F">
        <w:rPr>
          <w:noProof/>
        </w:rPr>
        <w:t>(3): 109-110 [PMID: 15250571]</w:t>
      </w:r>
    </w:p>
    <w:p w14:paraId="6ECEC24A" w14:textId="77777777" w:rsidR="0034503F" w:rsidRPr="0034503F" w:rsidRDefault="0034503F" w:rsidP="0034503F">
      <w:pPr>
        <w:pStyle w:val="EndNoteBibliography"/>
        <w:rPr>
          <w:noProof/>
        </w:rPr>
      </w:pPr>
      <w:r w:rsidRPr="0034503F">
        <w:rPr>
          <w:noProof/>
        </w:rPr>
        <w:t>17</w:t>
      </w:r>
      <w:r w:rsidRPr="0034503F">
        <w:rPr>
          <w:noProof/>
        </w:rPr>
        <w:tab/>
        <w:t>Vigneri S, Scialabba A, Termini R, Fornaciari M, Ficano L, Pintacuda S. A temporary endoscopic solution that significantly improves the prognosis of Bouveret's syndrome.</w:t>
      </w:r>
      <w:r w:rsidRPr="0034503F">
        <w:rPr>
          <w:i/>
          <w:noProof/>
        </w:rPr>
        <w:t xml:space="preserve"> Surgical endoscopy </w:t>
      </w:r>
      <w:r w:rsidRPr="0034503F">
        <w:rPr>
          <w:noProof/>
        </w:rPr>
        <w:t xml:space="preserve">1991; </w:t>
      </w:r>
      <w:r w:rsidRPr="0034503F">
        <w:rPr>
          <w:b/>
          <w:noProof/>
        </w:rPr>
        <w:t>5</w:t>
      </w:r>
      <w:r w:rsidRPr="0034503F">
        <w:rPr>
          <w:noProof/>
        </w:rPr>
        <w:t>(4): 226-228 [PMID: 1805403]</w:t>
      </w:r>
    </w:p>
    <w:p w14:paraId="68A3D169" w14:textId="77777777" w:rsidR="0034503F" w:rsidRPr="0034503F" w:rsidRDefault="0034503F" w:rsidP="0034503F">
      <w:pPr>
        <w:pStyle w:val="EndNoteBibliography"/>
        <w:rPr>
          <w:noProof/>
        </w:rPr>
      </w:pPr>
      <w:r w:rsidRPr="0034503F">
        <w:rPr>
          <w:noProof/>
        </w:rPr>
        <w:t>18</w:t>
      </w:r>
      <w:r w:rsidRPr="0034503F">
        <w:rPr>
          <w:noProof/>
        </w:rPr>
        <w:tab/>
        <w:t>Venkatesh SK, Thyagarajan MS, Gujral RB, Gupta A. Sonographic diagnosis of Bouveret's syndrome.</w:t>
      </w:r>
      <w:r w:rsidRPr="0034503F">
        <w:rPr>
          <w:i/>
          <w:noProof/>
        </w:rPr>
        <w:t xml:space="preserve"> Journal of clinical ultrasound : JCU </w:t>
      </w:r>
      <w:r w:rsidRPr="0034503F">
        <w:rPr>
          <w:noProof/>
        </w:rPr>
        <w:t xml:space="preserve">2003; </w:t>
      </w:r>
      <w:r w:rsidRPr="0034503F">
        <w:rPr>
          <w:b/>
          <w:noProof/>
        </w:rPr>
        <w:t>31</w:t>
      </w:r>
      <w:r w:rsidRPr="0034503F">
        <w:rPr>
          <w:noProof/>
        </w:rPr>
        <w:t>(3): 163-166 [PMID: 12594803  DOI: 10.1002/jcu.10149]</w:t>
      </w:r>
    </w:p>
    <w:p w14:paraId="0968F7D5" w14:textId="77777777" w:rsidR="0034503F" w:rsidRPr="0034503F" w:rsidRDefault="0034503F" w:rsidP="0034503F">
      <w:pPr>
        <w:pStyle w:val="EndNoteBibliography"/>
        <w:rPr>
          <w:noProof/>
        </w:rPr>
      </w:pPr>
      <w:r w:rsidRPr="0034503F">
        <w:rPr>
          <w:noProof/>
        </w:rPr>
        <w:t>19</w:t>
      </w:r>
      <w:r w:rsidRPr="0034503F">
        <w:rPr>
          <w:noProof/>
        </w:rPr>
        <w:tab/>
        <w:t>Veloso N, Silva JD, Pires S, Godinho R, Medeiros I, Goncalves L, Viveiros C. Bouveret's syndrome.</w:t>
      </w:r>
      <w:r w:rsidRPr="0034503F">
        <w:rPr>
          <w:i/>
          <w:noProof/>
        </w:rPr>
        <w:t xml:space="preserve"> Gastroenterologia y hepatologia </w:t>
      </w:r>
      <w:r w:rsidRPr="0034503F">
        <w:rPr>
          <w:noProof/>
        </w:rPr>
        <w:t xml:space="preserve">2014; </w:t>
      </w:r>
      <w:r w:rsidRPr="0034503F">
        <w:rPr>
          <w:b/>
          <w:noProof/>
        </w:rPr>
        <w:t>37</w:t>
      </w:r>
      <w:r w:rsidRPr="0034503F">
        <w:rPr>
          <w:noProof/>
        </w:rPr>
        <w:t>(9): 523-524 [PMID: 25131318  DOI: 10.1016/j.gastrohep.2013.05.004]</w:t>
      </w:r>
    </w:p>
    <w:p w14:paraId="6DF8AE1C" w14:textId="77777777" w:rsidR="0034503F" w:rsidRPr="0034503F" w:rsidRDefault="0034503F" w:rsidP="0034503F">
      <w:pPr>
        <w:pStyle w:val="EndNoteBibliography"/>
        <w:rPr>
          <w:noProof/>
        </w:rPr>
      </w:pPr>
      <w:r w:rsidRPr="0034503F">
        <w:rPr>
          <w:noProof/>
        </w:rPr>
        <w:t>20</w:t>
      </w:r>
      <w:r w:rsidRPr="0034503F">
        <w:rPr>
          <w:noProof/>
        </w:rPr>
        <w:tab/>
        <w:t>Van Dam J, Steiger E, Sivak MV, Jr. Giant duodenal gallstone presenting as gastric outlet obstruction: Bouveret's syndrome.</w:t>
      </w:r>
      <w:r w:rsidRPr="0034503F">
        <w:rPr>
          <w:i/>
          <w:noProof/>
        </w:rPr>
        <w:t xml:space="preserve"> Journal of clinical gastroenterology </w:t>
      </w:r>
      <w:r w:rsidRPr="0034503F">
        <w:rPr>
          <w:noProof/>
        </w:rPr>
        <w:t xml:space="preserve">1992; </w:t>
      </w:r>
      <w:r w:rsidRPr="0034503F">
        <w:rPr>
          <w:b/>
          <w:noProof/>
        </w:rPr>
        <w:t>15</w:t>
      </w:r>
      <w:r w:rsidRPr="0034503F">
        <w:rPr>
          <w:noProof/>
        </w:rPr>
        <w:t>(2): 150-153 [PMID: 1401827]</w:t>
      </w:r>
    </w:p>
    <w:p w14:paraId="3E4995F8" w14:textId="77777777" w:rsidR="0034503F" w:rsidRPr="0034503F" w:rsidRDefault="0034503F" w:rsidP="0034503F">
      <w:pPr>
        <w:pStyle w:val="EndNoteBibliography"/>
        <w:rPr>
          <w:noProof/>
        </w:rPr>
      </w:pPr>
      <w:r w:rsidRPr="0034503F">
        <w:rPr>
          <w:noProof/>
        </w:rPr>
        <w:t>21</w:t>
      </w:r>
      <w:r w:rsidRPr="0034503F">
        <w:rPr>
          <w:noProof/>
        </w:rPr>
        <w:tab/>
        <w:t>Thomson WL, Miranda S, Reddy A. An unusual presentation of cholecystoduodenal fistula: vomiting of gallstones.</w:t>
      </w:r>
      <w:r w:rsidRPr="0034503F">
        <w:rPr>
          <w:i/>
          <w:noProof/>
        </w:rPr>
        <w:t xml:space="preserve"> BMJ case reports </w:t>
      </w:r>
      <w:r w:rsidRPr="0034503F">
        <w:rPr>
          <w:noProof/>
        </w:rPr>
        <w:t xml:space="preserve">2012; </w:t>
      </w:r>
      <w:r w:rsidRPr="0034503F">
        <w:rPr>
          <w:b/>
          <w:noProof/>
        </w:rPr>
        <w:t>2012</w:t>
      </w:r>
      <w:r w:rsidRPr="0034503F">
        <w:rPr>
          <w:noProof/>
        </w:rPr>
        <w:t xml:space="preserve"> [PMID: 23166170 PMCID: PMC4544231 DOI: 10.1136/bcr-2012-007009]</w:t>
      </w:r>
    </w:p>
    <w:p w14:paraId="3211FAD8" w14:textId="77777777" w:rsidR="0034503F" w:rsidRPr="0034503F" w:rsidRDefault="0034503F" w:rsidP="0034503F">
      <w:pPr>
        <w:pStyle w:val="EndNoteBibliography"/>
        <w:rPr>
          <w:noProof/>
        </w:rPr>
      </w:pPr>
      <w:r w:rsidRPr="0034503F">
        <w:rPr>
          <w:noProof/>
        </w:rPr>
        <w:t>22</w:t>
      </w:r>
      <w:r w:rsidRPr="0034503F">
        <w:rPr>
          <w:noProof/>
        </w:rPr>
        <w:tab/>
        <w:t>Thompson RJ, Gidwani A, Caddy G, McKenna E, McCallion K. Endoscopically assisted minimally invasive surgery for gallstones.</w:t>
      </w:r>
      <w:r w:rsidRPr="0034503F">
        <w:rPr>
          <w:i/>
          <w:noProof/>
        </w:rPr>
        <w:t xml:space="preserve"> Irish journal of medical science </w:t>
      </w:r>
      <w:r w:rsidRPr="0034503F">
        <w:rPr>
          <w:noProof/>
        </w:rPr>
        <w:t xml:space="preserve">2009; </w:t>
      </w:r>
      <w:r w:rsidRPr="0034503F">
        <w:rPr>
          <w:b/>
          <w:noProof/>
        </w:rPr>
        <w:t>178</w:t>
      </w:r>
      <w:r w:rsidRPr="0034503F">
        <w:rPr>
          <w:noProof/>
        </w:rPr>
        <w:t>(1): 85-87 [PMID: 17973154  DOI: 10.1007/s11845-007-0096-9]</w:t>
      </w:r>
    </w:p>
    <w:p w14:paraId="3694FB7D" w14:textId="77777777" w:rsidR="0034503F" w:rsidRPr="0034503F" w:rsidRDefault="0034503F" w:rsidP="0034503F">
      <w:pPr>
        <w:pStyle w:val="EndNoteBibliography"/>
        <w:rPr>
          <w:noProof/>
        </w:rPr>
      </w:pPr>
      <w:r w:rsidRPr="0034503F">
        <w:rPr>
          <w:noProof/>
        </w:rPr>
        <w:t>23</w:t>
      </w:r>
      <w:r w:rsidRPr="0034503F">
        <w:rPr>
          <w:noProof/>
        </w:rPr>
        <w:tab/>
        <w:t>Tanwar S, Mawas A, Tutton M, O'Riordan D. Successful Endoscopic Management of Bouveret's Syndrome in a Patient with Cholecystoduodenocolic Fistulae.</w:t>
      </w:r>
      <w:r w:rsidRPr="0034503F">
        <w:rPr>
          <w:i/>
          <w:noProof/>
        </w:rPr>
        <w:t xml:space="preserve"> Case reports in gastroenterology </w:t>
      </w:r>
      <w:r w:rsidRPr="0034503F">
        <w:rPr>
          <w:noProof/>
        </w:rPr>
        <w:t xml:space="preserve">2008; </w:t>
      </w:r>
      <w:r w:rsidRPr="0034503F">
        <w:rPr>
          <w:b/>
          <w:noProof/>
        </w:rPr>
        <w:t>2</w:t>
      </w:r>
      <w:r w:rsidRPr="0034503F">
        <w:rPr>
          <w:noProof/>
        </w:rPr>
        <w:t>(3): 346-350 [PMID: 21490867 PMCID: PMC3075195 DOI: 10.1159/000151581]</w:t>
      </w:r>
    </w:p>
    <w:p w14:paraId="59B2177C" w14:textId="77777777" w:rsidR="0034503F" w:rsidRPr="0034503F" w:rsidRDefault="0034503F" w:rsidP="0034503F">
      <w:pPr>
        <w:pStyle w:val="EndNoteBibliography"/>
        <w:rPr>
          <w:noProof/>
        </w:rPr>
      </w:pPr>
      <w:r w:rsidRPr="0034503F">
        <w:rPr>
          <w:noProof/>
        </w:rPr>
        <w:t>24</w:t>
      </w:r>
      <w:r w:rsidRPr="0034503F">
        <w:rPr>
          <w:noProof/>
        </w:rPr>
        <w:tab/>
        <w:t>Tan YM, Yeo AW, Wong CY. Multiple giant duodenal gallstones causing gastric outlet obstruction: Bouveret's minefield revisited.</w:t>
      </w:r>
      <w:r w:rsidRPr="0034503F">
        <w:rPr>
          <w:i/>
          <w:noProof/>
        </w:rPr>
        <w:t xml:space="preserve"> Hepato-gastroenterology </w:t>
      </w:r>
      <w:r w:rsidRPr="0034503F">
        <w:rPr>
          <w:noProof/>
        </w:rPr>
        <w:t xml:space="preserve">2003; </w:t>
      </w:r>
      <w:r w:rsidRPr="0034503F">
        <w:rPr>
          <w:b/>
          <w:noProof/>
        </w:rPr>
        <w:t>50</w:t>
      </w:r>
      <w:r w:rsidRPr="0034503F">
        <w:rPr>
          <w:noProof/>
        </w:rPr>
        <w:t>(54): 1975-1977 [PMID: 14696446]</w:t>
      </w:r>
    </w:p>
    <w:p w14:paraId="622E8FD9" w14:textId="77777777" w:rsidR="0034503F" w:rsidRPr="0034503F" w:rsidRDefault="0034503F" w:rsidP="0034503F">
      <w:pPr>
        <w:pStyle w:val="EndNoteBibliography"/>
        <w:rPr>
          <w:noProof/>
        </w:rPr>
      </w:pPr>
      <w:r w:rsidRPr="0034503F">
        <w:rPr>
          <w:noProof/>
        </w:rPr>
        <w:t>25</w:t>
      </w:r>
      <w:r w:rsidRPr="0034503F">
        <w:rPr>
          <w:noProof/>
        </w:rPr>
        <w:tab/>
        <w:t>Stein PH, Lee C, Sejpal DV. A Rock and a Hard Place: Successful Combined Endoscopic and Surgical Treatment of Bouveret's Syndrome.</w:t>
      </w:r>
      <w:r w:rsidRPr="0034503F">
        <w:rPr>
          <w:i/>
          <w:noProof/>
        </w:rPr>
        <w:t xml:space="preserve"> Clinical gastroenterology and hepatology : the official clinical practice journal of the American Gastroenterological Association </w:t>
      </w:r>
      <w:r w:rsidRPr="0034503F">
        <w:rPr>
          <w:noProof/>
        </w:rPr>
        <w:t xml:space="preserve">2015; </w:t>
      </w:r>
      <w:r w:rsidRPr="0034503F">
        <w:rPr>
          <w:b/>
          <w:noProof/>
        </w:rPr>
        <w:t>13</w:t>
      </w:r>
      <w:r w:rsidRPr="0034503F">
        <w:rPr>
          <w:noProof/>
        </w:rPr>
        <w:t>(13): A25-26 [PMID: 26254202  DOI: 10.1016/j.cgh.2015.07.044]</w:t>
      </w:r>
    </w:p>
    <w:p w14:paraId="584DA7A4" w14:textId="77777777" w:rsidR="0034503F" w:rsidRPr="0034503F" w:rsidRDefault="0034503F" w:rsidP="0034503F">
      <w:pPr>
        <w:pStyle w:val="EndNoteBibliography"/>
        <w:rPr>
          <w:noProof/>
        </w:rPr>
      </w:pPr>
      <w:r w:rsidRPr="0034503F">
        <w:rPr>
          <w:noProof/>
        </w:rPr>
        <w:t>26</w:t>
      </w:r>
      <w:r w:rsidRPr="0034503F">
        <w:rPr>
          <w:noProof/>
        </w:rPr>
        <w:tab/>
        <w:t>Solmaz Tuncer A, Gurel S, Cosgun Z, Buber A, Cakmaz R, Hasdemir OA. A Rare Presentation of Xanthogranulomatous Cholecystitis as Bouveret's Syndrome.</w:t>
      </w:r>
      <w:r w:rsidRPr="0034503F">
        <w:rPr>
          <w:i/>
          <w:noProof/>
        </w:rPr>
        <w:t xml:space="preserve"> Case reports in radiology </w:t>
      </w:r>
      <w:r w:rsidRPr="0034503F">
        <w:rPr>
          <w:noProof/>
        </w:rPr>
        <w:t xml:space="preserve">2012; </w:t>
      </w:r>
      <w:r w:rsidRPr="0034503F">
        <w:rPr>
          <w:b/>
          <w:noProof/>
        </w:rPr>
        <w:t>2012</w:t>
      </w:r>
      <w:r w:rsidRPr="0034503F">
        <w:rPr>
          <w:noProof/>
        </w:rPr>
        <w:t>: 402768 [PMID: 23346444 PMCID: PMC3546451 DOI: 10.1155/2012/402768]</w:t>
      </w:r>
    </w:p>
    <w:p w14:paraId="35DF745C" w14:textId="77777777" w:rsidR="0034503F" w:rsidRPr="0034503F" w:rsidRDefault="0034503F" w:rsidP="0034503F">
      <w:pPr>
        <w:pStyle w:val="EndNoteBibliography"/>
        <w:rPr>
          <w:noProof/>
        </w:rPr>
      </w:pPr>
      <w:r w:rsidRPr="0034503F">
        <w:rPr>
          <w:noProof/>
        </w:rPr>
        <w:t>27</w:t>
      </w:r>
      <w:r w:rsidRPr="0034503F">
        <w:rPr>
          <w:noProof/>
        </w:rPr>
        <w:tab/>
        <w:t>Smolilo D, Bhandari M, Wilson TG, Brooke-Smith M, Watson DI. Bouveret's syndrome: gastric outlet obstruction caused by a gallstone.</w:t>
      </w:r>
      <w:r w:rsidRPr="0034503F">
        <w:rPr>
          <w:i/>
          <w:noProof/>
        </w:rPr>
        <w:t xml:space="preserve"> ANZ journal of surgery </w:t>
      </w:r>
      <w:r w:rsidRPr="0034503F">
        <w:rPr>
          <w:noProof/>
        </w:rPr>
        <w:t xml:space="preserve">2013; </w:t>
      </w:r>
      <w:r w:rsidRPr="0034503F">
        <w:rPr>
          <w:b/>
          <w:noProof/>
        </w:rPr>
        <w:t>83</w:t>
      </w:r>
      <w:r w:rsidRPr="0034503F">
        <w:rPr>
          <w:noProof/>
        </w:rPr>
        <w:t>(12): 996-997 [PMID: 24289055  DOI: 10.1111/ans.12227]</w:t>
      </w:r>
    </w:p>
    <w:p w14:paraId="281540C8" w14:textId="77777777" w:rsidR="0034503F" w:rsidRPr="0034503F" w:rsidRDefault="0034503F" w:rsidP="0034503F">
      <w:pPr>
        <w:pStyle w:val="EndNoteBibliography"/>
        <w:rPr>
          <w:noProof/>
        </w:rPr>
      </w:pPr>
      <w:r w:rsidRPr="0034503F">
        <w:rPr>
          <w:noProof/>
        </w:rPr>
        <w:t>28</w:t>
      </w:r>
      <w:r w:rsidRPr="0034503F">
        <w:rPr>
          <w:noProof/>
        </w:rPr>
        <w:tab/>
        <w:t>Smith Z, Totten J, Hughes A, Strote J. Delayed diagnosis of gastric outlet obstruction from bouveret syndrome in a young woman.</w:t>
      </w:r>
      <w:r w:rsidRPr="0034503F">
        <w:rPr>
          <w:i/>
          <w:noProof/>
        </w:rPr>
        <w:t xml:space="preserve"> The western journal of emergency medicine </w:t>
      </w:r>
      <w:r w:rsidRPr="0034503F">
        <w:rPr>
          <w:noProof/>
        </w:rPr>
        <w:t xml:space="preserve">2015; </w:t>
      </w:r>
      <w:r w:rsidRPr="0034503F">
        <w:rPr>
          <w:b/>
          <w:noProof/>
        </w:rPr>
        <w:t>16</w:t>
      </w:r>
      <w:r w:rsidRPr="0034503F">
        <w:rPr>
          <w:noProof/>
        </w:rPr>
        <w:t>(1): 151-153 [PMID: 25671026 PMCID: PMC4307701 DOI: 10.5811/westjem.2014.10.23049]</w:t>
      </w:r>
    </w:p>
    <w:p w14:paraId="3DB3DF02" w14:textId="77777777" w:rsidR="0034503F" w:rsidRPr="0034503F" w:rsidRDefault="0034503F" w:rsidP="0034503F">
      <w:pPr>
        <w:pStyle w:val="EndNoteBibliography"/>
        <w:rPr>
          <w:noProof/>
        </w:rPr>
      </w:pPr>
      <w:r w:rsidRPr="0034503F">
        <w:rPr>
          <w:noProof/>
        </w:rPr>
        <w:t>29</w:t>
      </w:r>
      <w:r w:rsidRPr="0034503F">
        <w:rPr>
          <w:noProof/>
        </w:rPr>
        <w:tab/>
        <w:t>Singh AK, Shirkhoda A, Lal N, Sagar P. Bouveret's syndrome: appearance on CT and upper gastrointestinal radiography before and after stone obturation.</w:t>
      </w:r>
      <w:r w:rsidRPr="0034503F">
        <w:rPr>
          <w:i/>
          <w:noProof/>
        </w:rPr>
        <w:t xml:space="preserve"> AJR American journal of roentgenology </w:t>
      </w:r>
      <w:r w:rsidRPr="0034503F">
        <w:rPr>
          <w:noProof/>
        </w:rPr>
        <w:t xml:space="preserve">2003; </w:t>
      </w:r>
      <w:r w:rsidRPr="0034503F">
        <w:rPr>
          <w:b/>
          <w:noProof/>
        </w:rPr>
        <w:t>181</w:t>
      </w:r>
      <w:r w:rsidRPr="0034503F">
        <w:rPr>
          <w:noProof/>
        </w:rPr>
        <w:t>(3): 828-830 [PMID: 12933489  DOI: 10.2214/ajr.181.3.1810828]</w:t>
      </w:r>
    </w:p>
    <w:p w14:paraId="616D36DE" w14:textId="77777777" w:rsidR="0034503F" w:rsidRPr="0034503F" w:rsidRDefault="0034503F" w:rsidP="0034503F">
      <w:pPr>
        <w:pStyle w:val="EndNoteBibliography"/>
        <w:rPr>
          <w:noProof/>
        </w:rPr>
      </w:pPr>
      <w:r w:rsidRPr="0034503F">
        <w:rPr>
          <w:noProof/>
        </w:rPr>
        <w:t>30</w:t>
      </w:r>
      <w:r w:rsidRPr="0034503F">
        <w:rPr>
          <w:noProof/>
        </w:rPr>
        <w:tab/>
        <w:t>Simunek R, Bohata S, Kala Z. [Bouveret's syndrome--a rare case of proximal ileus of biliary etiology].</w:t>
      </w:r>
      <w:r w:rsidRPr="0034503F">
        <w:rPr>
          <w:i/>
          <w:noProof/>
        </w:rPr>
        <w:t xml:space="preserve"> Rozhledy v chirurgii : mesicnik Ceskoslovenske chirurgicke spolecnosti </w:t>
      </w:r>
      <w:r w:rsidRPr="0034503F">
        <w:rPr>
          <w:noProof/>
        </w:rPr>
        <w:t xml:space="preserve">2009; </w:t>
      </w:r>
      <w:r w:rsidRPr="0034503F">
        <w:rPr>
          <w:b/>
          <w:noProof/>
        </w:rPr>
        <w:t>88</w:t>
      </w:r>
      <w:r w:rsidRPr="0034503F">
        <w:rPr>
          <w:noProof/>
        </w:rPr>
        <w:t>(3): 119-122 [PMID: 19526942]</w:t>
      </w:r>
    </w:p>
    <w:p w14:paraId="248849FA" w14:textId="77777777" w:rsidR="0034503F" w:rsidRPr="0034503F" w:rsidRDefault="0034503F" w:rsidP="0034503F">
      <w:pPr>
        <w:pStyle w:val="EndNoteBibliography"/>
        <w:rPr>
          <w:noProof/>
        </w:rPr>
      </w:pPr>
      <w:r w:rsidRPr="0034503F">
        <w:rPr>
          <w:noProof/>
        </w:rPr>
        <w:lastRenderedPageBreak/>
        <w:t>31</w:t>
      </w:r>
      <w:r w:rsidRPr="0034503F">
        <w:rPr>
          <w:noProof/>
        </w:rPr>
        <w:tab/>
        <w:t>Simpson J, Lobo D. Gastrointestinal: Bouveret's syndrome.</w:t>
      </w:r>
      <w:r w:rsidRPr="0034503F">
        <w:rPr>
          <w:i/>
          <w:noProof/>
        </w:rPr>
        <w:t xml:space="preserve"> Journal of gastroenterology and hepatology </w:t>
      </w:r>
      <w:r w:rsidRPr="0034503F">
        <w:rPr>
          <w:noProof/>
        </w:rPr>
        <w:t xml:space="preserve">2014; </w:t>
      </w:r>
      <w:r w:rsidRPr="0034503F">
        <w:rPr>
          <w:b/>
          <w:noProof/>
        </w:rPr>
        <w:t>29</w:t>
      </w:r>
      <w:r w:rsidRPr="0034503F">
        <w:rPr>
          <w:noProof/>
        </w:rPr>
        <w:t>(7): 1339 [PMID: 25040616  DOI: 10.1111/jgh.12629]</w:t>
      </w:r>
    </w:p>
    <w:p w14:paraId="02FFAF96" w14:textId="77777777" w:rsidR="0034503F" w:rsidRPr="0034503F" w:rsidRDefault="0034503F" w:rsidP="0034503F">
      <w:pPr>
        <w:pStyle w:val="EndNoteBibliography"/>
        <w:rPr>
          <w:noProof/>
        </w:rPr>
      </w:pPr>
      <w:r w:rsidRPr="0034503F">
        <w:rPr>
          <w:noProof/>
        </w:rPr>
        <w:t>32</w:t>
      </w:r>
      <w:r w:rsidRPr="0034503F">
        <w:rPr>
          <w:noProof/>
        </w:rPr>
        <w:tab/>
        <w:t>Simonek J, Lischke R, Drabek J, Pafko P. [Bouveret's syndrome: biliary ileus manifested by acute upper gastrointestinal hemorrhage and impaired gastric emptying].</w:t>
      </w:r>
      <w:r w:rsidRPr="0034503F">
        <w:rPr>
          <w:i/>
          <w:noProof/>
        </w:rPr>
        <w:t xml:space="preserve"> Rozhledy v chirurgii : mesicnik Ceskoslovenske chirurgicke spolecnosti </w:t>
      </w:r>
      <w:r w:rsidRPr="0034503F">
        <w:rPr>
          <w:noProof/>
        </w:rPr>
        <w:t xml:space="preserve">2002; </w:t>
      </w:r>
      <w:r w:rsidRPr="0034503F">
        <w:rPr>
          <w:b/>
          <w:noProof/>
        </w:rPr>
        <w:t>81</w:t>
      </w:r>
      <w:r w:rsidRPr="0034503F">
        <w:rPr>
          <w:noProof/>
        </w:rPr>
        <w:t>(5): 259-261 [PMID: 12046431]</w:t>
      </w:r>
    </w:p>
    <w:p w14:paraId="71764DB4" w14:textId="77777777" w:rsidR="0034503F" w:rsidRPr="0034503F" w:rsidRDefault="0034503F" w:rsidP="0034503F">
      <w:pPr>
        <w:pStyle w:val="EndNoteBibliography"/>
        <w:rPr>
          <w:noProof/>
        </w:rPr>
      </w:pPr>
      <w:r w:rsidRPr="0034503F">
        <w:rPr>
          <w:noProof/>
        </w:rPr>
        <w:t>33</w:t>
      </w:r>
      <w:r w:rsidRPr="0034503F">
        <w:rPr>
          <w:noProof/>
        </w:rPr>
        <w:tab/>
        <w:t>Sica GS, Sileri P, Gaspari AL. Laparoscopic treatment of Bouveret's syndrome presenting as acute pancreatitis.</w:t>
      </w:r>
      <w:r w:rsidRPr="0034503F">
        <w:rPr>
          <w:i/>
          <w:noProof/>
        </w:rPr>
        <w:t xml:space="preserve"> JSLS : Journal of the Society of Laparoendoscopic Surgeons / Society of Laparoendoscopic Surgeons </w:t>
      </w:r>
      <w:r w:rsidRPr="0034503F">
        <w:rPr>
          <w:noProof/>
        </w:rPr>
        <w:t xml:space="preserve">2005; </w:t>
      </w:r>
      <w:r w:rsidRPr="0034503F">
        <w:rPr>
          <w:b/>
          <w:noProof/>
        </w:rPr>
        <w:t>9</w:t>
      </w:r>
      <w:r w:rsidRPr="0034503F">
        <w:rPr>
          <w:noProof/>
        </w:rPr>
        <w:t>(4): 472-475 [PMID: 16381370 PMCID: PMC3015637]</w:t>
      </w:r>
    </w:p>
    <w:p w14:paraId="431C1FB2" w14:textId="77777777" w:rsidR="0034503F" w:rsidRPr="0034503F" w:rsidRDefault="0034503F" w:rsidP="0034503F">
      <w:pPr>
        <w:pStyle w:val="EndNoteBibliography"/>
        <w:rPr>
          <w:noProof/>
        </w:rPr>
      </w:pPr>
      <w:r w:rsidRPr="0034503F">
        <w:rPr>
          <w:noProof/>
        </w:rPr>
        <w:t>34</w:t>
      </w:r>
      <w:r w:rsidRPr="0034503F">
        <w:rPr>
          <w:noProof/>
        </w:rPr>
        <w:tab/>
        <w:t>Shinoda M, Aiura K, Yamagishi Y, Masugi Y, Takano K, Maruyama S, Irino T, Takabayashi K, Hoshino Y, Nishiya S, Hibi T, Kawachi S, Tanabe M, Ueda M, Sakamoto M, Hibi T, Kitagawa Y. Bouveret's syndrome with a concomitant incidental T1 gallbladder cancer.</w:t>
      </w:r>
      <w:r w:rsidRPr="0034503F">
        <w:rPr>
          <w:i/>
          <w:noProof/>
        </w:rPr>
        <w:t xml:space="preserve"> Clinical journal of gastroenterology </w:t>
      </w:r>
      <w:r w:rsidRPr="0034503F">
        <w:rPr>
          <w:noProof/>
        </w:rPr>
        <w:t xml:space="preserve">2010; </w:t>
      </w:r>
      <w:r w:rsidRPr="0034503F">
        <w:rPr>
          <w:b/>
          <w:noProof/>
        </w:rPr>
        <w:t>3</w:t>
      </w:r>
      <w:r w:rsidRPr="0034503F">
        <w:rPr>
          <w:noProof/>
        </w:rPr>
        <w:t>(5): 248-253 [PMID: 26190330  DOI: 10.1007/s12328-010-0170-0]</w:t>
      </w:r>
    </w:p>
    <w:p w14:paraId="62ED0BD0" w14:textId="77777777" w:rsidR="0034503F" w:rsidRPr="0034503F" w:rsidRDefault="0034503F" w:rsidP="0034503F">
      <w:pPr>
        <w:pStyle w:val="EndNoteBibliography"/>
        <w:rPr>
          <w:noProof/>
        </w:rPr>
      </w:pPr>
      <w:r w:rsidRPr="0034503F">
        <w:rPr>
          <w:noProof/>
        </w:rPr>
        <w:t>35</w:t>
      </w:r>
      <w:r w:rsidRPr="0034503F">
        <w:rPr>
          <w:noProof/>
        </w:rPr>
        <w:tab/>
        <w:t>Sharma D, Jakhetia A, Agarwal L, Baruah D, Rohtagi A, Kumar A. Carcinoma Gall Bladder with Bouveret's Syndrome: A Rare Cause of Gastric Outlet Obstruction.</w:t>
      </w:r>
      <w:r w:rsidRPr="0034503F">
        <w:rPr>
          <w:i/>
          <w:noProof/>
        </w:rPr>
        <w:t xml:space="preserve"> The Indian journal of surgery </w:t>
      </w:r>
      <w:r w:rsidRPr="0034503F">
        <w:rPr>
          <w:noProof/>
        </w:rPr>
        <w:t xml:space="preserve">2010; </w:t>
      </w:r>
      <w:r w:rsidRPr="0034503F">
        <w:rPr>
          <w:b/>
          <w:noProof/>
        </w:rPr>
        <w:t>72</w:t>
      </w:r>
      <w:r w:rsidRPr="0034503F">
        <w:rPr>
          <w:noProof/>
        </w:rPr>
        <w:t>(4): 350-351 [PMID: 21938203 PMCID: PMC3002772 DOI: 10.1007/s12262-010-0145-x]</w:t>
      </w:r>
    </w:p>
    <w:p w14:paraId="6A60F1FA" w14:textId="77777777" w:rsidR="0034503F" w:rsidRPr="0034503F" w:rsidRDefault="0034503F" w:rsidP="0034503F">
      <w:pPr>
        <w:pStyle w:val="EndNoteBibliography"/>
        <w:rPr>
          <w:noProof/>
        </w:rPr>
      </w:pPr>
      <w:r w:rsidRPr="0034503F">
        <w:rPr>
          <w:noProof/>
        </w:rPr>
        <w:t>36</w:t>
      </w:r>
      <w:r w:rsidRPr="0034503F">
        <w:rPr>
          <w:noProof/>
        </w:rPr>
        <w:tab/>
        <w:t>Shah SK, Walker PA, Fischer UM, Karanjawala BE, Khan SA. Bouveret syndrome.</w:t>
      </w:r>
      <w:r w:rsidRPr="0034503F">
        <w:rPr>
          <w:i/>
          <w:noProof/>
        </w:rPr>
        <w:t xml:space="preserve"> Journal of gastrointestinal surgery : official journal of the Society for Surgery of the Alimentary Tract </w:t>
      </w:r>
      <w:r w:rsidRPr="0034503F">
        <w:rPr>
          <w:noProof/>
        </w:rPr>
        <w:t xml:space="preserve">2013; </w:t>
      </w:r>
      <w:r w:rsidRPr="0034503F">
        <w:rPr>
          <w:b/>
          <w:noProof/>
        </w:rPr>
        <w:t>17</w:t>
      </w:r>
      <w:r w:rsidRPr="0034503F">
        <w:rPr>
          <w:noProof/>
        </w:rPr>
        <w:t>(9): 1720-1721 [PMID: 23775095  DOI: 10.1007/s11605-013-2244-z]</w:t>
      </w:r>
    </w:p>
    <w:p w14:paraId="1FF880B5" w14:textId="77777777" w:rsidR="0034503F" w:rsidRPr="0034503F" w:rsidRDefault="0034503F" w:rsidP="0034503F">
      <w:pPr>
        <w:pStyle w:val="EndNoteBibliography"/>
        <w:rPr>
          <w:noProof/>
        </w:rPr>
      </w:pPr>
      <w:r w:rsidRPr="0034503F">
        <w:rPr>
          <w:noProof/>
        </w:rPr>
        <w:t>37</w:t>
      </w:r>
      <w:r w:rsidRPr="0034503F">
        <w:rPr>
          <w:noProof/>
        </w:rPr>
        <w:tab/>
        <w:t>Sethi S, Kochar R, Kothari S, Thosani N, Banerjee S. Good Vibrations: Successful Endoscopic Electrohydraulic Lithotripsy for Bouveret's Syndrome.</w:t>
      </w:r>
      <w:r w:rsidRPr="0034503F">
        <w:rPr>
          <w:i/>
          <w:noProof/>
        </w:rPr>
        <w:t xml:space="preserve"> Digestive diseases and sciences </w:t>
      </w:r>
      <w:r w:rsidRPr="0034503F">
        <w:rPr>
          <w:noProof/>
        </w:rPr>
        <w:t xml:space="preserve">2015; </w:t>
      </w:r>
      <w:r w:rsidRPr="0034503F">
        <w:rPr>
          <w:b/>
          <w:noProof/>
        </w:rPr>
        <w:t>60</w:t>
      </w:r>
      <w:r w:rsidRPr="0034503F">
        <w:rPr>
          <w:noProof/>
        </w:rPr>
        <w:t>(8): 2264-2266 [PMID: 25381652  DOI: 10.1007/s10620-014-3424-8]</w:t>
      </w:r>
    </w:p>
    <w:p w14:paraId="652C3A72" w14:textId="77777777" w:rsidR="0034503F" w:rsidRPr="0034503F" w:rsidRDefault="0034503F" w:rsidP="0034503F">
      <w:pPr>
        <w:pStyle w:val="EndNoteBibliography"/>
        <w:rPr>
          <w:noProof/>
        </w:rPr>
      </w:pPr>
      <w:r w:rsidRPr="0034503F">
        <w:rPr>
          <w:noProof/>
        </w:rPr>
        <w:t>38</w:t>
      </w:r>
      <w:r w:rsidRPr="0034503F">
        <w:rPr>
          <w:noProof/>
        </w:rPr>
        <w:tab/>
        <w:t>Schweiger F, Shinder R. Duodenal obstruction by a gallstone (Bouveret's syndrome) managed by endoscopic stone extraction: a case report and review.</w:t>
      </w:r>
      <w:r w:rsidRPr="0034503F">
        <w:rPr>
          <w:i/>
          <w:noProof/>
        </w:rPr>
        <w:t xml:space="preserve"> Canadian journal of gastroenterology = Journal canadien de gastroenterologie </w:t>
      </w:r>
      <w:r w:rsidRPr="0034503F">
        <w:rPr>
          <w:noProof/>
        </w:rPr>
        <w:t xml:space="preserve">1997; </w:t>
      </w:r>
      <w:r w:rsidRPr="0034503F">
        <w:rPr>
          <w:b/>
          <w:noProof/>
        </w:rPr>
        <w:t>11</w:t>
      </w:r>
      <w:r w:rsidRPr="0034503F">
        <w:rPr>
          <w:noProof/>
        </w:rPr>
        <w:t>(6): 493-496 [PMID: 9347162]</w:t>
      </w:r>
    </w:p>
    <w:p w14:paraId="44BC581C" w14:textId="77777777" w:rsidR="0034503F" w:rsidRPr="0034503F" w:rsidRDefault="0034503F" w:rsidP="0034503F">
      <w:pPr>
        <w:pStyle w:val="EndNoteBibliography"/>
        <w:rPr>
          <w:noProof/>
        </w:rPr>
      </w:pPr>
      <w:r w:rsidRPr="0034503F">
        <w:rPr>
          <w:noProof/>
        </w:rPr>
        <w:t>39</w:t>
      </w:r>
      <w:r w:rsidRPr="0034503F">
        <w:rPr>
          <w:noProof/>
        </w:rPr>
        <w:tab/>
        <w:t>Sans M, Feu F, Panes J, Pique JM, Teres J. [Duodenal obstruction by biliary lithiasis (Bouveret's syndrome)].</w:t>
      </w:r>
      <w:r w:rsidRPr="0034503F">
        <w:rPr>
          <w:i/>
          <w:noProof/>
        </w:rPr>
        <w:t xml:space="preserve"> Gastroenterologia y hepatologia </w:t>
      </w:r>
      <w:r w:rsidRPr="0034503F">
        <w:rPr>
          <w:noProof/>
        </w:rPr>
        <w:t xml:space="preserve">1996; </w:t>
      </w:r>
      <w:r w:rsidRPr="0034503F">
        <w:rPr>
          <w:b/>
          <w:noProof/>
        </w:rPr>
        <w:t>19</w:t>
      </w:r>
      <w:r w:rsidRPr="0034503F">
        <w:rPr>
          <w:noProof/>
        </w:rPr>
        <w:t>(10): 519-520 [PMID: 9044753]</w:t>
      </w:r>
    </w:p>
    <w:p w14:paraId="66C18D1B" w14:textId="77777777" w:rsidR="0034503F" w:rsidRPr="0034503F" w:rsidRDefault="0034503F" w:rsidP="0034503F">
      <w:pPr>
        <w:pStyle w:val="EndNoteBibliography"/>
        <w:rPr>
          <w:noProof/>
        </w:rPr>
      </w:pPr>
      <w:r w:rsidRPr="0034503F">
        <w:rPr>
          <w:noProof/>
        </w:rPr>
        <w:t>40</w:t>
      </w:r>
      <w:r w:rsidRPr="0034503F">
        <w:rPr>
          <w:noProof/>
        </w:rPr>
        <w:tab/>
        <w:t>Sanchez Sanchez MR, Bouzon Caamano F, Carreno Villarreal G, Alonso Blanco RA, Galarraga Gay MA, Alvarez Obregon R. [Bouveret syndrome. A case-report].</w:t>
      </w:r>
      <w:r w:rsidRPr="0034503F">
        <w:rPr>
          <w:i/>
          <w:noProof/>
        </w:rPr>
        <w:t xml:space="preserve"> Revista clinica espanola </w:t>
      </w:r>
      <w:r w:rsidRPr="0034503F">
        <w:rPr>
          <w:noProof/>
        </w:rPr>
        <w:t xml:space="preserve">2003; </w:t>
      </w:r>
      <w:r w:rsidRPr="0034503F">
        <w:rPr>
          <w:b/>
          <w:noProof/>
        </w:rPr>
        <w:t>203</w:t>
      </w:r>
      <w:r w:rsidRPr="0034503F">
        <w:rPr>
          <w:noProof/>
        </w:rPr>
        <w:t>(8): 399-400 [PMID: 12855123]</w:t>
      </w:r>
    </w:p>
    <w:p w14:paraId="43D43C8E" w14:textId="77777777" w:rsidR="0034503F" w:rsidRPr="0034503F" w:rsidRDefault="0034503F" w:rsidP="0034503F">
      <w:pPr>
        <w:pStyle w:val="EndNoteBibliography"/>
        <w:rPr>
          <w:noProof/>
        </w:rPr>
      </w:pPr>
      <w:r w:rsidRPr="0034503F">
        <w:rPr>
          <w:noProof/>
        </w:rPr>
        <w:t>41</w:t>
      </w:r>
      <w:r w:rsidRPr="0034503F">
        <w:rPr>
          <w:noProof/>
        </w:rPr>
        <w:tab/>
        <w:t>Salah-Eldin AA, Ibrahim MA, Alapati R, Muslah S, Schubert TT, Schuman BM. The Bouveret syndrome: an unusual cause of hematemesis.</w:t>
      </w:r>
      <w:r w:rsidRPr="0034503F">
        <w:rPr>
          <w:i/>
          <w:noProof/>
        </w:rPr>
        <w:t xml:space="preserve"> Henry Ford Hospital medical journal </w:t>
      </w:r>
      <w:r w:rsidRPr="0034503F">
        <w:rPr>
          <w:noProof/>
        </w:rPr>
        <w:t xml:space="preserve">1990; </w:t>
      </w:r>
      <w:r w:rsidRPr="0034503F">
        <w:rPr>
          <w:b/>
          <w:noProof/>
        </w:rPr>
        <w:t>38</w:t>
      </w:r>
      <w:r w:rsidRPr="0034503F">
        <w:rPr>
          <w:noProof/>
        </w:rPr>
        <w:t>(1): 52-54 [PMID: 2228712]</w:t>
      </w:r>
    </w:p>
    <w:p w14:paraId="77B38A0C" w14:textId="77777777" w:rsidR="0034503F" w:rsidRPr="0034503F" w:rsidRDefault="0034503F" w:rsidP="0034503F">
      <w:pPr>
        <w:pStyle w:val="EndNoteBibliography"/>
        <w:rPr>
          <w:noProof/>
        </w:rPr>
      </w:pPr>
      <w:r w:rsidRPr="0034503F">
        <w:rPr>
          <w:noProof/>
        </w:rPr>
        <w:t>42</w:t>
      </w:r>
      <w:r w:rsidRPr="0034503F">
        <w:rPr>
          <w:noProof/>
        </w:rPr>
        <w:tab/>
        <w:t>Sakarya A, Erhan MY, Aydede H, Kara E, Ozkol M, Ilkgul O, Ozsoy Y. Gallstone ileus presenting as gastric outlet obstruction (Bouveret's syndrome): a case report.</w:t>
      </w:r>
      <w:r w:rsidRPr="0034503F">
        <w:rPr>
          <w:i/>
          <w:noProof/>
        </w:rPr>
        <w:t xml:space="preserve"> Acta chirurgica Belgica </w:t>
      </w:r>
      <w:r w:rsidRPr="0034503F">
        <w:rPr>
          <w:noProof/>
        </w:rPr>
        <w:t xml:space="preserve">2006; </w:t>
      </w:r>
      <w:r w:rsidRPr="0034503F">
        <w:rPr>
          <w:b/>
          <w:noProof/>
        </w:rPr>
        <w:t>106</w:t>
      </w:r>
      <w:r w:rsidRPr="0034503F">
        <w:rPr>
          <w:noProof/>
        </w:rPr>
        <w:t>(4): 438-440 [PMID: 17017703]</w:t>
      </w:r>
    </w:p>
    <w:p w14:paraId="66E04E99" w14:textId="77777777" w:rsidR="0034503F" w:rsidRPr="0034503F" w:rsidRDefault="0034503F" w:rsidP="0034503F">
      <w:pPr>
        <w:pStyle w:val="EndNoteBibliography"/>
        <w:rPr>
          <w:noProof/>
        </w:rPr>
      </w:pPr>
      <w:r w:rsidRPr="0034503F">
        <w:rPr>
          <w:noProof/>
        </w:rPr>
        <w:t>43</w:t>
      </w:r>
      <w:r w:rsidRPr="0034503F">
        <w:rPr>
          <w:noProof/>
        </w:rPr>
        <w:tab/>
        <w:t>Saglam F, Sivrikoz E, Alemdar A, Kamali S, Arslan U, Guven H. Bouveret syndrome: A fatal diagnostic dilemma of gastric outlet obstruction.</w:t>
      </w:r>
      <w:r w:rsidRPr="0034503F">
        <w:rPr>
          <w:i/>
          <w:noProof/>
        </w:rPr>
        <w:t xml:space="preserve"> Ulusal travma ve acil cerrahi dergisi = Turkish journal of trauma &amp; emergency surgery : TJTES </w:t>
      </w:r>
      <w:r w:rsidRPr="0034503F">
        <w:rPr>
          <w:noProof/>
        </w:rPr>
        <w:t xml:space="preserve">2015; </w:t>
      </w:r>
      <w:r w:rsidRPr="0034503F">
        <w:rPr>
          <w:b/>
          <w:noProof/>
        </w:rPr>
        <w:t>21</w:t>
      </w:r>
      <w:r w:rsidRPr="0034503F">
        <w:rPr>
          <w:noProof/>
        </w:rPr>
        <w:t>(2): 157-159 [PMID: 25904280  DOI: 10.5505/tjtes.2015.62558]</w:t>
      </w:r>
    </w:p>
    <w:p w14:paraId="78197C43" w14:textId="77777777" w:rsidR="0034503F" w:rsidRPr="0034503F" w:rsidRDefault="0034503F" w:rsidP="0034503F">
      <w:pPr>
        <w:pStyle w:val="EndNoteBibliography"/>
        <w:rPr>
          <w:noProof/>
        </w:rPr>
      </w:pPr>
      <w:r w:rsidRPr="0034503F">
        <w:rPr>
          <w:noProof/>
        </w:rPr>
        <w:t>44</w:t>
      </w:r>
      <w:r w:rsidRPr="0034503F">
        <w:rPr>
          <w:noProof/>
        </w:rPr>
        <w:tab/>
        <w:t>Rossi D, Khan U, McNatt S, Vaughan R. Bouveret syndrome: a case report.</w:t>
      </w:r>
      <w:r w:rsidRPr="0034503F">
        <w:rPr>
          <w:i/>
          <w:noProof/>
        </w:rPr>
        <w:t xml:space="preserve"> The West Virginia medical journal </w:t>
      </w:r>
      <w:r w:rsidRPr="0034503F">
        <w:rPr>
          <w:noProof/>
        </w:rPr>
        <w:t xml:space="preserve">2010; </w:t>
      </w:r>
      <w:r w:rsidRPr="0034503F">
        <w:rPr>
          <w:b/>
          <w:noProof/>
        </w:rPr>
        <w:t>106</w:t>
      </w:r>
      <w:r w:rsidRPr="0034503F">
        <w:rPr>
          <w:noProof/>
        </w:rPr>
        <w:t>(2): 18-22 [PMID: 21744726]</w:t>
      </w:r>
    </w:p>
    <w:p w14:paraId="456E01AC" w14:textId="77777777" w:rsidR="0034503F" w:rsidRPr="0034503F" w:rsidRDefault="0034503F" w:rsidP="0034503F">
      <w:pPr>
        <w:pStyle w:val="EndNoteBibliography"/>
        <w:rPr>
          <w:noProof/>
        </w:rPr>
      </w:pPr>
      <w:r w:rsidRPr="0034503F">
        <w:rPr>
          <w:noProof/>
        </w:rPr>
        <w:lastRenderedPageBreak/>
        <w:t>45</w:t>
      </w:r>
      <w:r w:rsidRPr="0034503F">
        <w:rPr>
          <w:noProof/>
        </w:rPr>
        <w:tab/>
        <w:t>Rogart JN, Perkal M, Nagar A. Successful Multimodality Endoscopic Treatment of Gastric Outlet Obstruction Caused by an Impacted Gallstone (Bouveret's Syndrome).</w:t>
      </w:r>
      <w:r w:rsidRPr="0034503F">
        <w:rPr>
          <w:i/>
          <w:noProof/>
        </w:rPr>
        <w:t xml:space="preserve"> Diagnostic and therapeutic endoscopy </w:t>
      </w:r>
      <w:r w:rsidRPr="0034503F">
        <w:rPr>
          <w:noProof/>
        </w:rPr>
        <w:t xml:space="preserve">2008; </w:t>
      </w:r>
      <w:r w:rsidRPr="0034503F">
        <w:rPr>
          <w:b/>
          <w:noProof/>
        </w:rPr>
        <w:t>2008</w:t>
      </w:r>
      <w:r w:rsidRPr="0034503F">
        <w:rPr>
          <w:noProof/>
        </w:rPr>
        <w:t>: 471512 [PMID: 18493330 PMCID: PMC2239211 DOI: 10.1155/2008/471512]</w:t>
      </w:r>
    </w:p>
    <w:p w14:paraId="5DFAA76B" w14:textId="77777777" w:rsidR="0034503F" w:rsidRPr="0034503F" w:rsidRDefault="0034503F" w:rsidP="0034503F">
      <w:pPr>
        <w:pStyle w:val="EndNoteBibliography"/>
        <w:rPr>
          <w:noProof/>
        </w:rPr>
      </w:pPr>
      <w:r w:rsidRPr="0034503F">
        <w:rPr>
          <w:noProof/>
        </w:rPr>
        <w:t>46</w:t>
      </w:r>
      <w:r w:rsidRPr="0034503F">
        <w:rPr>
          <w:noProof/>
        </w:rPr>
        <w:tab/>
        <w:t>Reinhardt SW, Jin LX, Pitt SC, Earl TM, Chapman WC, Doyle MB. Bouveret's syndrome complicated by classic gallstone ileus: progression of disease or iatrogenic?</w:t>
      </w:r>
      <w:r w:rsidRPr="0034503F">
        <w:rPr>
          <w:i/>
          <w:noProof/>
        </w:rPr>
        <w:t xml:space="preserve"> Journal of gastrointestinal surgery : official journal of the Society for Surgery of the Alimentary Tract </w:t>
      </w:r>
      <w:r w:rsidRPr="0034503F">
        <w:rPr>
          <w:noProof/>
        </w:rPr>
        <w:t xml:space="preserve">2013; </w:t>
      </w:r>
      <w:r w:rsidRPr="0034503F">
        <w:rPr>
          <w:b/>
          <w:noProof/>
        </w:rPr>
        <w:t>17</w:t>
      </w:r>
      <w:r w:rsidRPr="0034503F">
        <w:rPr>
          <w:noProof/>
        </w:rPr>
        <w:t>(11): 2020-2024 [PMID: 24018589  DOI: 10.1007/s11605-013-2301-7]</w:t>
      </w:r>
    </w:p>
    <w:p w14:paraId="6069B4AC" w14:textId="77777777" w:rsidR="0034503F" w:rsidRPr="0034503F" w:rsidRDefault="0034503F" w:rsidP="0034503F">
      <w:pPr>
        <w:pStyle w:val="EndNoteBibliography"/>
        <w:rPr>
          <w:noProof/>
        </w:rPr>
      </w:pPr>
      <w:r w:rsidRPr="0034503F">
        <w:rPr>
          <w:noProof/>
        </w:rPr>
        <w:t>47</w:t>
      </w:r>
      <w:r w:rsidRPr="0034503F">
        <w:rPr>
          <w:noProof/>
        </w:rPr>
        <w:tab/>
        <w:t>Rehman A, Hasan Z, Saeed A, Jamil K, Azeem Q, Zaidi A, Abduallah K, Rustam T. Bouveret's syndrome.</w:t>
      </w:r>
      <w:r w:rsidRPr="0034503F">
        <w:rPr>
          <w:i/>
          <w:noProof/>
        </w:rPr>
        <w:t xml:space="preserve"> Journal of the College of Physicians and Surgeons--Pakistan : JCPSP </w:t>
      </w:r>
      <w:r w:rsidRPr="0034503F">
        <w:rPr>
          <w:noProof/>
        </w:rPr>
        <w:t xml:space="preserve">2008; </w:t>
      </w:r>
      <w:r w:rsidRPr="0034503F">
        <w:rPr>
          <w:b/>
          <w:noProof/>
        </w:rPr>
        <w:t>18</w:t>
      </w:r>
      <w:r w:rsidRPr="0034503F">
        <w:rPr>
          <w:noProof/>
        </w:rPr>
        <w:t>(7): 435-437 [PMID: 18760069  DOI: 07.2008/JCPSP.435437]</w:t>
      </w:r>
    </w:p>
    <w:p w14:paraId="30C6F8FA" w14:textId="77777777" w:rsidR="0034503F" w:rsidRPr="0034503F" w:rsidRDefault="0034503F" w:rsidP="0034503F">
      <w:pPr>
        <w:pStyle w:val="EndNoteBibliography"/>
        <w:rPr>
          <w:noProof/>
        </w:rPr>
      </w:pPr>
      <w:r w:rsidRPr="0034503F">
        <w:rPr>
          <w:noProof/>
        </w:rPr>
        <w:t>48</w:t>
      </w:r>
      <w:r w:rsidRPr="0034503F">
        <w:rPr>
          <w:noProof/>
        </w:rPr>
        <w:tab/>
        <w:t>Rahelic V, Zelic M, Grbas H, Depolo A, Kezele B. Bouveret's syndrome--case report.</w:t>
      </w:r>
      <w:r w:rsidRPr="0034503F">
        <w:rPr>
          <w:i/>
          <w:noProof/>
        </w:rPr>
        <w:t xml:space="preserve"> Zentralblatt fur Chirurgie </w:t>
      </w:r>
      <w:r w:rsidRPr="0034503F">
        <w:rPr>
          <w:noProof/>
        </w:rPr>
        <w:t xml:space="preserve">2009; </w:t>
      </w:r>
      <w:r w:rsidRPr="0034503F">
        <w:rPr>
          <w:b/>
          <w:noProof/>
        </w:rPr>
        <w:t>134</w:t>
      </w:r>
      <w:r w:rsidRPr="0034503F">
        <w:rPr>
          <w:noProof/>
        </w:rPr>
        <w:t>(3): 260-262 [PMID: 19536722  DOI: 10.1055/s-0028-1098694]</w:t>
      </w:r>
    </w:p>
    <w:p w14:paraId="7FB1C91D" w14:textId="77777777" w:rsidR="0034503F" w:rsidRPr="0034503F" w:rsidRDefault="0034503F" w:rsidP="0034503F">
      <w:pPr>
        <w:pStyle w:val="EndNoteBibliography"/>
        <w:rPr>
          <w:noProof/>
        </w:rPr>
      </w:pPr>
      <w:r w:rsidRPr="0034503F">
        <w:rPr>
          <w:noProof/>
        </w:rPr>
        <w:t>49</w:t>
      </w:r>
      <w:r w:rsidRPr="0034503F">
        <w:rPr>
          <w:noProof/>
        </w:rPr>
        <w:tab/>
        <w:t>Radonak J, Vajo J, Jeger T, Stebnicky M, Eperjesi O. [Recurrent acute hemorrhage in the duodenum as a symptom of Bouveret's syndrome].</w:t>
      </w:r>
      <w:r w:rsidRPr="0034503F">
        <w:rPr>
          <w:i/>
          <w:noProof/>
        </w:rPr>
        <w:t xml:space="preserve"> Rozhledy v chirurgii : mesicnik Ceskoslovenske chirurgicke spolecnosti </w:t>
      </w:r>
      <w:r w:rsidRPr="0034503F">
        <w:rPr>
          <w:noProof/>
        </w:rPr>
        <w:t xml:space="preserve">2000; </w:t>
      </w:r>
      <w:r w:rsidRPr="0034503F">
        <w:rPr>
          <w:b/>
          <w:noProof/>
        </w:rPr>
        <w:t>79</w:t>
      </w:r>
      <w:r w:rsidRPr="0034503F">
        <w:rPr>
          <w:noProof/>
        </w:rPr>
        <w:t>(6): 228-230 [PMID: 10967672]</w:t>
      </w:r>
    </w:p>
    <w:p w14:paraId="20BE5F07" w14:textId="77777777" w:rsidR="0034503F" w:rsidRPr="0034503F" w:rsidRDefault="0034503F" w:rsidP="0034503F">
      <w:pPr>
        <w:pStyle w:val="EndNoteBibliography"/>
        <w:rPr>
          <w:noProof/>
        </w:rPr>
      </w:pPr>
      <w:r w:rsidRPr="0034503F">
        <w:rPr>
          <w:noProof/>
        </w:rPr>
        <w:t>50</w:t>
      </w:r>
      <w:r w:rsidRPr="0034503F">
        <w:rPr>
          <w:noProof/>
        </w:rPr>
        <w:tab/>
        <w:t>Qamrul Arfin SM, Haqqi SA, Shaikh H, Wakani AJ. Bouveret's syndrome: successful endoscopic treatment of gastric outlet obstruction caused by an impacted gallstone.</w:t>
      </w:r>
      <w:r w:rsidRPr="0034503F">
        <w:rPr>
          <w:i/>
          <w:noProof/>
        </w:rPr>
        <w:t xml:space="preserve"> Journal of the College of Physicians and Surgeons--Pakistan : JCPSP </w:t>
      </w:r>
      <w:r w:rsidRPr="0034503F">
        <w:rPr>
          <w:noProof/>
        </w:rPr>
        <w:t xml:space="preserve">2012; </w:t>
      </w:r>
      <w:r w:rsidRPr="0034503F">
        <w:rPr>
          <w:b/>
          <w:noProof/>
        </w:rPr>
        <w:t>22</w:t>
      </w:r>
      <w:r w:rsidRPr="0034503F">
        <w:rPr>
          <w:noProof/>
        </w:rPr>
        <w:t>(3): 174-175 [PMID: 22414360  DOI: 02.2012/jcpsp.174175]</w:t>
      </w:r>
    </w:p>
    <w:p w14:paraId="64C75A60" w14:textId="77777777" w:rsidR="0034503F" w:rsidRPr="0034503F" w:rsidRDefault="0034503F" w:rsidP="0034503F">
      <w:pPr>
        <w:pStyle w:val="EndNoteBibliography"/>
        <w:rPr>
          <w:noProof/>
        </w:rPr>
      </w:pPr>
      <w:r w:rsidRPr="0034503F">
        <w:rPr>
          <w:noProof/>
        </w:rPr>
        <w:t>51</w:t>
      </w:r>
      <w:r w:rsidRPr="0034503F">
        <w:rPr>
          <w:noProof/>
        </w:rPr>
        <w:tab/>
        <w:t>Puri V, Lee RW, Amirlak BA, Lanspa SJ, Fitzgibbons RJ, Jr. Bouveret syndrome and gallstone ileus.</w:t>
      </w:r>
      <w:r w:rsidRPr="0034503F">
        <w:rPr>
          <w:i/>
          <w:noProof/>
        </w:rPr>
        <w:t xml:space="preserve"> Surgical laparoscopy, endoscopy &amp; percutaneous techniques </w:t>
      </w:r>
      <w:r w:rsidRPr="0034503F">
        <w:rPr>
          <w:noProof/>
        </w:rPr>
        <w:t xml:space="preserve">2007; </w:t>
      </w:r>
      <w:r w:rsidRPr="0034503F">
        <w:rPr>
          <w:b/>
          <w:noProof/>
        </w:rPr>
        <w:t>17</w:t>
      </w:r>
      <w:r w:rsidRPr="0034503F">
        <w:rPr>
          <w:noProof/>
        </w:rPr>
        <w:t>(4): 328-330 [PMID: 17710061  DOI: 10.1097/SLE.0b013e31806c7dc2]</w:t>
      </w:r>
    </w:p>
    <w:p w14:paraId="75B873F2" w14:textId="77777777" w:rsidR="0034503F" w:rsidRPr="0034503F" w:rsidRDefault="0034503F" w:rsidP="0034503F">
      <w:pPr>
        <w:pStyle w:val="EndNoteBibliography"/>
        <w:rPr>
          <w:noProof/>
        </w:rPr>
      </w:pPr>
      <w:r w:rsidRPr="0034503F">
        <w:rPr>
          <w:noProof/>
        </w:rPr>
        <w:t>52</w:t>
      </w:r>
      <w:r w:rsidRPr="0034503F">
        <w:rPr>
          <w:noProof/>
        </w:rPr>
        <w:tab/>
        <w:t>Polistena A, Santi F, Tiberi R, Bagarani M. Endoscopic treatment of Bouveret's syndrome.</w:t>
      </w:r>
      <w:r w:rsidRPr="0034503F">
        <w:rPr>
          <w:i/>
          <w:noProof/>
        </w:rPr>
        <w:t xml:space="preserve"> Gastrointestinal endoscopy </w:t>
      </w:r>
      <w:r w:rsidRPr="0034503F">
        <w:rPr>
          <w:noProof/>
        </w:rPr>
        <w:t xml:space="preserve">2007; </w:t>
      </w:r>
      <w:r w:rsidRPr="0034503F">
        <w:rPr>
          <w:b/>
          <w:noProof/>
        </w:rPr>
        <w:t>65</w:t>
      </w:r>
      <w:r w:rsidRPr="0034503F">
        <w:rPr>
          <w:noProof/>
        </w:rPr>
        <w:t>(4): 704-706 [PMID: 17383468  DOI: 10.1016/j.gie.2006.12.022]</w:t>
      </w:r>
    </w:p>
    <w:p w14:paraId="227C0DB9" w14:textId="77777777" w:rsidR="0034503F" w:rsidRPr="0034503F" w:rsidRDefault="0034503F" w:rsidP="0034503F">
      <w:pPr>
        <w:pStyle w:val="EndNoteBibliography"/>
        <w:rPr>
          <w:noProof/>
        </w:rPr>
      </w:pPr>
      <w:r w:rsidRPr="0034503F">
        <w:rPr>
          <w:noProof/>
        </w:rPr>
        <w:t>53</w:t>
      </w:r>
      <w:r w:rsidRPr="0034503F">
        <w:rPr>
          <w:noProof/>
        </w:rPr>
        <w:tab/>
        <w:t>Pissas A, Mingat J, Massot C, Vincent J, Bouchet Y. [An usual observation of Bouveret syndrome (author's transl)].</w:t>
      </w:r>
      <w:r w:rsidRPr="0034503F">
        <w:rPr>
          <w:i/>
          <w:noProof/>
        </w:rPr>
        <w:t xml:space="preserve"> Sem Hop </w:t>
      </w:r>
      <w:r w:rsidRPr="0034503F">
        <w:rPr>
          <w:noProof/>
        </w:rPr>
        <w:t xml:space="preserve">1981; </w:t>
      </w:r>
      <w:r w:rsidRPr="0034503F">
        <w:rPr>
          <w:b/>
          <w:noProof/>
        </w:rPr>
        <w:t>57</w:t>
      </w:r>
      <w:r w:rsidRPr="0034503F">
        <w:rPr>
          <w:noProof/>
        </w:rPr>
        <w:t>(41-42): 1740-1742 [PMID: 6272412]</w:t>
      </w:r>
    </w:p>
    <w:p w14:paraId="14391C03" w14:textId="77777777" w:rsidR="0034503F" w:rsidRPr="0034503F" w:rsidRDefault="0034503F" w:rsidP="0034503F">
      <w:pPr>
        <w:pStyle w:val="EndNoteBibliography"/>
        <w:rPr>
          <w:noProof/>
        </w:rPr>
      </w:pPr>
      <w:r w:rsidRPr="0034503F">
        <w:rPr>
          <w:noProof/>
        </w:rPr>
        <w:t>54</w:t>
      </w:r>
      <w:r w:rsidRPr="0034503F">
        <w:rPr>
          <w:noProof/>
        </w:rPr>
        <w:tab/>
        <w:t>Pickhardt PJ, Friedland JA, Hruza DS, Fisher AJ. Case report. CT, MR cholangiopancreatography, and endoscopy findings in Bouveret's syndrome.</w:t>
      </w:r>
      <w:r w:rsidRPr="0034503F">
        <w:rPr>
          <w:i/>
          <w:noProof/>
        </w:rPr>
        <w:t xml:space="preserve"> AJR American journal of roentgenology </w:t>
      </w:r>
      <w:r w:rsidRPr="0034503F">
        <w:rPr>
          <w:noProof/>
        </w:rPr>
        <w:t xml:space="preserve">2003; </w:t>
      </w:r>
      <w:r w:rsidRPr="0034503F">
        <w:rPr>
          <w:b/>
          <w:noProof/>
        </w:rPr>
        <w:t>180</w:t>
      </w:r>
      <w:r w:rsidRPr="0034503F">
        <w:rPr>
          <w:noProof/>
        </w:rPr>
        <w:t>(4): 1033-1035 [PMID: 12646450  DOI: 10.2214/ajr.180.4.1801033]</w:t>
      </w:r>
    </w:p>
    <w:p w14:paraId="6507D558" w14:textId="77777777" w:rsidR="0034503F" w:rsidRPr="0034503F" w:rsidRDefault="0034503F" w:rsidP="0034503F">
      <w:pPr>
        <w:pStyle w:val="EndNoteBibliography"/>
        <w:rPr>
          <w:noProof/>
        </w:rPr>
      </w:pPr>
      <w:r w:rsidRPr="0034503F">
        <w:rPr>
          <w:noProof/>
        </w:rPr>
        <w:t>55</w:t>
      </w:r>
      <w:r w:rsidRPr="0034503F">
        <w:rPr>
          <w:noProof/>
        </w:rPr>
        <w:tab/>
        <w:t>Patel JC, Lesur G, De Cervens T, Renier JF, Hardy C, Favas A, Gompel H, Dupuy P. [Antropyloric lithiasic obstruction. A variant of Bouveret's syndrome].</w:t>
      </w:r>
      <w:r w:rsidRPr="0034503F">
        <w:rPr>
          <w:i/>
          <w:noProof/>
        </w:rPr>
        <w:t xml:space="preserve"> Chirurgie; memoires de l'Academie de chirurgie </w:t>
      </w:r>
      <w:r w:rsidRPr="0034503F">
        <w:rPr>
          <w:noProof/>
        </w:rPr>
        <w:t xml:space="preserve">1991; </w:t>
      </w:r>
      <w:r w:rsidRPr="0034503F">
        <w:rPr>
          <w:b/>
          <w:noProof/>
        </w:rPr>
        <w:t>117</w:t>
      </w:r>
      <w:r w:rsidRPr="0034503F">
        <w:rPr>
          <w:noProof/>
        </w:rPr>
        <w:t>(5-6): 417-419 [PMID: 1817840]</w:t>
      </w:r>
    </w:p>
    <w:p w14:paraId="379A9D00" w14:textId="77777777" w:rsidR="0034503F" w:rsidRPr="0034503F" w:rsidRDefault="0034503F" w:rsidP="0034503F">
      <w:pPr>
        <w:pStyle w:val="EndNoteBibliography"/>
        <w:rPr>
          <w:noProof/>
        </w:rPr>
      </w:pPr>
      <w:r w:rsidRPr="0034503F">
        <w:rPr>
          <w:noProof/>
        </w:rPr>
        <w:t>56</w:t>
      </w:r>
      <w:r w:rsidRPr="0034503F">
        <w:rPr>
          <w:noProof/>
        </w:rPr>
        <w:tab/>
        <w:t>Panov TA, Kiossev KT, Losanoff JE. Bouveret's syndrome: a rare consequence of malignant cholecystoduodenal fistula.</w:t>
      </w:r>
      <w:r w:rsidRPr="0034503F">
        <w:rPr>
          <w:i/>
          <w:noProof/>
        </w:rPr>
        <w:t xml:space="preserve"> Military medicine </w:t>
      </w:r>
      <w:r w:rsidRPr="0034503F">
        <w:rPr>
          <w:noProof/>
        </w:rPr>
        <w:t xml:space="preserve">1994; </w:t>
      </w:r>
      <w:r w:rsidRPr="0034503F">
        <w:rPr>
          <w:b/>
          <w:noProof/>
        </w:rPr>
        <w:t>159</w:t>
      </w:r>
      <w:r w:rsidRPr="0034503F">
        <w:rPr>
          <w:noProof/>
        </w:rPr>
        <w:t>(12): 755-757 [PMID: 7724001]</w:t>
      </w:r>
    </w:p>
    <w:p w14:paraId="1990100C" w14:textId="77777777" w:rsidR="0034503F" w:rsidRPr="0034503F" w:rsidRDefault="0034503F" w:rsidP="0034503F">
      <w:pPr>
        <w:pStyle w:val="EndNoteBibliography"/>
        <w:rPr>
          <w:noProof/>
        </w:rPr>
      </w:pPr>
      <w:r w:rsidRPr="0034503F">
        <w:rPr>
          <w:noProof/>
        </w:rPr>
        <w:t>57</w:t>
      </w:r>
      <w:r w:rsidRPr="0034503F">
        <w:rPr>
          <w:noProof/>
        </w:rPr>
        <w:tab/>
        <w:t>Palomeque-Jimenez A, Calzado-Baeza S, Reyes-Moreno M. Bouveret syndrome: an infrequent presentation of gallstone ileus.</w:t>
      </w:r>
      <w:r w:rsidRPr="0034503F">
        <w:rPr>
          <w:i/>
          <w:noProof/>
        </w:rPr>
        <w:t xml:space="preserve"> Revista espanola de enfermedades digestivas : organo oficial de la Sociedad Espanola de Patologia Digestiva </w:t>
      </w:r>
      <w:r w:rsidRPr="0034503F">
        <w:rPr>
          <w:noProof/>
        </w:rPr>
        <w:t xml:space="preserve">2012; </w:t>
      </w:r>
      <w:r w:rsidRPr="0034503F">
        <w:rPr>
          <w:b/>
          <w:noProof/>
        </w:rPr>
        <w:t>104</w:t>
      </w:r>
      <w:r w:rsidRPr="0034503F">
        <w:rPr>
          <w:noProof/>
        </w:rPr>
        <w:t>(6): 324-325 [PMID: 22738704]</w:t>
      </w:r>
    </w:p>
    <w:p w14:paraId="75957FA7" w14:textId="77777777" w:rsidR="0034503F" w:rsidRPr="0034503F" w:rsidRDefault="0034503F" w:rsidP="0034503F">
      <w:pPr>
        <w:pStyle w:val="EndNoteBibliography"/>
        <w:rPr>
          <w:noProof/>
        </w:rPr>
      </w:pPr>
      <w:r w:rsidRPr="0034503F">
        <w:rPr>
          <w:noProof/>
        </w:rPr>
        <w:t>58</w:t>
      </w:r>
      <w:r w:rsidRPr="0034503F">
        <w:rPr>
          <w:noProof/>
        </w:rPr>
        <w:tab/>
        <w:t>O'Neill C, Colquhoun P, Schlachta CM, Etemad-Rezai R, Jayaraman S. Gastric outlet obstruction secondary to biliary calculi: 2 cases of Bouveret syndrome.</w:t>
      </w:r>
      <w:r w:rsidRPr="0034503F">
        <w:rPr>
          <w:i/>
          <w:noProof/>
        </w:rPr>
        <w:t xml:space="preserve"> Canadian journal of surgery Journal canadien de chirurgie </w:t>
      </w:r>
      <w:r w:rsidRPr="0034503F">
        <w:rPr>
          <w:noProof/>
        </w:rPr>
        <w:t xml:space="preserve">2009; </w:t>
      </w:r>
      <w:r w:rsidRPr="0034503F">
        <w:rPr>
          <w:b/>
          <w:noProof/>
        </w:rPr>
        <w:t>52</w:t>
      </w:r>
      <w:r w:rsidRPr="0034503F">
        <w:rPr>
          <w:noProof/>
        </w:rPr>
        <w:t>(1): E16-18 [PMID: 19234638 PMCID: PMC2637630]</w:t>
      </w:r>
    </w:p>
    <w:p w14:paraId="7357096E" w14:textId="77777777" w:rsidR="0034503F" w:rsidRPr="0034503F" w:rsidRDefault="0034503F" w:rsidP="0034503F">
      <w:pPr>
        <w:pStyle w:val="EndNoteBibliography"/>
        <w:rPr>
          <w:noProof/>
        </w:rPr>
      </w:pPr>
      <w:r w:rsidRPr="0034503F">
        <w:rPr>
          <w:noProof/>
        </w:rPr>
        <w:lastRenderedPageBreak/>
        <w:t>59</w:t>
      </w:r>
      <w:r w:rsidRPr="0034503F">
        <w:rPr>
          <w:noProof/>
        </w:rPr>
        <w:tab/>
        <w:t>O'Dwyer JC, O'Dwyer HM, Lee MJ. Bouveret's syndrome: a rare complication of cholecystolithiasis.</w:t>
      </w:r>
      <w:r w:rsidRPr="0034503F">
        <w:rPr>
          <w:i/>
          <w:noProof/>
        </w:rPr>
        <w:t xml:space="preserve"> Australasian radiology </w:t>
      </w:r>
      <w:r w:rsidRPr="0034503F">
        <w:rPr>
          <w:noProof/>
        </w:rPr>
        <w:t xml:space="preserve">2005; </w:t>
      </w:r>
      <w:r w:rsidRPr="0034503F">
        <w:rPr>
          <w:b/>
          <w:noProof/>
        </w:rPr>
        <w:t>49</w:t>
      </w:r>
      <w:r w:rsidRPr="0034503F">
        <w:rPr>
          <w:noProof/>
        </w:rPr>
        <w:t>(5): 427-429 [PMID: 16174186  DOI: 10.1111/j.1440-1673.2005.01477.x]</w:t>
      </w:r>
    </w:p>
    <w:p w14:paraId="59BF8186" w14:textId="77777777" w:rsidR="0034503F" w:rsidRPr="0034503F" w:rsidRDefault="0034503F" w:rsidP="0034503F">
      <w:pPr>
        <w:pStyle w:val="EndNoteBibliography"/>
        <w:rPr>
          <w:noProof/>
        </w:rPr>
      </w:pPr>
      <w:r w:rsidRPr="0034503F">
        <w:rPr>
          <w:noProof/>
        </w:rPr>
        <w:t>60</w:t>
      </w:r>
      <w:r w:rsidRPr="0034503F">
        <w:rPr>
          <w:noProof/>
        </w:rPr>
        <w:tab/>
        <w:t>Nyui S, Osanai H, Masuoka H, Ohba S, Ebata T, Yoshida Y. Gastric outlet syndrome caused by a gallstone: report of a case.</w:t>
      </w:r>
      <w:r w:rsidRPr="0034503F">
        <w:rPr>
          <w:i/>
          <w:noProof/>
        </w:rPr>
        <w:t xml:space="preserve"> Surgery today </w:t>
      </w:r>
      <w:r w:rsidRPr="0034503F">
        <w:rPr>
          <w:noProof/>
        </w:rPr>
        <w:t xml:space="preserve">1998; </w:t>
      </w:r>
      <w:r w:rsidRPr="0034503F">
        <w:rPr>
          <w:b/>
          <w:noProof/>
        </w:rPr>
        <w:t>28</w:t>
      </w:r>
      <w:r w:rsidRPr="0034503F">
        <w:rPr>
          <w:noProof/>
        </w:rPr>
        <w:t>(4): 412-415 [PMID: 9590708]</w:t>
      </w:r>
    </w:p>
    <w:p w14:paraId="0A095ABE" w14:textId="77777777" w:rsidR="0034503F" w:rsidRPr="0034503F" w:rsidRDefault="0034503F" w:rsidP="0034503F">
      <w:pPr>
        <w:pStyle w:val="EndNoteBibliography"/>
        <w:rPr>
          <w:noProof/>
        </w:rPr>
      </w:pPr>
      <w:r w:rsidRPr="0034503F">
        <w:rPr>
          <w:noProof/>
        </w:rPr>
        <w:t>61</w:t>
      </w:r>
      <w:r w:rsidRPr="0034503F">
        <w:rPr>
          <w:noProof/>
        </w:rPr>
        <w:tab/>
        <w:t>Newton RC, Loizides S, Penney N, Singh KK. Laparoscopic management of Bouveret syndrome.</w:t>
      </w:r>
      <w:r w:rsidRPr="0034503F">
        <w:rPr>
          <w:i/>
          <w:noProof/>
        </w:rPr>
        <w:t xml:space="preserve"> BMJ case reports </w:t>
      </w:r>
      <w:r w:rsidRPr="0034503F">
        <w:rPr>
          <w:noProof/>
        </w:rPr>
        <w:t xml:space="preserve">2015; </w:t>
      </w:r>
      <w:r w:rsidRPr="0034503F">
        <w:rPr>
          <w:b/>
          <w:noProof/>
        </w:rPr>
        <w:t>2015</w:t>
      </w:r>
      <w:r w:rsidRPr="0034503F">
        <w:rPr>
          <w:noProof/>
        </w:rPr>
        <w:t xml:space="preserve"> [PMID: 25903213  DOI: 10.1136/bcr-2015-209869]</w:t>
      </w:r>
    </w:p>
    <w:p w14:paraId="552A2369" w14:textId="77777777" w:rsidR="0034503F" w:rsidRPr="0034503F" w:rsidRDefault="0034503F" w:rsidP="0034503F">
      <w:pPr>
        <w:pStyle w:val="EndNoteBibliography"/>
        <w:rPr>
          <w:noProof/>
        </w:rPr>
      </w:pPr>
      <w:r w:rsidRPr="0034503F">
        <w:rPr>
          <w:noProof/>
        </w:rPr>
        <w:t>62</w:t>
      </w:r>
      <w:r w:rsidRPr="0034503F">
        <w:rPr>
          <w:noProof/>
        </w:rPr>
        <w:tab/>
        <w:t>Nabais C, Salustio R, Morujao I, Sousa FV, Porto E, Cardoso C, Fradique C. Gastric outlet obstruction in a patient with Bouveret's syndrome: a case report.</w:t>
      </w:r>
      <w:r w:rsidRPr="0034503F">
        <w:rPr>
          <w:i/>
          <w:noProof/>
        </w:rPr>
        <w:t xml:space="preserve"> BMC research notes </w:t>
      </w:r>
      <w:r w:rsidRPr="0034503F">
        <w:rPr>
          <w:noProof/>
        </w:rPr>
        <w:t xml:space="preserve">2013; </w:t>
      </w:r>
      <w:r w:rsidRPr="0034503F">
        <w:rPr>
          <w:b/>
          <w:noProof/>
        </w:rPr>
        <w:t>6</w:t>
      </w:r>
      <w:r w:rsidRPr="0034503F">
        <w:rPr>
          <w:noProof/>
        </w:rPr>
        <w:t>: 195 [PMID: 23663702 PMCID: PMC3660164 DOI: 10.1186/1756-0500-6-195]</w:t>
      </w:r>
    </w:p>
    <w:p w14:paraId="1E8419D9" w14:textId="77777777" w:rsidR="0034503F" w:rsidRPr="0034503F" w:rsidRDefault="0034503F" w:rsidP="0034503F">
      <w:pPr>
        <w:pStyle w:val="EndNoteBibliography"/>
        <w:rPr>
          <w:noProof/>
        </w:rPr>
      </w:pPr>
      <w:r w:rsidRPr="0034503F">
        <w:rPr>
          <w:noProof/>
        </w:rPr>
        <w:t>63</w:t>
      </w:r>
      <w:r w:rsidRPr="0034503F">
        <w:rPr>
          <w:noProof/>
        </w:rPr>
        <w:tab/>
        <w:t>Modi BP, Owens C, Ashley SW, Colson YL. Bouveret meets Boerhaave.</w:t>
      </w:r>
      <w:r w:rsidRPr="0034503F">
        <w:rPr>
          <w:i/>
          <w:noProof/>
        </w:rPr>
        <w:t xml:space="preserve"> The Annals of thoracic surgery </w:t>
      </w:r>
      <w:r w:rsidRPr="0034503F">
        <w:rPr>
          <w:noProof/>
        </w:rPr>
        <w:t xml:space="preserve">2006; </w:t>
      </w:r>
      <w:r w:rsidRPr="0034503F">
        <w:rPr>
          <w:b/>
          <w:noProof/>
        </w:rPr>
        <w:t>81</w:t>
      </w:r>
      <w:r w:rsidRPr="0034503F">
        <w:rPr>
          <w:noProof/>
        </w:rPr>
        <w:t>(4): 1493-1495 [PMID: 16564302  DOI: 10.1016/j.athoracsur.2005.04.049]</w:t>
      </w:r>
    </w:p>
    <w:p w14:paraId="6FF7C168" w14:textId="77777777" w:rsidR="0034503F" w:rsidRPr="0034503F" w:rsidRDefault="0034503F" w:rsidP="0034503F">
      <w:pPr>
        <w:pStyle w:val="EndNoteBibliography"/>
        <w:rPr>
          <w:noProof/>
        </w:rPr>
      </w:pPr>
      <w:r w:rsidRPr="0034503F">
        <w:rPr>
          <w:noProof/>
        </w:rPr>
        <w:t>64</w:t>
      </w:r>
      <w:r w:rsidRPr="0034503F">
        <w:rPr>
          <w:noProof/>
        </w:rPr>
        <w:tab/>
        <w:t>Mittal S, Sutcliffe RP, Rohatgi A, Atkinson SW. A possible variant of Bouveret's syndrome presenting as a duodenal stump obstruction by a gallstone after Roux-en-Y gastrectomy: a case report.</w:t>
      </w:r>
      <w:r w:rsidRPr="0034503F">
        <w:rPr>
          <w:i/>
          <w:noProof/>
        </w:rPr>
        <w:t xml:space="preserve"> Journal of medical case reports </w:t>
      </w:r>
      <w:r w:rsidRPr="0034503F">
        <w:rPr>
          <w:noProof/>
        </w:rPr>
        <w:t xml:space="preserve">2009; </w:t>
      </w:r>
      <w:r w:rsidRPr="0034503F">
        <w:rPr>
          <w:b/>
          <w:noProof/>
        </w:rPr>
        <w:t>3</w:t>
      </w:r>
      <w:r w:rsidRPr="0034503F">
        <w:rPr>
          <w:noProof/>
        </w:rPr>
        <w:t>: 7301 [PMID: 19830173 PMCID: PMC2726511 DOI: 10.1186/1752-1947-3-7301]</w:t>
      </w:r>
    </w:p>
    <w:p w14:paraId="1C655C2D" w14:textId="77777777" w:rsidR="0034503F" w:rsidRPr="0034503F" w:rsidRDefault="0034503F" w:rsidP="0034503F">
      <w:pPr>
        <w:pStyle w:val="EndNoteBibliography"/>
        <w:rPr>
          <w:noProof/>
        </w:rPr>
      </w:pPr>
      <w:r w:rsidRPr="0034503F">
        <w:rPr>
          <w:noProof/>
        </w:rPr>
        <w:t>65</w:t>
      </w:r>
      <w:r w:rsidRPr="0034503F">
        <w:rPr>
          <w:noProof/>
        </w:rPr>
        <w:tab/>
        <w:t>Menon NJ, Reid PJ, Ribeiro BF. Bouveret's syndrome: an unusual case of pyloroduodenal obstruction.</w:t>
      </w:r>
      <w:r w:rsidRPr="0034503F">
        <w:rPr>
          <w:i/>
          <w:noProof/>
        </w:rPr>
        <w:t xml:space="preserve"> Hospital medicine (London, England : 1998) </w:t>
      </w:r>
      <w:r w:rsidRPr="0034503F">
        <w:rPr>
          <w:noProof/>
        </w:rPr>
        <w:t xml:space="preserve">2002; </w:t>
      </w:r>
      <w:r w:rsidRPr="0034503F">
        <w:rPr>
          <w:b/>
          <w:noProof/>
        </w:rPr>
        <w:t>63</w:t>
      </w:r>
      <w:r w:rsidRPr="0034503F">
        <w:rPr>
          <w:noProof/>
        </w:rPr>
        <w:t>(7): 432-433 [PMID: 12187606]</w:t>
      </w:r>
    </w:p>
    <w:p w14:paraId="187E0516" w14:textId="77777777" w:rsidR="0034503F" w:rsidRPr="0034503F" w:rsidRDefault="0034503F" w:rsidP="0034503F">
      <w:pPr>
        <w:pStyle w:val="EndNoteBibliography"/>
        <w:rPr>
          <w:noProof/>
        </w:rPr>
      </w:pPr>
      <w:r w:rsidRPr="0034503F">
        <w:rPr>
          <w:noProof/>
        </w:rPr>
        <w:t>66</w:t>
      </w:r>
      <w:r w:rsidRPr="0034503F">
        <w:rPr>
          <w:noProof/>
        </w:rPr>
        <w:tab/>
        <w:t>Melero MJ, Heredia R, Lell A, Volpacchio M. [Bouveret syndrome (gastric or duodenal obstruction due to biliary lithiasis)].</w:t>
      </w:r>
      <w:r w:rsidRPr="0034503F">
        <w:rPr>
          <w:i/>
          <w:noProof/>
        </w:rPr>
        <w:t xml:space="preserve"> Medicina </w:t>
      </w:r>
      <w:r w:rsidRPr="0034503F">
        <w:rPr>
          <w:noProof/>
        </w:rPr>
        <w:t xml:space="preserve">2010; </w:t>
      </w:r>
      <w:r w:rsidRPr="0034503F">
        <w:rPr>
          <w:b/>
          <w:noProof/>
        </w:rPr>
        <w:t>70</w:t>
      </w:r>
      <w:r w:rsidRPr="0034503F">
        <w:rPr>
          <w:noProof/>
        </w:rPr>
        <w:t>(1): 88 [PMID: 20228032]</w:t>
      </w:r>
    </w:p>
    <w:p w14:paraId="1F69EA4B" w14:textId="77777777" w:rsidR="0034503F" w:rsidRPr="0034503F" w:rsidRDefault="0034503F" w:rsidP="0034503F">
      <w:pPr>
        <w:pStyle w:val="EndNoteBibliography"/>
        <w:rPr>
          <w:noProof/>
        </w:rPr>
      </w:pPr>
      <w:r w:rsidRPr="0034503F">
        <w:rPr>
          <w:noProof/>
        </w:rPr>
        <w:t>67</w:t>
      </w:r>
      <w:r w:rsidRPr="0034503F">
        <w:rPr>
          <w:noProof/>
        </w:rPr>
        <w:tab/>
        <w:t>Matur R, Yucel T, Gurdal SO, Akpinar A. [Bouveret'S syndrome: gastric outlet obstruction by a gallstone].</w:t>
      </w:r>
      <w:r w:rsidRPr="0034503F">
        <w:rPr>
          <w:i/>
          <w:noProof/>
        </w:rPr>
        <w:t xml:space="preserve"> Ulusal travma dergisi = Turkish journal of trauma &amp; emergency surgery : TJTES </w:t>
      </w:r>
      <w:r w:rsidRPr="0034503F">
        <w:rPr>
          <w:noProof/>
        </w:rPr>
        <w:t xml:space="preserve">2002; </w:t>
      </w:r>
      <w:r w:rsidRPr="0034503F">
        <w:rPr>
          <w:b/>
          <w:noProof/>
        </w:rPr>
        <w:t>8</w:t>
      </w:r>
      <w:r w:rsidRPr="0034503F">
        <w:rPr>
          <w:noProof/>
        </w:rPr>
        <w:t>(3): 179-182 [PMID: 12181765]</w:t>
      </w:r>
    </w:p>
    <w:p w14:paraId="7F8C7C07" w14:textId="77777777" w:rsidR="0034503F" w:rsidRPr="0034503F" w:rsidRDefault="0034503F" w:rsidP="0034503F">
      <w:pPr>
        <w:pStyle w:val="EndNoteBibliography"/>
        <w:rPr>
          <w:noProof/>
        </w:rPr>
      </w:pPr>
      <w:r w:rsidRPr="0034503F">
        <w:rPr>
          <w:noProof/>
        </w:rPr>
        <w:t>68</w:t>
      </w:r>
      <w:r w:rsidRPr="0034503F">
        <w:rPr>
          <w:noProof/>
        </w:rPr>
        <w:tab/>
        <w:t>Matincheva R, Deredzhian S, Ivanov S. [Case of a biliodigestive fistula--a variant of Bouveret's syndrome].</w:t>
      </w:r>
      <w:r w:rsidRPr="0034503F">
        <w:rPr>
          <w:i/>
          <w:noProof/>
        </w:rPr>
        <w:t xml:space="preserve"> Vutr Boles </w:t>
      </w:r>
      <w:r w:rsidRPr="0034503F">
        <w:rPr>
          <w:noProof/>
        </w:rPr>
        <w:t xml:space="preserve">1984; </w:t>
      </w:r>
      <w:r w:rsidRPr="0034503F">
        <w:rPr>
          <w:b/>
          <w:noProof/>
        </w:rPr>
        <w:t>23</w:t>
      </w:r>
      <w:r w:rsidRPr="0034503F">
        <w:rPr>
          <w:noProof/>
        </w:rPr>
        <w:t>(6): 60-64 [PMID: 6531875]</w:t>
      </w:r>
    </w:p>
    <w:p w14:paraId="744D1EE4" w14:textId="77777777" w:rsidR="0034503F" w:rsidRPr="0034503F" w:rsidRDefault="0034503F" w:rsidP="0034503F">
      <w:pPr>
        <w:pStyle w:val="EndNoteBibliography"/>
        <w:rPr>
          <w:noProof/>
        </w:rPr>
      </w:pPr>
      <w:r w:rsidRPr="0034503F">
        <w:rPr>
          <w:noProof/>
        </w:rPr>
        <w:t>69</w:t>
      </w:r>
      <w:r w:rsidRPr="0034503F">
        <w:rPr>
          <w:noProof/>
        </w:rPr>
        <w:tab/>
        <w:t>Masson JW, Fraser A, Wolf B, Duncan K, Brunt PW, Sinclair TS. Bouveret's syndrome: gallstone ileus causing gastric outlet obstruction.</w:t>
      </w:r>
      <w:r w:rsidRPr="0034503F">
        <w:rPr>
          <w:i/>
          <w:noProof/>
        </w:rPr>
        <w:t xml:space="preserve"> Gastrointestinal endoscopy </w:t>
      </w:r>
      <w:r w:rsidRPr="0034503F">
        <w:rPr>
          <w:noProof/>
        </w:rPr>
        <w:t xml:space="preserve">1998; </w:t>
      </w:r>
      <w:r w:rsidRPr="0034503F">
        <w:rPr>
          <w:b/>
          <w:noProof/>
        </w:rPr>
        <w:t>47</w:t>
      </w:r>
      <w:r w:rsidRPr="0034503F">
        <w:rPr>
          <w:noProof/>
        </w:rPr>
        <w:t>(1): 104-105 [PMID: 9468440]</w:t>
      </w:r>
    </w:p>
    <w:p w14:paraId="1BF200EA" w14:textId="77777777" w:rsidR="0034503F" w:rsidRPr="0034503F" w:rsidRDefault="0034503F" w:rsidP="0034503F">
      <w:pPr>
        <w:pStyle w:val="EndNoteBibliography"/>
        <w:rPr>
          <w:noProof/>
        </w:rPr>
      </w:pPr>
      <w:r w:rsidRPr="0034503F">
        <w:rPr>
          <w:noProof/>
        </w:rPr>
        <w:t>70</w:t>
      </w:r>
      <w:r w:rsidRPr="0034503F">
        <w:rPr>
          <w:noProof/>
        </w:rPr>
        <w:tab/>
        <w:t>Masannat YA, Caplin S, Brown T. A rare complication of a common disease: Bouveret syndrome, a case report.</w:t>
      </w:r>
      <w:r w:rsidRPr="0034503F">
        <w:rPr>
          <w:i/>
          <w:noProof/>
        </w:rPr>
        <w:t xml:space="preserve"> World journal of gastroenterology </w:t>
      </w:r>
      <w:r w:rsidRPr="0034503F">
        <w:rPr>
          <w:noProof/>
        </w:rPr>
        <w:t xml:space="preserve">2006; </w:t>
      </w:r>
      <w:r w:rsidRPr="0034503F">
        <w:rPr>
          <w:b/>
          <w:noProof/>
        </w:rPr>
        <w:t>12</w:t>
      </w:r>
      <w:r w:rsidRPr="0034503F">
        <w:rPr>
          <w:noProof/>
        </w:rPr>
        <w:t>(16): 2620-2621 [PMID: 16688813 PMCID: PMC4088000]</w:t>
      </w:r>
    </w:p>
    <w:p w14:paraId="17BC78E5" w14:textId="77777777" w:rsidR="0034503F" w:rsidRPr="0034503F" w:rsidRDefault="0034503F" w:rsidP="0034503F">
      <w:pPr>
        <w:pStyle w:val="EndNoteBibliography"/>
        <w:rPr>
          <w:noProof/>
        </w:rPr>
      </w:pPr>
      <w:r w:rsidRPr="0034503F">
        <w:rPr>
          <w:noProof/>
        </w:rPr>
        <w:t>71</w:t>
      </w:r>
      <w:r w:rsidRPr="0034503F">
        <w:rPr>
          <w:noProof/>
        </w:rPr>
        <w:tab/>
        <w:t>Martin-Cuesta L, Marco de Lucas E, Pellon R, Sanchez E, Piedra T, Arnaiz J, Parra JA, Lopez-Calderon M. Migrating intrathoracic gallstone: imaging findings.</w:t>
      </w:r>
      <w:r w:rsidRPr="0034503F">
        <w:rPr>
          <w:i/>
          <w:noProof/>
        </w:rPr>
        <w:t xml:space="preserve"> Journal of thoracic imaging </w:t>
      </w:r>
      <w:r w:rsidRPr="0034503F">
        <w:rPr>
          <w:noProof/>
        </w:rPr>
        <w:t xml:space="preserve">2008; </w:t>
      </w:r>
      <w:r w:rsidRPr="0034503F">
        <w:rPr>
          <w:b/>
          <w:noProof/>
        </w:rPr>
        <w:t>23</w:t>
      </w:r>
      <w:r w:rsidRPr="0034503F">
        <w:rPr>
          <w:noProof/>
        </w:rPr>
        <w:t>(4): 272-274 [PMID: 19204473  DOI: 10.1097/RTI.0b013e3181833ee6]</w:t>
      </w:r>
    </w:p>
    <w:p w14:paraId="74C1164A" w14:textId="77777777" w:rsidR="0034503F" w:rsidRPr="0034503F" w:rsidRDefault="0034503F" w:rsidP="0034503F">
      <w:pPr>
        <w:pStyle w:val="EndNoteBibliography"/>
        <w:rPr>
          <w:noProof/>
        </w:rPr>
      </w:pPr>
      <w:r w:rsidRPr="0034503F">
        <w:rPr>
          <w:noProof/>
        </w:rPr>
        <w:t>72</w:t>
      </w:r>
      <w:r w:rsidRPr="0034503F">
        <w:rPr>
          <w:noProof/>
        </w:rPr>
        <w:tab/>
        <w:t>Marsdin EL, Kreckler S, Alzein A, D'Costa H. Choledochal-duodenal fistula presenting as an upper GI bleed.</w:t>
      </w:r>
      <w:r w:rsidRPr="0034503F">
        <w:rPr>
          <w:i/>
          <w:noProof/>
        </w:rPr>
        <w:t xml:space="preserve"> BMJ case reports </w:t>
      </w:r>
      <w:r w:rsidRPr="0034503F">
        <w:rPr>
          <w:noProof/>
        </w:rPr>
        <w:t xml:space="preserve">2011; </w:t>
      </w:r>
      <w:r w:rsidRPr="0034503F">
        <w:rPr>
          <w:b/>
          <w:noProof/>
        </w:rPr>
        <w:t>2011</w:t>
      </w:r>
      <w:r w:rsidRPr="0034503F">
        <w:rPr>
          <w:noProof/>
        </w:rPr>
        <w:t xml:space="preserve"> [PMID: 22674938 PMCID: PMC3229308 DOI: 10.1136/bcr.05.2011.4275]</w:t>
      </w:r>
    </w:p>
    <w:p w14:paraId="324A649C" w14:textId="77777777" w:rsidR="0034503F" w:rsidRPr="0034503F" w:rsidRDefault="0034503F" w:rsidP="0034503F">
      <w:pPr>
        <w:pStyle w:val="EndNoteBibliography"/>
        <w:rPr>
          <w:noProof/>
        </w:rPr>
      </w:pPr>
      <w:r w:rsidRPr="0034503F">
        <w:rPr>
          <w:noProof/>
        </w:rPr>
        <w:t>73</w:t>
      </w:r>
      <w:r w:rsidRPr="0034503F">
        <w:rPr>
          <w:noProof/>
        </w:rPr>
        <w:tab/>
        <w:t>Marschall J, Hayton S. Bouveret's syndrome.</w:t>
      </w:r>
      <w:r w:rsidRPr="0034503F">
        <w:rPr>
          <w:i/>
          <w:noProof/>
        </w:rPr>
        <w:t xml:space="preserve"> American journal of surgery </w:t>
      </w:r>
      <w:r w:rsidRPr="0034503F">
        <w:rPr>
          <w:noProof/>
        </w:rPr>
        <w:t xml:space="preserve">2004; </w:t>
      </w:r>
      <w:r w:rsidRPr="0034503F">
        <w:rPr>
          <w:b/>
          <w:noProof/>
        </w:rPr>
        <w:t>187</w:t>
      </w:r>
      <w:r w:rsidRPr="0034503F">
        <w:rPr>
          <w:noProof/>
        </w:rPr>
        <w:t>(4): 547-548 [PMID: 15041509  DOI: 10.1016/j.amjsurg.2003.12.031]</w:t>
      </w:r>
    </w:p>
    <w:p w14:paraId="1CBE2664" w14:textId="77777777" w:rsidR="0034503F" w:rsidRPr="0034503F" w:rsidRDefault="0034503F" w:rsidP="0034503F">
      <w:pPr>
        <w:pStyle w:val="EndNoteBibliography"/>
        <w:rPr>
          <w:noProof/>
        </w:rPr>
      </w:pPr>
      <w:r w:rsidRPr="0034503F">
        <w:rPr>
          <w:noProof/>
        </w:rPr>
        <w:t>74</w:t>
      </w:r>
      <w:r w:rsidRPr="0034503F">
        <w:rPr>
          <w:noProof/>
        </w:rPr>
        <w:tab/>
        <w:t>Malvaux P, Degolla R, De Saint-Hubert M, Farchakh E, Hauters P. Laparoscopic treatment of a gastric outlet obstruction caused by a gallstone (Bouveret's syndrome).</w:t>
      </w:r>
      <w:r w:rsidRPr="0034503F">
        <w:rPr>
          <w:i/>
          <w:noProof/>
        </w:rPr>
        <w:t xml:space="preserve"> Surgical endoscopy </w:t>
      </w:r>
      <w:r w:rsidRPr="0034503F">
        <w:rPr>
          <w:noProof/>
        </w:rPr>
        <w:t xml:space="preserve">2002; </w:t>
      </w:r>
      <w:r w:rsidRPr="0034503F">
        <w:rPr>
          <w:b/>
          <w:noProof/>
        </w:rPr>
        <w:t>16</w:t>
      </w:r>
      <w:r w:rsidRPr="0034503F">
        <w:rPr>
          <w:noProof/>
        </w:rPr>
        <w:t>(7): 1108-1109 [PMID: 11984680  DOI: 10.1007/s004640042033]</w:t>
      </w:r>
    </w:p>
    <w:p w14:paraId="569740DB" w14:textId="77777777" w:rsidR="0034503F" w:rsidRPr="0034503F" w:rsidRDefault="0034503F" w:rsidP="0034503F">
      <w:pPr>
        <w:pStyle w:val="EndNoteBibliography"/>
        <w:rPr>
          <w:noProof/>
        </w:rPr>
      </w:pPr>
      <w:r w:rsidRPr="0034503F">
        <w:rPr>
          <w:noProof/>
        </w:rPr>
        <w:t>75</w:t>
      </w:r>
      <w:r w:rsidRPr="0034503F">
        <w:rPr>
          <w:noProof/>
        </w:rPr>
        <w:tab/>
        <w:t>Makker J, Muthusamy VR, Watson R, Sedarat A. Electrohydraulic lithotripsy and removal of a gallstone obstructing the duodenum: Bouveret syndrome.</w:t>
      </w:r>
      <w:r w:rsidRPr="0034503F">
        <w:rPr>
          <w:i/>
          <w:noProof/>
        </w:rPr>
        <w:t xml:space="preserve"> Gastrointestinal endoscopy </w:t>
      </w:r>
      <w:r w:rsidRPr="0034503F">
        <w:rPr>
          <w:noProof/>
        </w:rPr>
        <w:t xml:space="preserve">2015; </w:t>
      </w:r>
      <w:r w:rsidRPr="0034503F">
        <w:rPr>
          <w:b/>
          <w:noProof/>
        </w:rPr>
        <w:t>81</w:t>
      </w:r>
      <w:r w:rsidRPr="0034503F">
        <w:rPr>
          <w:noProof/>
        </w:rPr>
        <w:t>(4): 1021-1022 [PMID: 25805470  DOI: 10.1016/j.gie.2014.10.045]</w:t>
      </w:r>
    </w:p>
    <w:p w14:paraId="507BFD16" w14:textId="77777777" w:rsidR="0034503F" w:rsidRPr="0034503F" w:rsidRDefault="0034503F" w:rsidP="0034503F">
      <w:pPr>
        <w:pStyle w:val="EndNoteBibliography"/>
        <w:rPr>
          <w:noProof/>
        </w:rPr>
      </w:pPr>
      <w:r w:rsidRPr="0034503F">
        <w:rPr>
          <w:noProof/>
        </w:rPr>
        <w:lastRenderedPageBreak/>
        <w:t>76</w:t>
      </w:r>
      <w:r w:rsidRPr="0034503F">
        <w:rPr>
          <w:noProof/>
        </w:rPr>
        <w:tab/>
        <w:t>Maiss J, Hochberger J, Hahn EG, Lederer R, Schneider HT, Muehldorfer S. Successful laserlithotripsy in Bouveret's syndrome using a new frequency doubled doublepulse Nd:YAG laser (FREDDY).</w:t>
      </w:r>
      <w:r w:rsidRPr="0034503F">
        <w:rPr>
          <w:i/>
          <w:noProof/>
        </w:rPr>
        <w:t xml:space="preserve"> Scandinavian journal of gastroenterology </w:t>
      </w:r>
      <w:r w:rsidRPr="0034503F">
        <w:rPr>
          <w:noProof/>
        </w:rPr>
        <w:t xml:space="preserve">2004; </w:t>
      </w:r>
      <w:r w:rsidRPr="0034503F">
        <w:rPr>
          <w:b/>
          <w:noProof/>
        </w:rPr>
        <w:t>39</w:t>
      </w:r>
      <w:r w:rsidRPr="0034503F">
        <w:rPr>
          <w:noProof/>
        </w:rPr>
        <w:t>(8): 791-794 [PMID: 15513369  DOI: 10.1080/00365520410005937]</w:t>
      </w:r>
    </w:p>
    <w:p w14:paraId="51CDE1AF" w14:textId="77777777" w:rsidR="0034503F" w:rsidRPr="0034503F" w:rsidRDefault="0034503F" w:rsidP="0034503F">
      <w:pPr>
        <w:pStyle w:val="EndNoteBibliography"/>
        <w:rPr>
          <w:noProof/>
        </w:rPr>
      </w:pPr>
      <w:r w:rsidRPr="0034503F">
        <w:rPr>
          <w:noProof/>
        </w:rPr>
        <w:t>77</w:t>
      </w:r>
      <w:r w:rsidRPr="0034503F">
        <w:rPr>
          <w:noProof/>
        </w:rPr>
        <w:tab/>
        <w:t>Lopez-Martinez JA, Delgado-Carlo MM, Palacio-Velez F, Arenas-Espino G, Granja-Posada E, Senado-Lara I, Garcia-Alvarado L. [Bouveret's syndrome. Case report].</w:t>
      </w:r>
      <w:r w:rsidRPr="0034503F">
        <w:rPr>
          <w:i/>
          <w:noProof/>
        </w:rPr>
        <w:t xml:space="preserve"> Cirugia y cirujanos </w:t>
      </w:r>
      <w:r w:rsidRPr="0034503F">
        <w:rPr>
          <w:noProof/>
        </w:rPr>
        <w:t xml:space="preserve">2004; </w:t>
      </w:r>
      <w:r w:rsidRPr="0034503F">
        <w:rPr>
          <w:b/>
          <w:noProof/>
        </w:rPr>
        <w:t>72</w:t>
      </w:r>
      <w:r w:rsidRPr="0034503F">
        <w:rPr>
          <w:noProof/>
        </w:rPr>
        <w:t>(4): 317-322 [PMID: 15469752]</w:t>
      </w:r>
    </w:p>
    <w:p w14:paraId="17990DF5" w14:textId="77777777" w:rsidR="0034503F" w:rsidRPr="0034503F" w:rsidRDefault="0034503F" w:rsidP="0034503F">
      <w:pPr>
        <w:pStyle w:val="EndNoteBibliography"/>
        <w:rPr>
          <w:noProof/>
        </w:rPr>
      </w:pPr>
      <w:r w:rsidRPr="0034503F">
        <w:rPr>
          <w:noProof/>
        </w:rPr>
        <w:t>78</w:t>
      </w:r>
      <w:r w:rsidRPr="0034503F">
        <w:rPr>
          <w:noProof/>
        </w:rPr>
        <w:tab/>
        <w:t>Lopez Roses L, Toscano J, Iniguez F, Santos E, Perez Carnero A. [Successful endoscopic therapy in a case of Bouveret's syndrome].</w:t>
      </w:r>
      <w:r w:rsidRPr="0034503F">
        <w:rPr>
          <w:i/>
          <w:noProof/>
        </w:rPr>
        <w:t xml:space="preserve"> Revista espanola de enfermedades digestivas : organo oficial de la Sociedad Espanola de Patologia Digestiva </w:t>
      </w:r>
      <w:r w:rsidRPr="0034503F">
        <w:rPr>
          <w:noProof/>
        </w:rPr>
        <w:t xml:space="preserve">1994; </w:t>
      </w:r>
      <w:r w:rsidRPr="0034503F">
        <w:rPr>
          <w:b/>
          <w:noProof/>
        </w:rPr>
        <w:t>85</w:t>
      </w:r>
      <w:r w:rsidRPr="0034503F">
        <w:rPr>
          <w:noProof/>
        </w:rPr>
        <w:t>(6): 483-485 [PMID: 8068428]</w:t>
      </w:r>
    </w:p>
    <w:p w14:paraId="0DD771BA" w14:textId="77777777" w:rsidR="0034503F" w:rsidRPr="0034503F" w:rsidRDefault="0034503F" w:rsidP="0034503F">
      <w:pPr>
        <w:pStyle w:val="EndNoteBibliography"/>
        <w:rPr>
          <w:noProof/>
        </w:rPr>
      </w:pPr>
      <w:r w:rsidRPr="0034503F">
        <w:rPr>
          <w:noProof/>
        </w:rPr>
        <w:t>79</w:t>
      </w:r>
      <w:r w:rsidRPr="0034503F">
        <w:rPr>
          <w:noProof/>
        </w:rPr>
        <w:tab/>
        <w:t>Liao Z, Li ZS, Ye P. Bouveret's syndrome.</w:t>
      </w:r>
      <w:r w:rsidRPr="0034503F">
        <w:rPr>
          <w:i/>
          <w:noProof/>
        </w:rPr>
        <w:t xml:space="preserve"> Gastrointestinal endoscopy </w:t>
      </w:r>
      <w:r w:rsidRPr="0034503F">
        <w:rPr>
          <w:noProof/>
        </w:rPr>
        <w:t xml:space="preserve">2007; </w:t>
      </w:r>
      <w:r w:rsidRPr="0034503F">
        <w:rPr>
          <w:b/>
          <w:noProof/>
        </w:rPr>
        <w:t>65</w:t>
      </w:r>
      <w:r w:rsidRPr="0034503F">
        <w:rPr>
          <w:noProof/>
        </w:rPr>
        <w:t>(4): 703-704 [PMID: 17383467  DOI: 10.1016/j.gie.2006.06.054]</w:t>
      </w:r>
    </w:p>
    <w:p w14:paraId="6775937E" w14:textId="77777777" w:rsidR="0034503F" w:rsidRPr="0034503F" w:rsidRDefault="0034503F" w:rsidP="0034503F">
      <w:pPr>
        <w:pStyle w:val="EndNoteBibliography"/>
        <w:rPr>
          <w:noProof/>
        </w:rPr>
      </w:pPr>
      <w:r w:rsidRPr="0034503F">
        <w:rPr>
          <w:noProof/>
        </w:rPr>
        <w:t>80</w:t>
      </w:r>
      <w:r w:rsidRPr="0034503F">
        <w:rPr>
          <w:noProof/>
        </w:rPr>
        <w:tab/>
        <w:t>Leopaldi E, Ambrosiani N, Campanelli G. [Pyloric stenosis caused by gallstone (Bouveret's syndrome). Presentation of a further case].</w:t>
      </w:r>
      <w:r w:rsidRPr="0034503F">
        <w:rPr>
          <w:i/>
          <w:noProof/>
        </w:rPr>
        <w:t xml:space="preserve"> Minerva chirurgica </w:t>
      </w:r>
      <w:r w:rsidRPr="0034503F">
        <w:rPr>
          <w:noProof/>
        </w:rPr>
        <w:t xml:space="preserve">1991; </w:t>
      </w:r>
      <w:r w:rsidRPr="0034503F">
        <w:rPr>
          <w:b/>
          <w:noProof/>
        </w:rPr>
        <w:t>46</w:t>
      </w:r>
      <w:r w:rsidRPr="0034503F">
        <w:rPr>
          <w:noProof/>
        </w:rPr>
        <w:t>(8): 405-409 [PMID: 1870742]</w:t>
      </w:r>
    </w:p>
    <w:p w14:paraId="17649C1F" w14:textId="77777777" w:rsidR="0034503F" w:rsidRPr="0034503F" w:rsidRDefault="0034503F" w:rsidP="0034503F">
      <w:pPr>
        <w:pStyle w:val="EndNoteBibliography"/>
        <w:rPr>
          <w:noProof/>
        </w:rPr>
      </w:pPr>
      <w:r w:rsidRPr="0034503F">
        <w:rPr>
          <w:noProof/>
        </w:rPr>
        <w:t>81</w:t>
      </w:r>
      <w:r w:rsidRPr="0034503F">
        <w:rPr>
          <w:noProof/>
        </w:rPr>
        <w:tab/>
        <w:t>Lenz P, Domschke W, Domagk D. Bouveret's syndrome: unusual case with unusual therapeutic approach.</w:t>
      </w:r>
      <w:r w:rsidRPr="0034503F">
        <w:rPr>
          <w:i/>
          <w:noProof/>
        </w:rPr>
        <w:t xml:space="preserve"> Clinical gastroenterology and hepatology : the official clinical practice journal of the American Gastroenterological Association </w:t>
      </w:r>
      <w:r w:rsidRPr="0034503F">
        <w:rPr>
          <w:noProof/>
        </w:rPr>
        <w:t xml:space="preserve">2009; </w:t>
      </w:r>
      <w:r w:rsidRPr="0034503F">
        <w:rPr>
          <w:b/>
          <w:noProof/>
        </w:rPr>
        <w:t>7</w:t>
      </w:r>
      <w:r w:rsidRPr="0034503F">
        <w:rPr>
          <w:noProof/>
        </w:rPr>
        <w:t>(12): e72 [PMID: 19410019  DOI: 10.1016/j.cgh.2009.04.021]</w:t>
      </w:r>
    </w:p>
    <w:p w14:paraId="5FA6C612" w14:textId="77777777" w:rsidR="0034503F" w:rsidRPr="0034503F" w:rsidRDefault="0034503F" w:rsidP="0034503F">
      <w:pPr>
        <w:pStyle w:val="EndNoteBibliography"/>
        <w:rPr>
          <w:noProof/>
        </w:rPr>
      </w:pPr>
      <w:r w:rsidRPr="0034503F">
        <w:rPr>
          <w:noProof/>
        </w:rPr>
        <w:t>82</w:t>
      </w:r>
      <w:r w:rsidRPr="0034503F">
        <w:rPr>
          <w:noProof/>
        </w:rPr>
        <w:tab/>
        <w:t>Lawther RE, Diamond T. Bouveret's syndrome: gallstone ileus causing gastric outlet obstruction.</w:t>
      </w:r>
      <w:r w:rsidRPr="0034503F">
        <w:rPr>
          <w:i/>
          <w:noProof/>
        </w:rPr>
        <w:t xml:space="preserve"> The Ulster medical journal </w:t>
      </w:r>
      <w:r w:rsidRPr="0034503F">
        <w:rPr>
          <w:noProof/>
        </w:rPr>
        <w:t xml:space="preserve">2000; </w:t>
      </w:r>
      <w:r w:rsidRPr="0034503F">
        <w:rPr>
          <w:b/>
          <w:noProof/>
        </w:rPr>
        <w:t>69</w:t>
      </w:r>
      <w:r w:rsidRPr="0034503F">
        <w:rPr>
          <w:noProof/>
        </w:rPr>
        <w:t>(1): 69-70 [PMID: 10881651 PMCID: PMC2449161]</w:t>
      </w:r>
    </w:p>
    <w:p w14:paraId="73B631FB" w14:textId="77777777" w:rsidR="0034503F" w:rsidRPr="0034503F" w:rsidRDefault="0034503F" w:rsidP="0034503F">
      <w:pPr>
        <w:pStyle w:val="EndNoteBibliography"/>
        <w:rPr>
          <w:noProof/>
        </w:rPr>
      </w:pPr>
      <w:r w:rsidRPr="0034503F">
        <w:rPr>
          <w:noProof/>
        </w:rPr>
        <w:t>83</w:t>
      </w:r>
      <w:r w:rsidRPr="0034503F">
        <w:rPr>
          <w:noProof/>
        </w:rPr>
        <w:tab/>
        <w:t>Langhorst J, Schumacher B, Deselaers T, Neuhaus H. Successful endoscopic therapy of a gastric outlet obstruction due to a gallstone with intracorporeal laser lithotripsy: a case of Bouveret's syndrome.</w:t>
      </w:r>
      <w:r w:rsidRPr="0034503F">
        <w:rPr>
          <w:i/>
          <w:noProof/>
        </w:rPr>
        <w:t xml:space="preserve"> Gastrointestinal endoscopy </w:t>
      </w:r>
      <w:r w:rsidRPr="0034503F">
        <w:rPr>
          <w:noProof/>
        </w:rPr>
        <w:t xml:space="preserve">2000; </w:t>
      </w:r>
      <w:r w:rsidRPr="0034503F">
        <w:rPr>
          <w:b/>
          <w:noProof/>
        </w:rPr>
        <w:t>51</w:t>
      </w:r>
      <w:r w:rsidRPr="0034503F">
        <w:rPr>
          <w:noProof/>
        </w:rPr>
        <w:t>(2): 209-213 [PMID: 10650271]</w:t>
      </w:r>
    </w:p>
    <w:p w14:paraId="01F27040" w14:textId="77777777" w:rsidR="0034503F" w:rsidRPr="0034503F" w:rsidRDefault="0034503F" w:rsidP="0034503F">
      <w:pPr>
        <w:pStyle w:val="EndNoteBibliography"/>
        <w:rPr>
          <w:noProof/>
        </w:rPr>
      </w:pPr>
      <w:r w:rsidRPr="0034503F">
        <w:rPr>
          <w:noProof/>
        </w:rPr>
        <w:t>84</w:t>
      </w:r>
      <w:r w:rsidRPr="0034503F">
        <w:rPr>
          <w:noProof/>
        </w:rPr>
        <w:tab/>
        <w:t>Kumar A, Chaturvedi S, Agrawal S, Gautam A. Gallstone obstruction of the duodenum (Bouveret's syndrome).</w:t>
      </w:r>
      <w:r w:rsidRPr="0034503F">
        <w:rPr>
          <w:i/>
          <w:noProof/>
        </w:rPr>
        <w:t xml:space="preserve"> Indian journal of gastroenterology : official journal of the Indian Society of Gastroenterology </w:t>
      </w:r>
      <w:r w:rsidRPr="0034503F">
        <w:rPr>
          <w:noProof/>
        </w:rPr>
        <w:t xml:space="preserve">1995; </w:t>
      </w:r>
      <w:r w:rsidRPr="0034503F">
        <w:rPr>
          <w:b/>
          <w:noProof/>
        </w:rPr>
        <w:t>14</w:t>
      </w:r>
      <w:r w:rsidRPr="0034503F">
        <w:rPr>
          <w:noProof/>
        </w:rPr>
        <w:t>(2): 77-78 [PMID: 7797287]</w:t>
      </w:r>
    </w:p>
    <w:p w14:paraId="54D0DFDB" w14:textId="77777777" w:rsidR="0034503F" w:rsidRPr="0034503F" w:rsidRDefault="0034503F" w:rsidP="0034503F">
      <w:pPr>
        <w:pStyle w:val="EndNoteBibliography"/>
        <w:rPr>
          <w:noProof/>
        </w:rPr>
      </w:pPr>
      <w:r w:rsidRPr="0034503F">
        <w:rPr>
          <w:noProof/>
        </w:rPr>
        <w:t>85</w:t>
      </w:r>
      <w:r w:rsidRPr="0034503F">
        <w:rPr>
          <w:noProof/>
        </w:rPr>
        <w:tab/>
        <w:t>Kishi K, Yamada K, Sugiyama T. Gastric outlet obstruction caused by a large gallstone in the duodenum (Bouveret's syndrome).</w:t>
      </w:r>
      <w:r w:rsidRPr="0034503F">
        <w:rPr>
          <w:i/>
          <w:noProof/>
        </w:rPr>
        <w:t xml:space="preserve"> Clinical gastroenterology and hepatology : the official clinical practice journal of the American Gastroenterological Association </w:t>
      </w:r>
      <w:r w:rsidRPr="0034503F">
        <w:rPr>
          <w:noProof/>
        </w:rPr>
        <w:t xml:space="preserve">2008; </w:t>
      </w:r>
      <w:r w:rsidRPr="0034503F">
        <w:rPr>
          <w:b/>
          <w:noProof/>
        </w:rPr>
        <w:t>6</w:t>
      </w:r>
      <w:r w:rsidRPr="0034503F">
        <w:rPr>
          <w:noProof/>
        </w:rPr>
        <w:t>(3): e11 [PMID: 18255345  DOI: 10.1016/j.cgh.2007.12.027]</w:t>
      </w:r>
    </w:p>
    <w:p w14:paraId="293CE4FE" w14:textId="77777777" w:rsidR="0034503F" w:rsidRPr="0034503F" w:rsidRDefault="0034503F" w:rsidP="0034503F">
      <w:pPr>
        <w:pStyle w:val="EndNoteBibliography"/>
        <w:rPr>
          <w:noProof/>
        </w:rPr>
      </w:pPr>
      <w:r w:rsidRPr="0034503F">
        <w:rPr>
          <w:noProof/>
        </w:rPr>
        <w:t>86</w:t>
      </w:r>
      <w:r w:rsidRPr="0034503F">
        <w:rPr>
          <w:noProof/>
        </w:rPr>
        <w:tab/>
        <w:t>Khan AZ, Escofet X, Miles WF, Singh KK. The Bouveret syndrome: an unusual complication of gallstone disease.</w:t>
      </w:r>
      <w:r w:rsidRPr="0034503F">
        <w:rPr>
          <w:i/>
          <w:noProof/>
        </w:rPr>
        <w:t xml:space="preserve"> The journal of the Royal Society for the Promotion of Health </w:t>
      </w:r>
      <w:r w:rsidRPr="0034503F">
        <w:rPr>
          <w:noProof/>
        </w:rPr>
        <w:t xml:space="preserve">2002; </w:t>
      </w:r>
      <w:r w:rsidRPr="0034503F">
        <w:rPr>
          <w:b/>
          <w:noProof/>
        </w:rPr>
        <w:t>122</w:t>
      </w:r>
      <w:r w:rsidRPr="0034503F">
        <w:rPr>
          <w:noProof/>
        </w:rPr>
        <w:t>(2): 125-126 [PMID: 12134765]</w:t>
      </w:r>
    </w:p>
    <w:p w14:paraId="4CCB7284" w14:textId="77777777" w:rsidR="0034503F" w:rsidRPr="0034503F" w:rsidRDefault="0034503F" w:rsidP="0034503F">
      <w:pPr>
        <w:pStyle w:val="EndNoteBibliography"/>
        <w:rPr>
          <w:noProof/>
        </w:rPr>
      </w:pPr>
      <w:r w:rsidRPr="0034503F">
        <w:rPr>
          <w:noProof/>
        </w:rPr>
        <w:t>87</w:t>
      </w:r>
      <w:r w:rsidRPr="0034503F">
        <w:rPr>
          <w:noProof/>
        </w:rPr>
        <w:tab/>
        <w:t>Khalsa B, Rudersdorf P, Dave D, Smith BR, Lall C. 63-year-old male with gastric outlet obstruction.</w:t>
      </w:r>
      <w:r w:rsidRPr="0034503F">
        <w:rPr>
          <w:i/>
          <w:noProof/>
        </w:rPr>
        <w:t xml:space="preserve"> Case reports in radiology </w:t>
      </w:r>
      <w:r w:rsidRPr="0034503F">
        <w:rPr>
          <w:noProof/>
        </w:rPr>
        <w:t xml:space="preserve">2014; </w:t>
      </w:r>
      <w:r w:rsidRPr="0034503F">
        <w:rPr>
          <w:b/>
          <w:noProof/>
        </w:rPr>
        <w:t>2014</w:t>
      </w:r>
      <w:r w:rsidRPr="0034503F">
        <w:rPr>
          <w:noProof/>
        </w:rPr>
        <w:t>: 767165 [PMID: 25298900 PMCID: PMC4179939 DOI: 10.1155/2014/767165]</w:t>
      </w:r>
    </w:p>
    <w:p w14:paraId="71D7DA7A" w14:textId="77777777" w:rsidR="0034503F" w:rsidRPr="0034503F" w:rsidRDefault="0034503F" w:rsidP="0034503F">
      <w:pPr>
        <w:pStyle w:val="EndNoteBibliography"/>
        <w:rPr>
          <w:noProof/>
        </w:rPr>
      </w:pPr>
      <w:r w:rsidRPr="0034503F">
        <w:rPr>
          <w:noProof/>
        </w:rPr>
        <w:t>88</w:t>
      </w:r>
      <w:r w:rsidRPr="0034503F">
        <w:rPr>
          <w:noProof/>
        </w:rPr>
        <w:tab/>
        <w:t>Keller M, Epp C, Meyenberger C, Sulz MC. Unspecific abdominal symptoms and pneumobilia: a rare case of gastrointestinal obstruction.</w:t>
      </w:r>
      <w:r w:rsidRPr="0034503F">
        <w:rPr>
          <w:i/>
          <w:noProof/>
        </w:rPr>
        <w:t xml:space="preserve"> Case reports in gastroenterology </w:t>
      </w:r>
      <w:r w:rsidRPr="0034503F">
        <w:rPr>
          <w:noProof/>
        </w:rPr>
        <w:t xml:space="preserve">2014; </w:t>
      </w:r>
      <w:r w:rsidRPr="0034503F">
        <w:rPr>
          <w:b/>
          <w:noProof/>
        </w:rPr>
        <w:t>8</w:t>
      </w:r>
      <w:r w:rsidRPr="0034503F">
        <w:rPr>
          <w:noProof/>
        </w:rPr>
        <w:t>(2): 216-220 [PMID: 25076865 PMCID: PMC4105949 DOI: 10.1159/000364818]</w:t>
      </w:r>
    </w:p>
    <w:p w14:paraId="6A142DDE" w14:textId="77777777" w:rsidR="0034503F" w:rsidRPr="0034503F" w:rsidRDefault="0034503F" w:rsidP="0034503F">
      <w:pPr>
        <w:pStyle w:val="EndNoteBibliography"/>
        <w:rPr>
          <w:noProof/>
        </w:rPr>
      </w:pPr>
      <w:r w:rsidRPr="0034503F">
        <w:rPr>
          <w:noProof/>
        </w:rPr>
        <w:t>89</w:t>
      </w:r>
      <w:r w:rsidRPr="0034503F">
        <w:rPr>
          <w:noProof/>
        </w:rPr>
        <w:tab/>
        <w:t>Katsinelos P, Dimiropoulos S, Tsolkas P, Baltagiannis S, Kapelidis P, Galanis I, Papaziogas B, Georgiadou E, Vasiliadis I. Successful treatment of duodenal bulb obstruction caused by a gallstone (Bouveret's syndrome) after endoscopic mechanical lithotripsy.</w:t>
      </w:r>
      <w:r w:rsidRPr="0034503F">
        <w:rPr>
          <w:i/>
          <w:noProof/>
        </w:rPr>
        <w:t xml:space="preserve"> Surgical endoscopy </w:t>
      </w:r>
      <w:r w:rsidRPr="0034503F">
        <w:rPr>
          <w:noProof/>
        </w:rPr>
        <w:t xml:space="preserve">2002; </w:t>
      </w:r>
      <w:r w:rsidRPr="0034503F">
        <w:rPr>
          <w:b/>
          <w:noProof/>
        </w:rPr>
        <w:t>16</w:t>
      </w:r>
      <w:r w:rsidRPr="0034503F">
        <w:rPr>
          <w:noProof/>
        </w:rPr>
        <w:t>(9): 1363 [PMID: 12073006  DOI: 10.1007/s00464-002-4200-y]</w:t>
      </w:r>
    </w:p>
    <w:p w14:paraId="3E910D66" w14:textId="77777777" w:rsidR="0034503F" w:rsidRPr="0034503F" w:rsidRDefault="0034503F" w:rsidP="0034503F">
      <w:pPr>
        <w:pStyle w:val="EndNoteBibliography"/>
        <w:rPr>
          <w:noProof/>
        </w:rPr>
      </w:pPr>
      <w:r w:rsidRPr="0034503F">
        <w:rPr>
          <w:noProof/>
        </w:rPr>
        <w:t>90</w:t>
      </w:r>
      <w:r w:rsidRPr="0034503F">
        <w:rPr>
          <w:noProof/>
        </w:rPr>
        <w:tab/>
        <w:t>Kasano Y, Tanimura H, Yamaue H, Uchiyama K, Hayashido M, Hama T. Duodenal obstruction by gallstone: case report of Bouveret's syndrome.</w:t>
      </w:r>
      <w:r w:rsidRPr="0034503F">
        <w:rPr>
          <w:i/>
          <w:noProof/>
        </w:rPr>
        <w:t xml:space="preserve"> Nihon geka hokan Archiv fur japanische Chirurgie </w:t>
      </w:r>
      <w:r w:rsidRPr="0034503F">
        <w:rPr>
          <w:noProof/>
        </w:rPr>
        <w:t xml:space="preserve">1997; </w:t>
      </w:r>
      <w:r w:rsidRPr="0034503F">
        <w:rPr>
          <w:b/>
          <w:noProof/>
        </w:rPr>
        <w:t>66</w:t>
      </w:r>
      <w:r w:rsidRPr="0034503F">
        <w:rPr>
          <w:noProof/>
        </w:rPr>
        <w:t>(4): 111-115 [PMID: 10363520]</w:t>
      </w:r>
    </w:p>
    <w:p w14:paraId="60175F7E" w14:textId="77777777" w:rsidR="0034503F" w:rsidRPr="0034503F" w:rsidRDefault="0034503F" w:rsidP="0034503F">
      <w:pPr>
        <w:pStyle w:val="EndNoteBibliography"/>
        <w:rPr>
          <w:noProof/>
        </w:rPr>
      </w:pPr>
      <w:r w:rsidRPr="0034503F">
        <w:rPr>
          <w:noProof/>
        </w:rPr>
        <w:lastRenderedPageBreak/>
        <w:t>91</w:t>
      </w:r>
      <w:r w:rsidRPr="0034503F">
        <w:rPr>
          <w:noProof/>
        </w:rPr>
        <w:tab/>
        <w:t>Kalwaniya DS, Arya SV, Guha S, Kuppuswamy M, Chaggar JG, Ralte L, Chejera R, Sharma A. A rare presentation of gastric outlet obstruction (GOO) - The Bouveret's syndrome.</w:t>
      </w:r>
      <w:r w:rsidRPr="0034503F">
        <w:rPr>
          <w:i/>
          <w:noProof/>
        </w:rPr>
        <w:t xml:space="preserve"> Annals of medicine and surgery (2012) </w:t>
      </w:r>
      <w:r w:rsidRPr="0034503F">
        <w:rPr>
          <w:noProof/>
        </w:rPr>
        <w:t xml:space="preserve">2015; </w:t>
      </w:r>
      <w:r w:rsidRPr="0034503F">
        <w:rPr>
          <w:b/>
          <w:noProof/>
        </w:rPr>
        <w:t>4</w:t>
      </w:r>
      <w:r w:rsidRPr="0034503F">
        <w:rPr>
          <w:noProof/>
        </w:rPr>
        <w:t>(1): 67-71 [PMID: 25830020 PMCID: PMC4355450 DOI: 10.1016/j.amsu.2015.02.001]</w:t>
      </w:r>
    </w:p>
    <w:p w14:paraId="01BB6040" w14:textId="77777777" w:rsidR="0034503F" w:rsidRPr="0034503F" w:rsidRDefault="0034503F" w:rsidP="0034503F">
      <w:pPr>
        <w:pStyle w:val="EndNoteBibliography"/>
        <w:rPr>
          <w:noProof/>
        </w:rPr>
      </w:pPr>
      <w:r w:rsidRPr="0034503F">
        <w:rPr>
          <w:noProof/>
        </w:rPr>
        <w:t>92</w:t>
      </w:r>
      <w:r w:rsidRPr="0034503F">
        <w:rPr>
          <w:noProof/>
        </w:rPr>
        <w:tab/>
        <w:t>Joshi D, Vosough A, Raymond TM, Fox C, Dhiman A. Bouveret's syndrome as an unusual cause of gastric outlet obstruction: a case report.</w:t>
      </w:r>
      <w:r w:rsidRPr="0034503F">
        <w:rPr>
          <w:i/>
          <w:noProof/>
        </w:rPr>
        <w:t xml:space="preserve"> Journal of medical case reports </w:t>
      </w:r>
      <w:r w:rsidRPr="0034503F">
        <w:rPr>
          <w:noProof/>
        </w:rPr>
        <w:t xml:space="preserve">2007; </w:t>
      </w:r>
      <w:r w:rsidRPr="0034503F">
        <w:rPr>
          <w:b/>
          <w:noProof/>
        </w:rPr>
        <w:t>1</w:t>
      </w:r>
      <w:r w:rsidRPr="0034503F">
        <w:rPr>
          <w:noProof/>
        </w:rPr>
        <w:t>: 73 [PMID: 17760995 PMCID: PMC2034582 DOI: 10.1186/1752-1947-1-73]</w:t>
      </w:r>
    </w:p>
    <w:p w14:paraId="75F69A54" w14:textId="77777777" w:rsidR="0034503F" w:rsidRPr="0034503F" w:rsidRDefault="0034503F" w:rsidP="0034503F">
      <w:pPr>
        <w:pStyle w:val="EndNoteBibliography"/>
        <w:rPr>
          <w:noProof/>
        </w:rPr>
      </w:pPr>
      <w:r w:rsidRPr="0034503F">
        <w:rPr>
          <w:noProof/>
        </w:rPr>
        <w:t>93</w:t>
      </w:r>
      <w:r w:rsidRPr="0034503F">
        <w:rPr>
          <w:noProof/>
        </w:rPr>
        <w:tab/>
        <w:t>Jones TA, Davis ME, Glantz AI. Bouveret's syndrome presenting as upper gastrointestinal hemorrhage without hematemesis.</w:t>
      </w:r>
      <w:r w:rsidRPr="0034503F">
        <w:rPr>
          <w:i/>
          <w:noProof/>
        </w:rPr>
        <w:t xml:space="preserve"> The American surgeon </w:t>
      </w:r>
      <w:r w:rsidRPr="0034503F">
        <w:rPr>
          <w:noProof/>
        </w:rPr>
        <w:t xml:space="preserve">2001; </w:t>
      </w:r>
      <w:r w:rsidRPr="0034503F">
        <w:rPr>
          <w:b/>
          <w:noProof/>
        </w:rPr>
        <w:t>67</w:t>
      </w:r>
      <w:r w:rsidRPr="0034503F">
        <w:rPr>
          <w:noProof/>
        </w:rPr>
        <w:t>(8): 786-789 [PMID: 11510584]</w:t>
      </w:r>
    </w:p>
    <w:p w14:paraId="3BDF30B2" w14:textId="77777777" w:rsidR="0034503F" w:rsidRPr="0034503F" w:rsidRDefault="0034503F" w:rsidP="0034503F">
      <w:pPr>
        <w:pStyle w:val="EndNoteBibliography"/>
        <w:rPr>
          <w:noProof/>
        </w:rPr>
      </w:pPr>
      <w:r w:rsidRPr="0034503F">
        <w:rPr>
          <w:noProof/>
        </w:rPr>
        <w:t>94</w:t>
      </w:r>
      <w:r w:rsidRPr="0034503F">
        <w:rPr>
          <w:noProof/>
        </w:rPr>
        <w:tab/>
        <w:t>Jayakumar L, Vernick J, Waheed U. Bouveret's syndrome: a rock in a hard place.</w:t>
      </w:r>
      <w:r w:rsidRPr="0034503F">
        <w:rPr>
          <w:i/>
          <w:noProof/>
        </w:rPr>
        <w:t xml:space="preserve"> The American surgeon </w:t>
      </w:r>
      <w:r w:rsidRPr="0034503F">
        <w:rPr>
          <w:noProof/>
        </w:rPr>
        <w:t xml:space="preserve">2012; </w:t>
      </w:r>
      <w:r w:rsidRPr="0034503F">
        <w:rPr>
          <w:b/>
          <w:noProof/>
        </w:rPr>
        <w:t>78</w:t>
      </w:r>
      <w:r w:rsidRPr="0034503F">
        <w:rPr>
          <w:noProof/>
        </w:rPr>
        <w:t>(9): E404-406 [PMID: 22964178]</w:t>
      </w:r>
    </w:p>
    <w:p w14:paraId="6E268EE1" w14:textId="77777777" w:rsidR="0034503F" w:rsidRPr="0034503F" w:rsidRDefault="0034503F" w:rsidP="0034503F">
      <w:pPr>
        <w:pStyle w:val="EndNoteBibliography"/>
        <w:rPr>
          <w:noProof/>
        </w:rPr>
      </w:pPr>
      <w:r w:rsidRPr="0034503F">
        <w:rPr>
          <w:noProof/>
        </w:rPr>
        <w:t>95</w:t>
      </w:r>
      <w:r w:rsidRPr="0034503F">
        <w:rPr>
          <w:noProof/>
        </w:rPr>
        <w:tab/>
        <w:t>Jafferbhoy S, Rustum Q, Shiwani M. Bouveret's syndrome: should we remove the gall bladder?</w:t>
      </w:r>
      <w:r w:rsidRPr="0034503F">
        <w:rPr>
          <w:i/>
          <w:noProof/>
        </w:rPr>
        <w:t xml:space="preserve"> BMJ case reports </w:t>
      </w:r>
      <w:r w:rsidRPr="0034503F">
        <w:rPr>
          <w:noProof/>
        </w:rPr>
        <w:t xml:space="preserve">2011; </w:t>
      </w:r>
      <w:r w:rsidRPr="0034503F">
        <w:rPr>
          <w:b/>
          <w:noProof/>
        </w:rPr>
        <w:t>2011</w:t>
      </w:r>
      <w:r w:rsidRPr="0034503F">
        <w:rPr>
          <w:noProof/>
        </w:rPr>
        <w:t xml:space="preserve"> [PMID: 22700609 PMCID: PMC3079472 DOI: 10.1136/bcr.02.2011.3891]</w:t>
      </w:r>
    </w:p>
    <w:p w14:paraId="1A82DB26" w14:textId="77777777" w:rsidR="0034503F" w:rsidRPr="0034503F" w:rsidRDefault="0034503F" w:rsidP="0034503F">
      <w:pPr>
        <w:pStyle w:val="EndNoteBibliography"/>
        <w:rPr>
          <w:noProof/>
        </w:rPr>
      </w:pPr>
      <w:r w:rsidRPr="0034503F">
        <w:rPr>
          <w:noProof/>
        </w:rPr>
        <w:t>96</w:t>
      </w:r>
      <w:r w:rsidRPr="0034503F">
        <w:rPr>
          <w:noProof/>
        </w:rPr>
        <w:tab/>
        <w:t>Ivekovic H, Deban O, Rustemovic N, Ostojic R, Skegro M. Freehand endoscopic lithotripsy for Bouveret's syndrome.</w:t>
      </w:r>
      <w:r w:rsidRPr="0034503F">
        <w:rPr>
          <w:i/>
          <w:noProof/>
        </w:rPr>
        <w:t xml:space="preserve"> Acta gastro-enterologica Belgica </w:t>
      </w:r>
      <w:r w:rsidRPr="0034503F">
        <w:rPr>
          <w:noProof/>
        </w:rPr>
        <w:t xml:space="preserve">2012; </w:t>
      </w:r>
      <w:r w:rsidRPr="0034503F">
        <w:rPr>
          <w:b/>
          <w:noProof/>
        </w:rPr>
        <w:t>75</w:t>
      </w:r>
      <w:r w:rsidRPr="0034503F">
        <w:rPr>
          <w:noProof/>
        </w:rPr>
        <w:t>(3): 375-376 [PMID: 23082717]</w:t>
      </w:r>
    </w:p>
    <w:p w14:paraId="7A948851" w14:textId="77777777" w:rsidR="0034503F" w:rsidRPr="0034503F" w:rsidRDefault="0034503F" w:rsidP="0034503F">
      <w:pPr>
        <w:pStyle w:val="EndNoteBibliography"/>
        <w:rPr>
          <w:noProof/>
        </w:rPr>
      </w:pPr>
      <w:r w:rsidRPr="0034503F">
        <w:rPr>
          <w:noProof/>
        </w:rPr>
        <w:t>97</w:t>
      </w:r>
      <w:r w:rsidRPr="0034503F">
        <w:rPr>
          <w:noProof/>
        </w:rPr>
        <w:tab/>
        <w:t>Ivashchenko VV, Skvortsov KK, Zhuravleva Iu I, Skvortsov KK, Koiko MA. [Successful treatment of Bouveret syndrome in elderly woman patient].</w:t>
      </w:r>
      <w:r w:rsidRPr="0034503F">
        <w:rPr>
          <w:i/>
          <w:noProof/>
        </w:rPr>
        <w:t xml:space="preserve"> Klinichna khirurhiia / Ministerstvo okhorony zdorov'ia Ukrainy, Naukove tovarystvo khirurhiv Ukrainy </w:t>
      </w:r>
      <w:r w:rsidRPr="0034503F">
        <w:rPr>
          <w:noProof/>
        </w:rPr>
        <w:t>2000(6): 60 [PMID: 11288293]</w:t>
      </w:r>
    </w:p>
    <w:p w14:paraId="7AD567F1" w14:textId="77777777" w:rsidR="0034503F" w:rsidRPr="0034503F" w:rsidRDefault="0034503F" w:rsidP="0034503F">
      <w:pPr>
        <w:pStyle w:val="EndNoteBibliography"/>
        <w:rPr>
          <w:noProof/>
        </w:rPr>
      </w:pPr>
      <w:r w:rsidRPr="0034503F">
        <w:rPr>
          <w:noProof/>
        </w:rPr>
        <w:t>98</w:t>
      </w:r>
      <w:r w:rsidRPr="0034503F">
        <w:rPr>
          <w:noProof/>
        </w:rPr>
        <w:tab/>
        <w:t>Iuchtman M, Sternberg A, Alfici R, Sternberg E, Fireman T. [Iatrogenic gallstone ileus as a new complication of Bouveret's syndrome].</w:t>
      </w:r>
      <w:r w:rsidRPr="0034503F">
        <w:rPr>
          <w:i/>
          <w:noProof/>
        </w:rPr>
        <w:t xml:space="preserve"> Harefuah </w:t>
      </w:r>
      <w:r w:rsidRPr="0034503F">
        <w:rPr>
          <w:noProof/>
        </w:rPr>
        <w:t xml:space="preserve">1999; </w:t>
      </w:r>
      <w:r w:rsidRPr="0034503F">
        <w:rPr>
          <w:b/>
          <w:noProof/>
        </w:rPr>
        <w:t>136</w:t>
      </w:r>
      <w:r w:rsidRPr="0034503F">
        <w:rPr>
          <w:noProof/>
        </w:rPr>
        <w:t>(2): 122-124, 174 [PMID: 10914179]</w:t>
      </w:r>
    </w:p>
    <w:p w14:paraId="7E3152A4" w14:textId="77777777" w:rsidR="0034503F" w:rsidRPr="0034503F" w:rsidRDefault="0034503F" w:rsidP="0034503F">
      <w:pPr>
        <w:pStyle w:val="EndNoteBibliography"/>
        <w:rPr>
          <w:noProof/>
        </w:rPr>
      </w:pPr>
      <w:r w:rsidRPr="0034503F">
        <w:rPr>
          <w:noProof/>
        </w:rPr>
        <w:t>99</w:t>
      </w:r>
      <w:r w:rsidRPr="0034503F">
        <w:rPr>
          <w:noProof/>
        </w:rPr>
        <w:tab/>
        <w:t>Iniguez A, Butte JM, Zuniga JM, Crovari F, Llanos O. [Bouveret syndrome: report of four cases].</w:t>
      </w:r>
      <w:r w:rsidRPr="0034503F">
        <w:rPr>
          <w:i/>
          <w:noProof/>
        </w:rPr>
        <w:t xml:space="preserve"> Revista medica de Chile </w:t>
      </w:r>
      <w:r w:rsidRPr="0034503F">
        <w:rPr>
          <w:noProof/>
        </w:rPr>
        <w:t xml:space="preserve">2008; </w:t>
      </w:r>
      <w:r w:rsidRPr="0034503F">
        <w:rPr>
          <w:b/>
          <w:noProof/>
        </w:rPr>
        <w:t>136</w:t>
      </w:r>
      <w:r w:rsidRPr="0034503F">
        <w:rPr>
          <w:noProof/>
        </w:rPr>
        <w:t>(2): 163-168 [PMID: 18483669  DOI: /S0034-98872008000200004]</w:t>
      </w:r>
    </w:p>
    <w:p w14:paraId="39C3BDF0" w14:textId="77777777" w:rsidR="0034503F" w:rsidRPr="0034503F" w:rsidRDefault="0034503F" w:rsidP="0034503F">
      <w:pPr>
        <w:pStyle w:val="EndNoteBibliography"/>
        <w:rPr>
          <w:noProof/>
        </w:rPr>
      </w:pPr>
      <w:r w:rsidRPr="0034503F">
        <w:rPr>
          <w:noProof/>
        </w:rPr>
        <w:t>100</w:t>
      </w:r>
      <w:r w:rsidRPr="0034503F">
        <w:rPr>
          <w:noProof/>
        </w:rPr>
        <w:tab/>
        <w:t>Iancu C, Bodea R, Al Hajjar N, Todea-Iancu D, Bala O, Acalovschi I. Bouveret syndrome associated with acute gangrenous cholecystitis.</w:t>
      </w:r>
      <w:r w:rsidRPr="0034503F">
        <w:rPr>
          <w:i/>
          <w:noProof/>
        </w:rPr>
        <w:t xml:space="preserve"> Journal of gastrointestinal and liver diseases : JGLD </w:t>
      </w:r>
      <w:r w:rsidRPr="0034503F">
        <w:rPr>
          <w:noProof/>
        </w:rPr>
        <w:t xml:space="preserve">2008; </w:t>
      </w:r>
      <w:r w:rsidRPr="0034503F">
        <w:rPr>
          <w:b/>
          <w:noProof/>
        </w:rPr>
        <w:t>17</w:t>
      </w:r>
      <w:r w:rsidRPr="0034503F">
        <w:rPr>
          <w:noProof/>
        </w:rPr>
        <w:t>(1): 87-90 [PMID: 18392252]</w:t>
      </w:r>
    </w:p>
    <w:p w14:paraId="1739BC0F" w14:textId="77777777" w:rsidR="0034503F" w:rsidRPr="0034503F" w:rsidRDefault="0034503F" w:rsidP="0034503F">
      <w:pPr>
        <w:pStyle w:val="EndNoteBibliography"/>
        <w:rPr>
          <w:noProof/>
        </w:rPr>
      </w:pPr>
      <w:r w:rsidRPr="0034503F">
        <w:rPr>
          <w:noProof/>
        </w:rPr>
        <w:t>101</w:t>
      </w:r>
      <w:r w:rsidRPr="0034503F">
        <w:rPr>
          <w:noProof/>
        </w:rPr>
        <w:tab/>
        <w:t>Hutter G. [Bouveret syndrome. What is obstructing the duodenum?].</w:t>
      </w:r>
      <w:r w:rsidRPr="0034503F">
        <w:rPr>
          <w:i/>
          <w:noProof/>
        </w:rPr>
        <w:t xml:space="preserve"> MMW Fortschritte der Medizin </w:t>
      </w:r>
      <w:r w:rsidRPr="0034503F">
        <w:rPr>
          <w:noProof/>
        </w:rPr>
        <w:t xml:space="preserve">2015; </w:t>
      </w:r>
      <w:r w:rsidRPr="0034503F">
        <w:rPr>
          <w:b/>
          <w:noProof/>
        </w:rPr>
        <w:t>157</w:t>
      </w:r>
      <w:r w:rsidRPr="0034503F">
        <w:rPr>
          <w:noProof/>
        </w:rPr>
        <w:t>(2): 5 [PMID: 25743492  DOI: 10.1007/s15006-015-2615-3]</w:t>
      </w:r>
    </w:p>
    <w:p w14:paraId="2BAD8D53" w14:textId="77777777" w:rsidR="0034503F" w:rsidRPr="0034503F" w:rsidRDefault="0034503F" w:rsidP="0034503F">
      <w:pPr>
        <w:pStyle w:val="EndNoteBibliography"/>
        <w:rPr>
          <w:noProof/>
        </w:rPr>
      </w:pPr>
      <w:r w:rsidRPr="0034503F">
        <w:rPr>
          <w:noProof/>
        </w:rPr>
        <w:t>102</w:t>
      </w:r>
      <w:r w:rsidRPr="0034503F">
        <w:rPr>
          <w:noProof/>
        </w:rPr>
        <w:tab/>
        <w:t>Hussain A, Obaid S, El-Hasani S. Bouveret's syndrome: endoscopic or surgical treatment.</w:t>
      </w:r>
      <w:r w:rsidRPr="0034503F">
        <w:rPr>
          <w:i/>
          <w:noProof/>
        </w:rPr>
        <w:t xml:space="preserve"> Updates in surgery </w:t>
      </w:r>
      <w:r w:rsidRPr="0034503F">
        <w:rPr>
          <w:noProof/>
        </w:rPr>
        <w:t xml:space="preserve">2013; </w:t>
      </w:r>
      <w:r w:rsidRPr="0034503F">
        <w:rPr>
          <w:b/>
          <w:noProof/>
        </w:rPr>
        <w:t>65</w:t>
      </w:r>
      <w:r w:rsidRPr="0034503F">
        <w:rPr>
          <w:noProof/>
        </w:rPr>
        <w:t>(1): 63-65 [PMID: 22238074  DOI: 10.1007/s13304-011-0131-2]</w:t>
      </w:r>
    </w:p>
    <w:p w14:paraId="12C25C0D" w14:textId="77777777" w:rsidR="0034503F" w:rsidRPr="0034503F" w:rsidRDefault="0034503F" w:rsidP="0034503F">
      <w:pPr>
        <w:pStyle w:val="EndNoteBibliography"/>
        <w:rPr>
          <w:noProof/>
        </w:rPr>
      </w:pPr>
      <w:r w:rsidRPr="0034503F">
        <w:rPr>
          <w:noProof/>
        </w:rPr>
        <w:t>103</w:t>
      </w:r>
      <w:r w:rsidRPr="0034503F">
        <w:rPr>
          <w:noProof/>
        </w:rPr>
        <w:tab/>
        <w:t>Hurlimann R, Enzler M, Binswanger RO, Meyenberger C. [Bouveret syndrome--a rare gallstone complication].</w:t>
      </w:r>
      <w:r w:rsidRPr="0034503F">
        <w:rPr>
          <w:i/>
          <w:noProof/>
        </w:rPr>
        <w:t xml:space="preserve"> Zeitschrift fur Gastroenterologie </w:t>
      </w:r>
      <w:r w:rsidRPr="0034503F">
        <w:rPr>
          <w:noProof/>
        </w:rPr>
        <w:t xml:space="preserve">1995; </w:t>
      </w:r>
      <w:r w:rsidRPr="0034503F">
        <w:rPr>
          <w:b/>
          <w:noProof/>
        </w:rPr>
        <w:t>33</w:t>
      </w:r>
      <w:r w:rsidRPr="0034503F">
        <w:rPr>
          <w:noProof/>
        </w:rPr>
        <w:t>(8): 445-448 [PMID: 7483737]</w:t>
      </w:r>
    </w:p>
    <w:p w14:paraId="1CBD1FA1" w14:textId="77777777" w:rsidR="0034503F" w:rsidRPr="0034503F" w:rsidRDefault="0034503F" w:rsidP="0034503F">
      <w:pPr>
        <w:pStyle w:val="EndNoteBibliography"/>
        <w:rPr>
          <w:noProof/>
        </w:rPr>
      </w:pPr>
      <w:r w:rsidRPr="0034503F">
        <w:rPr>
          <w:noProof/>
        </w:rPr>
        <w:t>104</w:t>
      </w:r>
      <w:r w:rsidRPr="0034503F">
        <w:rPr>
          <w:noProof/>
        </w:rPr>
        <w:tab/>
        <w:t>Huebner ES, DuBois S, Lee SD, Saunders MD. Successful endoscopic treatment of Bouveret's syndrome with intracorporeal electrohydraulic lithotripsy.</w:t>
      </w:r>
      <w:r w:rsidRPr="0034503F">
        <w:rPr>
          <w:i/>
          <w:noProof/>
        </w:rPr>
        <w:t xml:space="preserve"> Gastrointestinal endoscopy </w:t>
      </w:r>
      <w:r w:rsidRPr="0034503F">
        <w:rPr>
          <w:noProof/>
        </w:rPr>
        <w:t xml:space="preserve">2007; </w:t>
      </w:r>
      <w:r w:rsidRPr="0034503F">
        <w:rPr>
          <w:b/>
          <w:noProof/>
        </w:rPr>
        <w:t>66</w:t>
      </w:r>
      <w:r w:rsidRPr="0034503F">
        <w:rPr>
          <w:noProof/>
        </w:rPr>
        <w:t>(1): 183-184; discussion 184 [PMID: 17521642  DOI: 10.1016/j.gie.2007.01.024]</w:t>
      </w:r>
    </w:p>
    <w:p w14:paraId="412AC90E" w14:textId="77777777" w:rsidR="0034503F" w:rsidRPr="0034503F" w:rsidRDefault="0034503F" w:rsidP="0034503F">
      <w:pPr>
        <w:pStyle w:val="EndNoteBibliography"/>
        <w:rPr>
          <w:noProof/>
        </w:rPr>
      </w:pPr>
      <w:r w:rsidRPr="0034503F">
        <w:rPr>
          <w:noProof/>
        </w:rPr>
        <w:t>105</w:t>
      </w:r>
      <w:r w:rsidRPr="0034503F">
        <w:rPr>
          <w:noProof/>
        </w:rPr>
        <w:tab/>
        <w:t>Heyd RL, Solinger MR, Howard AL, Rosser JC, Jr. Acute upper gastrointestinal hemorrhage caused by gallstone impaction in the duodenal bulb.</w:t>
      </w:r>
      <w:r w:rsidRPr="0034503F">
        <w:rPr>
          <w:i/>
          <w:noProof/>
        </w:rPr>
        <w:t xml:space="preserve"> Digestive diseases and sciences </w:t>
      </w:r>
      <w:r w:rsidRPr="0034503F">
        <w:rPr>
          <w:noProof/>
        </w:rPr>
        <w:t xml:space="preserve">1992; </w:t>
      </w:r>
      <w:r w:rsidRPr="0034503F">
        <w:rPr>
          <w:b/>
          <w:noProof/>
        </w:rPr>
        <w:t>37</w:t>
      </w:r>
      <w:r w:rsidRPr="0034503F">
        <w:rPr>
          <w:noProof/>
        </w:rPr>
        <w:t>(3): 452-455 [PMID: 1735369]</w:t>
      </w:r>
    </w:p>
    <w:p w14:paraId="059C8431" w14:textId="77777777" w:rsidR="0034503F" w:rsidRPr="0034503F" w:rsidRDefault="0034503F" w:rsidP="0034503F">
      <w:pPr>
        <w:pStyle w:val="EndNoteBibliography"/>
        <w:rPr>
          <w:noProof/>
        </w:rPr>
      </w:pPr>
      <w:r w:rsidRPr="0034503F">
        <w:rPr>
          <w:noProof/>
        </w:rPr>
        <w:t>106</w:t>
      </w:r>
      <w:r w:rsidRPr="0034503F">
        <w:rPr>
          <w:noProof/>
        </w:rPr>
        <w:tab/>
        <w:t>Hernandez Garces HR, Andrain Sierra Y, del Rio-Mendoza JR, Gutierrez Revatta E, Moutary I. [Bouveret Syndrome. First case diagnosed in Santa Maria del Socorro, Ica, Peru].</w:t>
      </w:r>
      <w:r w:rsidRPr="0034503F">
        <w:rPr>
          <w:i/>
          <w:noProof/>
        </w:rPr>
        <w:t xml:space="preserve"> </w:t>
      </w:r>
      <w:r w:rsidRPr="0034503F">
        <w:rPr>
          <w:i/>
          <w:noProof/>
        </w:rPr>
        <w:lastRenderedPageBreak/>
        <w:t xml:space="preserve">Revista de gastroenterologia del Peru : organo oficial de la Sociedad de Gastroenterologia del Peru </w:t>
      </w:r>
      <w:r w:rsidRPr="0034503F">
        <w:rPr>
          <w:noProof/>
        </w:rPr>
        <w:t xml:space="preserve">2014; </w:t>
      </w:r>
      <w:r w:rsidRPr="0034503F">
        <w:rPr>
          <w:b/>
          <w:noProof/>
        </w:rPr>
        <w:t>34</w:t>
      </w:r>
      <w:r w:rsidRPr="0034503F">
        <w:rPr>
          <w:noProof/>
        </w:rPr>
        <w:t>(1): 69-72 [PMID: 24721962]</w:t>
      </w:r>
    </w:p>
    <w:p w14:paraId="5CDD5284" w14:textId="77777777" w:rsidR="0034503F" w:rsidRPr="0034503F" w:rsidRDefault="0034503F" w:rsidP="0034503F">
      <w:pPr>
        <w:pStyle w:val="EndNoteBibliography"/>
        <w:rPr>
          <w:noProof/>
        </w:rPr>
      </w:pPr>
      <w:r w:rsidRPr="0034503F">
        <w:rPr>
          <w:noProof/>
        </w:rPr>
        <w:t>107</w:t>
      </w:r>
      <w:r w:rsidRPr="0034503F">
        <w:rPr>
          <w:noProof/>
        </w:rPr>
        <w:tab/>
        <w:t>Heneghan HM, Martin ST, Ryan RS, Waldron R. Bouveret's syndrome--a rare presentation of gallstone ileus.</w:t>
      </w:r>
      <w:r w:rsidRPr="0034503F">
        <w:rPr>
          <w:i/>
          <w:noProof/>
        </w:rPr>
        <w:t xml:space="preserve"> Irish medical journal </w:t>
      </w:r>
      <w:r w:rsidRPr="0034503F">
        <w:rPr>
          <w:noProof/>
        </w:rPr>
        <w:t xml:space="preserve">2007; </w:t>
      </w:r>
      <w:r w:rsidRPr="0034503F">
        <w:rPr>
          <w:b/>
          <w:noProof/>
        </w:rPr>
        <w:t>100</w:t>
      </w:r>
      <w:r w:rsidRPr="0034503F">
        <w:rPr>
          <w:noProof/>
        </w:rPr>
        <w:t>(6): 504-505 [PMID: 17668686]</w:t>
      </w:r>
    </w:p>
    <w:p w14:paraId="0C57FBA4" w14:textId="77777777" w:rsidR="0034503F" w:rsidRPr="0034503F" w:rsidRDefault="0034503F" w:rsidP="0034503F">
      <w:pPr>
        <w:pStyle w:val="EndNoteBibliography"/>
        <w:rPr>
          <w:noProof/>
        </w:rPr>
      </w:pPr>
      <w:r w:rsidRPr="0034503F">
        <w:rPr>
          <w:noProof/>
        </w:rPr>
        <w:t>108</w:t>
      </w:r>
      <w:r w:rsidRPr="0034503F">
        <w:rPr>
          <w:noProof/>
        </w:rPr>
        <w:tab/>
        <w:t>Heinrich D, Meier J, Wehrli H, Buhler H. Upper gastrointestinal hemorrhage preceding development of Bouveret's syndrome.</w:t>
      </w:r>
      <w:r w:rsidRPr="0034503F">
        <w:rPr>
          <w:i/>
          <w:noProof/>
        </w:rPr>
        <w:t xml:space="preserve"> The American journal of gastroenterology </w:t>
      </w:r>
      <w:r w:rsidRPr="0034503F">
        <w:rPr>
          <w:noProof/>
        </w:rPr>
        <w:t xml:space="preserve">1993; </w:t>
      </w:r>
      <w:r w:rsidRPr="0034503F">
        <w:rPr>
          <w:b/>
          <w:noProof/>
        </w:rPr>
        <w:t>88</w:t>
      </w:r>
      <w:r w:rsidRPr="0034503F">
        <w:rPr>
          <w:noProof/>
        </w:rPr>
        <w:t>(5): 777-780 [PMID: 8480750]</w:t>
      </w:r>
    </w:p>
    <w:p w14:paraId="3C3019B2" w14:textId="77777777" w:rsidR="0034503F" w:rsidRPr="0034503F" w:rsidRDefault="0034503F" w:rsidP="0034503F">
      <w:pPr>
        <w:pStyle w:val="EndNoteBibliography"/>
        <w:rPr>
          <w:noProof/>
        </w:rPr>
      </w:pPr>
      <w:r w:rsidRPr="0034503F">
        <w:rPr>
          <w:noProof/>
        </w:rPr>
        <w:t>109</w:t>
      </w:r>
      <w:r w:rsidRPr="0034503F">
        <w:rPr>
          <w:noProof/>
        </w:rPr>
        <w:tab/>
        <w:t>Harthun NL, Long SM, Wilson W, Choudhury A. An unusual case of Bouveret's syndrome.</w:t>
      </w:r>
      <w:r w:rsidRPr="0034503F">
        <w:rPr>
          <w:i/>
          <w:noProof/>
        </w:rPr>
        <w:t xml:space="preserve"> Journal of laparoendoscopic &amp; advanced surgical techniques Part A </w:t>
      </w:r>
      <w:r w:rsidRPr="0034503F">
        <w:rPr>
          <w:noProof/>
        </w:rPr>
        <w:t xml:space="preserve">2002; </w:t>
      </w:r>
      <w:r w:rsidRPr="0034503F">
        <w:rPr>
          <w:b/>
          <w:noProof/>
        </w:rPr>
        <w:t>12</w:t>
      </w:r>
      <w:r w:rsidRPr="0034503F">
        <w:rPr>
          <w:noProof/>
        </w:rPr>
        <w:t>(1): 69-72 [PMID: 11905865  DOI: 10.1089/109264202753486975]</w:t>
      </w:r>
    </w:p>
    <w:p w14:paraId="6A1D623D" w14:textId="77777777" w:rsidR="0034503F" w:rsidRPr="0034503F" w:rsidRDefault="0034503F" w:rsidP="0034503F">
      <w:pPr>
        <w:pStyle w:val="EndNoteBibliography"/>
        <w:rPr>
          <w:noProof/>
        </w:rPr>
      </w:pPr>
      <w:r w:rsidRPr="0034503F">
        <w:rPr>
          <w:noProof/>
        </w:rPr>
        <w:t>110</w:t>
      </w:r>
      <w:r w:rsidRPr="0034503F">
        <w:rPr>
          <w:noProof/>
        </w:rPr>
        <w:tab/>
        <w:t>Hameed K, Ahmad A, Baghomian A. Bouveret's syndrome, an unusual cause of upper gastrointestinal bleeding.</w:t>
      </w:r>
      <w:r w:rsidRPr="0034503F">
        <w:rPr>
          <w:i/>
          <w:noProof/>
        </w:rPr>
        <w:t xml:space="preserve"> QJM : monthly journal of the Association of Physicians </w:t>
      </w:r>
      <w:r w:rsidRPr="0034503F">
        <w:rPr>
          <w:noProof/>
        </w:rPr>
        <w:t xml:space="preserve">2010; </w:t>
      </w:r>
      <w:r w:rsidRPr="0034503F">
        <w:rPr>
          <w:b/>
          <w:noProof/>
        </w:rPr>
        <w:t>103</w:t>
      </w:r>
      <w:r w:rsidRPr="0034503F">
        <w:rPr>
          <w:noProof/>
        </w:rPr>
        <w:t>(9): 697-698 [PMID: 20176566  DOI: 10.1093/qjmed/hcq015]</w:t>
      </w:r>
    </w:p>
    <w:p w14:paraId="5298684E" w14:textId="77777777" w:rsidR="0034503F" w:rsidRPr="0034503F" w:rsidRDefault="0034503F" w:rsidP="0034503F">
      <w:pPr>
        <w:pStyle w:val="EndNoteBibliography"/>
        <w:rPr>
          <w:noProof/>
        </w:rPr>
      </w:pPr>
      <w:r w:rsidRPr="0034503F">
        <w:rPr>
          <w:noProof/>
        </w:rPr>
        <w:t>111</w:t>
      </w:r>
      <w:r w:rsidRPr="0034503F">
        <w:rPr>
          <w:noProof/>
        </w:rPr>
        <w:tab/>
        <w:t>Goldstein EB, Savel RH, Pachter HL, Cohen J, Shamamian P. Successful treatment of Bouveret syndrome using holmium: YAG laser lithotripsy.</w:t>
      </w:r>
      <w:r w:rsidRPr="0034503F">
        <w:rPr>
          <w:i/>
          <w:noProof/>
        </w:rPr>
        <w:t xml:space="preserve"> The American surgeon </w:t>
      </w:r>
      <w:r w:rsidRPr="0034503F">
        <w:rPr>
          <w:noProof/>
        </w:rPr>
        <w:t xml:space="preserve">2005; </w:t>
      </w:r>
      <w:r w:rsidRPr="0034503F">
        <w:rPr>
          <w:b/>
          <w:noProof/>
        </w:rPr>
        <w:t>71</w:t>
      </w:r>
      <w:r w:rsidRPr="0034503F">
        <w:rPr>
          <w:noProof/>
        </w:rPr>
        <w:t>(10): 882-885 [PMID: 16468542]</w:t>
      </w:r>
    </w:p>
    <w:p w14:paraId="1AD02F46" w14:textId="77777777" w:rsidR="0034503F" w:rsidRPr="0034503F" w:rsidRDefault="0034503F" w:rsidP="0034503F">
      <w:pPr>
        <w:pStyle w:val="EndNoteBibliography"/>
        <w:rPr>
          <w:noProof/>
        </w:rPr>
      </w:pPr>
      <w:r w:rsidRPr="0034503F">
        <w:rPr>
          <w:noProof/>
        </w:rPr>
        <w:t>112</w:t>
      </w:r>
      <w:r w:rsidRPr="0034503F">
        <w:rPr>
          <w:noProof/>
        </w:rPr>
        <w:tab/>
        <w:t>Giese A, Zieren J, Winnekendonk G, Henning BF. Development of a duodenal gallstone ileus with gastric outlet obstruction (Bouveret syndrome) four months after successful treatment of symptomatic gallstone disease with cholecystitis and cholangitis: a case report.</w:t>
      </w:r>
      <w:r w:rsidRPr="0034503F">
        <w:rPr>
          <w:i/>
          <w:noProof/>
        </w:rPr>
        <w:t xml:space="preserve"> Journal of medical case reports </w:t>
      </w:r>
      <w:r w:rsidRPr="0034503F">
        <w:rPr>
          <w:noProof/>
        </w:rPr>
        <w:t xml:space="preserve">2010; </w:t>
      </w:r>
      <w:r w:rsidRPr="0034503F">
        <w:rPr>
          <w:b/>
          <w:noProof/>
        </w:rPr>
        <w:t>4</w:t>
      </w:r>
      <w:r w:rsidRPr="0034503F">
        <w:rPr>
          <w:noProof/>
        </w:rPr>
        <w:t>: 376 [PMID: 21092262 PMCID: PMC2997099 DOI: 10.1186/1752-1947-4-376]</w:t>
      </w:r>
    </w:p>
    <w:p w14:paraId="6BE67D4B" w14:textId="77777777" w:rsidR="0034503F" w:rsidRPr="0034503F" w:rsidRDefault="0034503F" w:rsidP="0034503F">
      <w:pPr>
        <w:pStyle w:val="EndNoteBibliography"/>
        <w:rPr>
          <w:noProof/>
        </w:rPr>
      </w:pPr>
      <w:r w:rsidRPr="0034503F">
        <w:rPr>
          <w:noProof/>
        </w:rPr>
        <w:t>113</w:t>
      </w:r>
      <w:r w:rsidRPr="0034503F">
        <w:rPr>
          <w:noProof/>
        </w:rPr>
        <w:tab/>
        <w:t>George J, Aufhauser DD, Jr., Raper SE. Bouveret's Syndrome Resulting in Gallstone Ileus.</w:t>
      </w:r>
      <w:r w:rsidRPr="0034503F">
        <w:rPr>
          <w:i/>
          <w:noProof/>
        </w:rPr>
        <w:t xml:space="preserve"> Journal of gastrointestinal surgery : official journal of the Society for Surgery of the Alimentary Tract </w:t>
      </w:r>
      <w:r w:rsidRPr="0034503F">
        <w:rPr>
          <w:noProof/>
        </w:rPr>
        <w:t xml:space="preserve">2015; </w:t>
      </w:r>
      <w:r w:rsidRPr="0034503F">
        <w:rPr>
          <w:b/>
          <w:noProof/>
        </w:rPr>
        <w:t>19</w:t>
      </w:r>
      <w:r w:rsidRPr="0034503F">
        <w:rPr>
          <w:noProof/>
        </w:rPr>
        <w:t>(6): 1189-1191 [PMID: 25707814  DOI: 10.1007/s11605-015-2778-3]</w:t>
      </w:r>
    </w:p>
    <w:p w14:paraId="60F29B51" w14:textId="77777777" w:rsidR="0034503F" w:rsidRPr="0034503F" w:rsidRDefault="0034503F" w:rsidP="0034503F">
      <w:pPr>
        <w:pStyle w:val="EndNoteBibliography"/>
        <w:rPr>
          <w:noProof/>
        </w:rPr>
      </w:pPr>
      <w:r w:rsidRPr="0034503F">
        <w:rPr>
          <w:noProof/>
        </w:rPr>
        <w:t>114</w:t>
      </w:r>
      <w:r w:rsidRPr="0034503F">
        <w:rPr>
          <w:noProof/>
        </w:rPr>
        <w:tab/>
        <w:t>Gencosmanoglu R, Inceoglu R, Baysal C, Akansel S, Tozun N. Bouveret's syndrome complicated by a distal gallstone ileus.</w:t>
      </w:r>
      <w:r w:rsidRPr="0034503F">
        <w:rPr>
          <w:i/>
          <w:noProof/>
        </w:rPr>
        <w:t xml:space="preserve"> World journal of gastroenterology </w:t>
      </w:r>
      <w:r w:rsidRPr="0034503F">
        <w:rPr>
          <w:noProof/>
        </w:rPr>
        <w:t xml:space="preserve">2003; </w:t>
      </w:r>
      <w:r w:rsidRPr="0034503F">
        <w:rPr>
          <w:b/>
          <w:noProof/>
        </w:rPr>
        <w:t>9</w:t>
      </w:r>
      <w:r w:rsidRPr="0034503F">
        <w:rPr>
          <w:noProof/>
        </w:rPr>
        <w:t>(12): 2873-2875 [PMID: 14669357 PMCID: PMC4612076]</w:t>
      </w:r>
    </w:p>
    <w:p w14:paraId="01CE81A6" w14:textId="77777777" w:rsidR="0034503F" w:rsidRPr="0034503F" w:rsidRDefault="0034503F" w:rsidP="0034503F">
      <w:pPr>
        <w:pStyle w:val="EndNoteBibliography"/>
        <w:rPr>
          <w:noProof/>
        </w:rPr>
      </w:pPr>
      <w:r w:rsidRPr="0034503F">
        <w:rPr>
          <w:noProof/>
        </w:rPr>
        <w:t>115</w:t>
      </w:r>
      <w:r w:rsidRPr="0034503F">
        <w:rPr>
          <w:noProof/>
        </w:rPr>
        <w:tab/>
        <w:t>Gemmel C, Weickert U, Eickhoff A, Schilling D, Riemann JF. Successful treatment of gallstone ileus (Bouveret's syndrome) by using extracorporal shock wave lithotripsy and argon plasma coagulation.</w:t>
      </w:r>
      <w:r w:rsidRPr="0034503F">
        <w:rPr>
          <w:i/>
          <w:noProof/>
        </w:rPr>
        <w:t xml:space="preserve"> Gastrointestinal endoscopy </w:t>
      </w:r>
      <w:r w:rsidRPr="0034503F">
        <w:rPr>
          <w:noProof/>
        </w:rPr>
        <w:t xml:space="preserve">2007; </w:t>
      </w:r>
      <w:r w:rsidRPr="0034503F">
        <w:rPr>
          <w:b/>
          <w:noProof/>
        </w:rPr>
        <w:t>65</w:t>
      </w:r>
      <w:r w:rsidRPr="0034503F">
        <w:rPr>
          <w:noProof/>
        </w:rPr>
        <w:t>(1): 173-175 [PMID: 17137860  DOI: 10.1016/j.gie.2006.05.025]</w:t>
      </w:r>
    </w:p>
    <w:p w14:paraId="4F0D50BD" w14:textId="77777777" w:rsidR="0034503F" w:rsidRPr="0034503F" w:rsidRDefault="0034503F" w:rsidP="0034503F">
      <w:pPr>
        <w:pStyle w:val="EndNoteBibliography"/>
        <w:rPr>
          <w:noProof/>
        </w:rPr>
      </w:pPr>
      <w:r w:rsidRPr="0034503F">
        <w:rPr>
          <w:noProof/>
        </w:rPr>
        <w:t>116</w:t>
      </w:r>
      <w:r w:rsidRPr="0034503F">
        <w:rPr>
          <w:noProof/>
        </w:rPr>
        <w:tab/>
        <w:t>Gan S, Roy-Choudhury S, Agrawal S, Kumar H, Pallan A, Super P, Richardson M. More than meets the eye: subtle but important CT findings in Bouveret's syndrome.</w:t>
      </w:r>
      <w:r w:rsidRPr="0034503F">
        <w:rPr>
          <w:i/>
          <w:noProof/>
        </w:rPr>
        <w:t xml:space="preserve"> AJR American journal of roentgenology </w:t>
      </w:r>
      <w:r w:rsidRPr="0034503F">
        <w:rPr>
          <w:noProof/>
        </w:rPr>
        <w:t xml:space="preserve">2008; </w:t>
      </w:r>
      <w:r w:rsidRPr="0034503F">
        <w:rPr>
          <w:b/>
          <w:noProof/>
        </w:rPr>
        <w:t>191</w:t>
      </w:r>
      <w:r w:rsidRPr="0034503F">
        <w:rPr>
          <w:noProof/>
        </w:rPr>
        <w:t>(1): 182-185 [PMID: 18562743  DOI: 10.2214/ajr.07.3418]</w:t>
      </w:r>
    </w:p>
    <w:p w14:paraId="0E41BAB6" w14:textId="77777777" w:rsidR="0034503F" w:rsidRPr="0034503F" w:rsidRDefault="0034503F" w:rsidP="0034503F">
      <w:pPr>
        <w:pStyle w:val="EndNoteBibliography"/>
        <w:rPr>
          <w:noProof/>
        </w:rPr>
      </w:pPr>
      <w:r w:rsidRPr="0034503F">
        <w:rPr>
          <w:noProof/>
        </w:rPr>
        <w:t>117</w:t>
      </w:r>
      <w:r w:rsidRPr="0034503F">
        <w:rPr>
          <w:noProof/>
        </w:rPr>
        <w:tab/>
        <w:t>Gajendran M, Muniraj T, Gelrud A. A challenging case of gastric outlet obstruction (Bouveret's syndrome): a case report.</w:t>
      </w:r>
      <w:r w:rsidRPr="0034503F">
        <w:rPr>
          <w:i/>
          <w:noProof/>
        </w:rPr>
        <w:t xml:space="preserve"> Journal of medical case reports </w:t>
      </w:r>
      <w:r w:rsidRPr="0034503F">
        <w:rPr>
          <w:noProof/>
        </w:rPr>
        <w:t xml:space="preserve">2011; </w:t>
      </w:r>
      <w:r w:rsidRPr="0034503F">
        <w:rPr>
          <w:b/>
          <w:noProof/>
        </w:rPr>
        <w:t>5</w:t>
      </w:r>
      <w:r w:rsidRPr="0034503F">
        <w:rPr>
          <w:noProof/>
        </w:rPr>
        <w:t>: 497 [PMID: 21970809 PMCID: PMC3204302 DOI: 10.1186/1752-1947-5-497]</w:t>
      </w:r>
    </w:p>
    <w:p w14:paraId="0AF45CD3" w14:textId="77777777" w:rsidR="0034503F" w:rsidRPr="0034503F" w:rsidRDefault="0034503F" w:rsidP="0034503F">
      <w:pPr>
        <w:pStyle w:val="EndNoteBibliography"/>
        <w:rPr>
          <w:noProof/>
        </w:rPr>
      </w:pPr>
      <w:r w:rsidRPr="0034503F">
        <w:rPr>
          <w:noProof/>
        </w:rPr>
        <w:t>118</w:t>
      </w:r>
      <w:r w:rsidRPr="0034503F">
        <w:rPr>
          <w:noProof/>
        </w:rPr>
        <w:tab/>
        <w:t>Gaduputi V, Tariq H, Rahnemai-Azar AA, Dev A, Farkas DT. Gallstone ileus with multiple stones: Where Rigler triad meets Bouveret's syndrome.</w:t>
      </w:r>
      <w:r w:rsidRPr="0034503F">
        <w:rPr>
          <w:i/>
          <w:noProof/>
        </w:rPr>
        <w:t xml:space="preserve"> World journal of gastrointestinal surgery </w:t>
      </w:r>
      <w:r w:rsidRPr="0034503F">
        <w:rPr>
          <w:noProof/>
        </w:rPr>
        <w:t xml:space="preserve">2015; </w:t>
      </w:r>
      <w:r w:rsidRPr="0034503F">
        <w:rPr>
          <w:b/>
          <w:noProof/>
        </w:rPr>
        <w:t>7</w:t>
      </w:r>
      <w:r w:rsidRPr="0034503F">
        <w:rPr>
          <w:noProof/>
        </w:rPr>
        <w:t>(12): 394-397 [PMID: 26730285 PMCID: PMC4691720 DOI: 10.4240/wjgs.v7.i12.394]</w:t>
      </w:r>
    </w:p>
    <w:p w14:paraId="269178B7" w14:textId="77777777" w:rsidR="0034503F" w:rsidRPr="0034503F" w:rsidRDefault="0034503F" w:rsidP="0034503F">
      <w:pPr>
        <w:pStyle w:val="EndNoteBibliography"/>
        <w:rPr>
          <w:noProof/>
        </w:rPr>
      </w:pPr>
      <w:r w:rsidRPr="0034503F">
        <w:rPr>
          <w:noProof/>
        </w:rPr>
        <w:t>119</w:t>
      </w:r>
      <w:r w:rsidRPr="0034503F">
        <w:rPr>
          <w:noProof/>
        </w:rPr>
        <w:tab/>
        <w:t>Foets TC, Weusten BL, van Es HW, Boerma D. [An 84 year old man with gastric outlet obstruction].</w:t>
      </w:r>
      <w:r w:rsidRPr="0034503F">
        <w:rPr>
          <w:i/>
          <w:noProof/>
        </w:rPr>
        <w:t xml:space="preserve"> Nederlands tijdschrift voor geneeskunde </w:t>
      </w:r>
      <w:r w:rsidRPr="0034503F">
        <w:rPr>
          <w:noProof/>
        </w:rPr>
        <w:t xml:space="preserve">2014; </w:t>
      </w:r>
      <w:r w:rsidRPr="0034503F">
        <w:rPr>
          <w:b/>
          <w:noProof/>
        </w:rPr>
        <w:t>158</w:t>
      </w:r>
      <w:r w:rsidRPr="0034503F">
        <w:rPr>
          <w:noProof/>
        </w:rPr>
        <w:t>: A7550 [PMID: 24867484]</w:t>
      </w:r>
    </w:p>
    <w:p w14:paraId="27895180" w14:textId="77777777" w:rsidR="0034503F" w:rsidRPr="0034503F" w:rsidRDefault="0034503F" w:rsidP="0034503F">
      <w:pPr>
        <w:pStyle w:val="EndNoteBibliography"/>
        <w:rPr>
          <w:noProof/>
        </w:rPr>
      </w:pPr>
      <w:r w:rsidRPr="0034503F">
        <w:rPr>
          <w:noProof/>
        </w:rPr>
        <w:t>120</w:t>
      </w:r>
      <w:r w:rsidRPr="0034503F">
        <w:rPr>
          <w:noProof/>
        </w:rPr>
        <w:tab/>
        <w:t>Finn H, Bienia M. [Determination of gallstone ileus using emergency gastroscopy].</w:t>
      </w:r>
      <w:r w:rsidRPr="0034503F">
        <w:rPr>
          <w:i/>
          <w:noProof/>
        </w:rPr>
        <w:t xml:space="preserve"> Z Gesamte Inn Med </w:t>
      </w:r>
      <w:r w:rsidRPr="0034503F">
        <w:rPr>
          <w:noProof/>
        </w:rPr>
        <w:t xml:space="preserve">1981; </w:t>
      </w:r>
      <w:r w:rsidRPr="0034503F">
        <w:rPr>
          <w:b/>
          <w:noProof/>
        </w:rPr>
        <w:t>36</w:t>
      </w:r>
      <w:r w:rsidRPr="0034503F">
        <w:rPr>
          <w:noProof/>
        </w:rPr>
        <w:t>(3): 85-87 [PMID: 7222856]</w:t>
      </w:r>
    </w:p>
    <w:p w14:paraId="06A47BE4" w14:textId="77777777" w:rsidR="0034503F" w:rsidRPr="0034503F" w:rsidRDefault="0034503F" w:rsidP="0034503F">
      <w:pPr>
        <w:pStyle w:val="EndNoteBibliography"/>
        <w:rPr>
          <w:noProof/>
        </w:rPr>
      </w:pPr>
      <w:r w:rsidRPr="0034503F">
        <w:rPr>
          <w:noProof/>
        </w:rPr>
        <w:lastRenderedPageBreak/>
        <w:t>121</w:t>
      </w:r>
      <w:r w:rsidRPr="0034503F">
        <w:rPr>
          <w:noProof/>
        </w:rPr>
        <w:tab/>
        <w:t>Ferreira LE, Topazian MD, Baron TH. Bouveret's syndrome: diagnosis and endoscopic treatment.</w:t>
      </w:r>
      <w:r w:rsidRPr="0034503F">
        <w:rPr>
          <w:i/>
          <w:noProof/>
        </w:rPr>
        <w:t xml:space="preserve"> Clinical gastroenterology and hepatology : the official clinical practice journal of the American Gastroenterological Association </w:t>
      </w:r>
      <w:r w:rsidRPr="0034503F">
        <w:rPr>
          <w:noProof/>
        </w:rPr>
        <w:t xml:space="preserve">2008; </w:t>
      </w:r>
      <w:r w:rsidRPr="0034503F">
        <w:rPr>
          <w:b/>
          <w:noProof/>
        </w:rPr>
        <w:t>6</w:t>
      </w:r>
      <w:r w:rsidRPr="0034503F">
        <w:rPr>
          <w:noProof/>
        </w:rPr>
        <w:t>(3): e15 [PMID: 18255348  DOI: 10.1016/j.cgh.2007.12.055]</w:t>
      </w:r>
    </w:p>
    <w:p w14:paraId="5C684B19" w14:textId="77777777" w:rsidR="0034503F" w:rsidRPr="0034503F" w:rsidRDefault="0034503F" w:rsidP="0034503F">
      <w:pPr>
        <w:pStyle w:val="EndNoteBibliography"/>
        <w:rPr>
          <w:noProof/>
        </w:rPr>
      </w:pPr>
      <w:r w:rsidRPr="0034503F">
        <w:rPr>
          <w:noProof/>
        </w:rPr>
        <w:t>122</w:t>
      </w:r>
      <w:r w:rsidRPr="0034503F">
        <w:rPr>
          <w:noProof/>
        </w:rPr>
        <w:tab/>
        <w:t>Fenchel RF, Krige JE, Bornman PC. Bouveret's syndrome complicated by acute pancreatitis.</w:t>
      </w:r>
      <w:r w:rsidRPr="0034503F">
        <w:rPr>
          <w:i/>
          <w:noProof/>
        </w:rPr>
        <w:t xml:space="preserve"> Digestive surgery </w:t>
      </w:r>
      <w:r w:rsidRPr="0034503F">
        <w:rPr>
          <w:noProof/>
        </w:rPr>
        <w:t xml:space="preserve">1999; </w:t>
      </w:r>
      <w:r w:rsidRPr="0034503F">
        <w:rPr>
          <w:b/>
          <w:noProof/>
        </w:rPr>
        <w:t>16</w:t>
      </w:r>
      <w:r w:rsidRPr="0034503F">
        <w:rPr>
          <w:noProof/>
        </w:rPr>
        <w:t>(6): 525-527 [PMID: 10805556]</w:t>
      </w:r>
    </w:p>
    <w:p w14:paraId="577383FC" w14:textId="77777777" w:rsidR="0034503F" w:rsidRPr="0034503F" w:rsidRDefault="0034503F" w:rsidP="0034503F">
      <w:pPr>
        <w:pStyle w:val="EndNoteBibliography"/>
        <w:rPr>
          <w:noProof/>
        </w:rPr>
      </w:pPr>
      <w:r w:rsidRPr="0034503F">
        <w:rPr>
          <w:noProof/>
        </w:rPr>
        <w:t>123</w:t>
      </w:r>
      <w:r w:rsidRPr="0034503F">
        <w:rPr>
          <w:noProof/>
        </w:rPr>
        <w:tab/>
        <w:t>Fejes R, Kurucsai G, Szekely A, Luka F, Altorjay A, Madacsy L. Gallstone Ileus, Bouveret's Syndrome and Choledocholithiasis in a Patient with Billroth II Gastrectomy - A Case Report of Combined Endoscopic and Surgical Therapy.</w:t>
      </w:r>
      <w:r w:rsidRPr="0034503F">
        <w:rPr>
          <w:i/>
          <w:noProof/>
        </w:rPr>
        <w:t xml:space="preserve"> Case reports in gastroenterology </w:t>
      </w:r>
      <w:r w:rsidRPr="0034503F">
        <w:rPr>
          <w:noProof/>
        </w:rPr>
        <w:t xml:space="preserve">2010; </w:t>
      </w:r>
      <w:r w:rsidRPr="0034503F">
        <w:rPr>
          <w:b/>
          <w:noProof/>
        </w:rPr>
        <w:t>4</w:t>
      </w:r>
      <w:r w:rsidRPr="0034503F">
        <w:rPr>
          <w:noProof/>
        </w:rPr>
        <w:t>(1): 71-78 [PMID: 21103231 PMCID: PMC2988901 DOI: 10.1159/000208993]</w:t>
      </w:r>
    </w:p>
    <w:p w14:paraId="2FD09925" w14:textId="77777777" w:rsidR="0034503F" w:rsidRPr="0034503F" w:rsidRDefault="0034503F" w:rsidP="0034503F">
      <w:pPr>
        <w:pStyle w:val="EndNoteBibliography"/>
        <w:rPr>
          <w:noProof/>
        </w:rPr>
      </w:pPr>
      <w:r w:rsidRPr="0034503F">
        <w:rPr>
          <w:noProof/>
        </w:rPr>
        <w:t>124</w:t>
      </w:r>
      <w:r w:rsidRPr="0034503F">
        <w:rPr>
          <w:noProof/>
        </w:rPr>
        <w:tab/>
        <w:t>Fedidat R, Safadi W, Waksman I, Hadary A. Choledochoduodenal fistula: an unusual case of pneumobilia.</w:t>
      </w:r>
      <w:r w:rsidRPr="0034503F">
        <w:rPr>
          <w:i/>
          <w:noProof/>
        </w:rPr>
        <w:t xml:space="preserve"> BMJ case reports </w:t>
      </w:r>
      <w:r w:rsidRPr="0034503F">
        <w:rPr>
          <w:noProof/>
        </w:rPr>
        <w:t xml:space="preserve">2014; </w:t>
      </w:r>
      <w:r w:rsidRPr="0034503F">
        <w:rPr>
          <w:b/>
          <w:noProof/>
        </w:rPr>
        <w:t>2014</w:t>
      </w:r>
      <w:r w:rsidRPr="0034503F">
        <w:rPr>
          <w:noProof/>
        </w:rPr>
        <w:t xml:space="preserve"> [PMID: 25312898  DOI: 10.1136/bcr-2014-206798]</w:t>
      </w:r>
    </w:p>
    <w:p w14:paraId="5FD6365D" w14:textId="77777777" w:rsidR="0034503F" w:rsidRPr="0034503F" w:rsidRDefault="0034503F" w:rsidP="0034503F">
      <w:pPr>
        <w:pStyle w:val="EndNoteBibliography"/>
        <w:rPr>
          <w:noProof/>
        </w:rPr>
      </w:pPr>
      <w:r w:rsidRPr="0034503F">
        <w:rPr>
          <w:noProof/>
        </w:rPr>
        <w:t>125</w:t>
      </w:r>
      <w:r w:rsidRPr="0034503F">
        <w:rPr>
          <w:noProof/>
        </w:rPr>
        <w:tab/>
        <w:t>Farman J, Goldstein DJ, Sugalski MT, Moazami N, Amory S. Bouveret's syndrome: diagnosis by helical CT scan.</w:t>
      </w:r>
      <w:r w:rsidRPr="0034503F">
        <w:rPr>
          <w:i/>
          <w:noProof/>
        </w:rPr>
        <w:t xml:space="preserve"> Clinical imaging </w:t>
      </w:r>
      <w:r w:rsidRPr="0034503F">
        <w:rPr>
          <w:noProof/>
        </w:rPr>
        <w:t xml:space="preserve">1998; </w:t>
      </w:r>
      <w:r w:rsidRPr="0034503F">
        <w:rPr>
          <w:b/>
          <w:noProof/>
        </w:rPr>
        <w:t>22</w:t>
      </w:r>
      <w:r w:rsidRPr="0034503F">
        <w:rPr>
          <w:noProof/>
        </w:rPr>
        <w:t>(4): 240-242 [PMID: 9699044]</w:t>
      </w:r>
    </w:p>
    <w:p w14:paraId="3263EEBC" w14:textId="77777777" w:rsidR="0034503F" w:rsidRPr="0034503F" w:rsidRDefault="0034503F" w:rsidP="0034503F">
      <w:pPr>
        <w:pStyle w:val="EndNoteBibliography"/>
        <w:rPr>
          <w:noProof/>
        </w:rPr>
      </w:pPr>
      <w:r w:rsidRPr="0034503F">
        <w:rPr>
          <w:noProof/>
        </w:rPr>
        <w:t>126</w:t>
      </w:r>
      <w:r w:rsidRPr="0034503F">
        <w:rPr>
          <w:noProof/>
        </w:rPr>
        <w:tab/>
        <w:t>Fancellu A, Niolu P, Scanu AM, Feo CF, Ginesu GC, Barmina ML. A rare variant of gallstone ileus: Bouveret's syndrome.</w:t>
      </w:r>
      <w:r w:rsidRPr="0034503F">
        <w:rPr>
          <w:i/>
          <w:noProof/>
        </w:rPr>
        <w:t xml:space="preserve"> Journal of gastrointestinal surgery : official journal of the Society for Surgery of the Alimentary Tract </w:t>
      </w:r>
      <w:r w:rsidRPr="0034503F">
        <w:rPr>
          <w:noProof/>
        </w:rPr>
        <w:t xml:space="preserve">2010; </w:t>
      </w:r>
      <w:r w:rsidRPr="0034503F">
        <w:rPr>
          <w:b/>
          <w:noProof/>
        </w:rPr>
        <w:t>14</w:t>
      </w:r>
      <w:r w:rsidRPr="0034503F">
        <w:rPr>
          <w:noProof/>
        </w:rPr>
        <w:t>(4): 753-755 [PMID: 19421821  DOI: 10.1007/s11605-009-0918-3]</w:t>
      </w:r>
    </w:p>
    <w:p w14:paraId="3C91387A" w14:textId="77777777" w:rsidR="0034503F" w:rsidRPr="0034503F" w:rsidRDefault="0034503F" w:rsidP="0034503F">
      <w:pPr>
        <w:pStyle w:val="EndNoteBibliography"/>
        <w:rPr>
          <w:noProof/>
        </w:rPr>
      </w:pPr>
      <w:r w:rsidRPr="0034503F">
        <w:rPr>
          <w:noProof/>
        </w:rPr>
        <w:t>127</w:t>
      </w:r>
      <w:r w:rsidRPr="0034503F">
        <w:rPr>
          <w:noProof/>
        </w:rPr>
        <w:tab/>
        <w:t>Ezberci F, Kargi H, Ergin A. Gastric outlet obstruction by a gallstone (Bouveret's syndrome).</w:t>
      </w:r>
      <w:r w:rsidRPr="0034503F">
        <w:rPr>
          <w:i/>
          <w:noProof/>
        </w:rPr>
        <w:t xml:space="preserve"> Surgical endoscopy </w:t>
      </w:r>
      <w:r w:rsidRPr="0034503F">
        <w:rPr>
          <w:noProof/>
        </w:rPr>
        <w:t xml:space="preserve">2000; </w:t>
      </w:r>
      <w:r w:rsidRPr="0034503F">
        <w:rPr>
          <w:b/>
          <w:noProof/>
        </w:rPr>
        <w:t>14</w:t>
      </w:r>
      <w:r w:rsidRPr="0034503F">
        <w:rPr>
          <w:noProof/>
        </w:rPr>
        <w:t>(4): 372 [PMID: 10854523  DOI: 10.1007/s004640010050]</w:t>
      </w:r>
    </w:p>
    <w:p w14:paraId="731BA286" w14:textId="77777777" w:rsidR="0034503F" w:rsidRPr="0034503F" w:rsidRDefault="0034503F" w:rsidP="0034503F">
      <w:pPr>
        <w:pStyle w:val="EndNoteBibliography"/>
        <w:rPr>
          <w:noProof/>
        </w:rPr>
      </w:pPr>
      <w:r w:rsidRPr="0034503F">
        <w:rPr>
          <w:noProof/>
        </w:rPr>
        <w:t>128</w:t>
      </w:r>
      <w:r w:rsidRPr="0034503F">
        <w:rPr>
          <w:noProof/>
        </w:rPr>
        <w:tab/>
        <w:t>Erlandson MD, Kim AW, Richter HM, 3rd, Myers JA. Roux-en-Y duodenojejunostomy in the treatment of Bouveret syndrome.</w:t>
      </w:r>
      <w:r w:rsidRPr="0034503F">
        <w:rPr>
          <w:i/>
          <w:noProof/>
        </w:rPr>
        <w:t xml:space="preserve"> Southern medical journal </w:t>
      </w:r>
      <w:r w:rsidRPr="0034503F">
        <w:rPr>
          <w:noProof/>
        </w:rPr>
        <w:t xml:space="preserve">2009; </w:t>
      </w:r>
      <w:r w:rsidRPr="0034503F">
        <w:rPr>
          <w:b/>
          <w:noProof/>
        </w:rPr>
        <w:t>102</w:t>
      </w:r>
      <w:r w:rsidRPr="0034503F">
        <w:rPr>
          <w:noProof/>
        </w:rPr>
        <w:t>(9): 963-965 [PMID: 19668031  DOI: 10.1097/SMJ.0b013e3181b17dde]</w:t>
      </w:r>
    </w:p>
    <w:p w14:paraId="062BA959" w14:textId="77777777" w:rsidR="0034503F" w:rsidRPr="0034503F" w:rsidRDefault="0034503F" w:rsidP="0034503F">
      <w:pPr>
        <w:pStyle w:val="EndNoteBibliography"/>
        <w:rPr>
          <w:noProof/>
        </w:rPr>
      </w:pPr>
      <w:r w:rsidRPr="0034503F">
        <w:rPr>
          <w:noProof/>
        </w:rPr>
        <w:t>129</w:t>
      </w:r>
      <w:r w:rsidRPr="0034503F">
        <w:rPr>
          <w:noProof/>
        </w:rPr>
        <w:tab/>
        <w:t>Englert ZP, Love K, Marilley MD, Bower CE. Bouveret syndrome: gallstone ileus of the duodenum.</w:t>
      </w:r>
      <w:r w:rsidRPr="0034503F">
        <w:rPr>
          <w:i/>
          <w:noProof/>
        </w:rPr>
        <w:t xml:space="preserve"> Surgical laparoscopy, endoscopy &amp; percutaneous techniques </w:t>
      </w:r>
      <w:r w:rsidRPr="0034503F">
        <w:rPr>
          <w:noProof/>
        </w:rPr>
        <w:t xml:space="preserve">2012; </w:t>
      </w:r>
      <w:r w:rsidRPr="0034503F">
        <w:rPr>
          <w:b/>
          <w:noProof/>
        </w:rPr>
        <w:t>22</w:t>
      </w:r>
      <w:r w:rsidRPr="0034503F">
        <w:rPr>
          <w:noProof/>
        </w:rPr>
        <w:t>(5): e301-303 [PMID: 23047413  DOI: 10.1097/SLE.0b013e318262ec13]</w:t>
      </w:r>
    </w:p>
    <w:p w14:paraId="5404B20D" w14:textId="77777777" w:rsidR="0034503F" w:rsidRPr="0034503F" w:rsidRDefault="0034503F" w:rsidP="0034503F">
      <w:pPr>
        <w:pStyle w:val="EndNoteBibliography"/>
        <w:rPr>
          <w:noProof/>
        </w:rPr>
      </w:pPr>
      <w:r w:rsidRPr="0034503F">
        <w:rPr>
          <w:noProof/>
        </w:rPr>
        <w:t>130</w:t>
      </w:r>
      <w:r w:rsidRPr="0034503F">
        <w:rPr>
          <w:noProof/>
        </w:rPr>
        <w:tab/>
        <w:t>Dumonceau JM, Delhaye M, Deviere J, Baize M, Cremer M. Endoscopic treatment of gastric outlet obstruction caused by a gallstone (Bouveret's syndrome) after extracorporeal shock-wave lithotripsy.</w:t>
      </w:r>
      <w:r w:rsidRPr="0034503F">
        <w:rPr>
          <w:i/>
          <w:noProof/>
        </w:rPr>
        <w:t xml:space="preserve"> Endoscopy </w:t>
      </w:r>
      <w:r w:rsidRPr="0034503F">
        <w:rPr>
          <w:noProof/>
        </w:rPr>
        <w:t xml:space="preserve">1997; </w:t>
      </w:r>
      <w:r w:rsidRPr="0034503F">
        <w:rPr>
          <w:b/>
          <w:noProof/>
        </w:rPr>
        <w:t>29</w:t>
      </w:r>
      <w:r w:rsidRPr="0034503F">
        <w:rPr>
          <w:noProof/>
        </w:rPr>
        <w:t>(4): 319-321 [PMID: 9255539  DOI: 10.1055/s-2007-1004197]</w:t>
      </w:r>
    </w:p>
    <w:p w14:paraId="61F7E08C" w14:textId="77777777" w:rsidR="0034503F" w:rsidRPr="0034503F" w:rsidRDefault="0034503F" w:rsidP="0034503F">
      <w:pPr>
        <w:pStyle w:val="EndNoteBibliography"/>
        <w:rPr>
          <w:noProof/>
        </w:rPr>
      </w:pPr>
      <w:r w:rsidRPr="0034503F">
        <w:rPr>
          <w:noProof/>
        </w:rPr>
        <w:t>131</w:t>
      </w:r>
      <w:r w:rsidRPr="0034503F">
        <w:rPr>
          <w:noProof/>
        </w:rPr>
        <w:tab/>
        <w:t>Dugalic D, Colovic R, Savic M. [Duodenal obstruction caused by gallstones (Bouveret syndrome)].</w:t>
      </w:r>
      <w:r w:rsidRPr="0034503F">
        <w:rPr>
          <w:i/>
          <w:noProof/>
        </w:rPr>
        <w:t xml:space="preserve"> Acta chirurgica Iugoslavica </w:t>
      </w:r>
      <w:r w:rsidRPr="0034503F">
        <w:rPr>
          <w:noProof/>
        </w:rPr>
        <w:t xml:space="preserve">1990; </w:t>
      </w:r>
      <w:r w:rsidRPr="0034503F">
        <w:rPr>
          <w:b/>
          <w:noProof/>
        </w:rPr>
        <w:t>37</w:t>
      </w:r>
      <w:r w:rsidRPr="0034503F">
        <w:rPr>
          <w:noProof/>
        </w:rPr>
        <w:t>(1): 75-82 [PMID: 2248014]</w:t>
      </w:r>
    </w:p>
    <w:p w14:paraId="54EE8D84" w14:textId="77777777" w:rsidR="0034503F" w:rsidRPr="0034503F" w:rsidRDefault="0034503F" w:rsidP="0034503F">
      <w:pPr>
        <w:pStyle w:val="EndNoteBibliography"/>
        <w:rPr>
          <w:noProof/>
        </w:rPr>
      </w:pPr>
      <w:r w:rsidRPr="0034503F">
        <w:rPr>
          <w:noProof/>
        </w:rPr>
        <w:t>132</w:t>
      </w:r>
      <w:r w:rsidRPr="0034503F">
        <w:rPr>
          <w:noProof/>
        </w:rPr>
        <w:tab/>
        <w:t>Doycheva I, Limaye A, Suman A, Forsmark CE, Sultan S. Bouveret's syndrome: case report and review of the literature.</w:t>
      </w:r>
      <w:r w:rsidRPr="0034503F">
        <w:rPr>
          <w:i/>
          <w:noProof/>
        </w:rPr>
        <w:t xml:space="preserve"> Gastroenterology research and practice </w:t>
      </w:r>
      <w:r w:rsidRPr="0034503F">
        <w:rPr>
          <w:noProof/>
        </w:rPr>
        <w:t xml:space="preserve">2009; </w:t>
      </w:r>
      <w:r w:rsidRPr="0034503F">
        <w:rPr>
          <w:b/>
          <w:noProof/>
        </w:rPr>
        <w:t>2009</w:t>
      </w:r>
      <w:r w:rsidRPr="0034503F">
        <w:rPr>
          <w:noProof/>
        </w:rPr>
        <w:t>: 914951 [PMID: 19360112 PMCID: PMC2666152 DOI: 10.1155/2009/914951]</w:t>
      </w:r>
    </w:p>
    <w:p w14:paraId="07CB0C8F" w14:textId="77777777" w:rsidR="0034503F" w:rsidRPr="0034503F" w:rsidRDefault="0034503F" w:rsidP="0034503F">
      <w:pPr>
        <w:pStyle w:val="EndNoteBibliography"/>
        <w:rPr>
          <w:noProof/>
        </w:rPr>
      </w:pPr>
      <w:r w:rsidRPr="0034503F">
        <w:rPr>
          <w:noProof/>
        </w:rPr>
        <w:t>133</w:t>
      </w:r>
      <w:r w:rsidRPr="0034503F">
        <w:rPr>
          <w:noProof/>
        </w:rPr>
        <w:tab/>
        <w:t>Dimov R, Deenichin G, Uchikov A, Molov V, Ivanov V, Stefanov C. [Bouveret' syndrome or secondary duodenal obstruction caused by gallstones. Case report].</w:t>
      </w:r>
      <w:r w:rsidRPr="0034503F">
        <w:rPr>
          <w:i/>
          <w:noProof/>
        </w:rPr>
        <w:t xml:space="preserve"> Khirurgiia </w:t>
      </w:r>
      <w:r w:rsidRPr="0034503F">
        <w:rPr>
          <w:noProof/>
        </w:rPr>
        <w:t>2005(4-5): 53-55 [PMID: 18693520]</w:t>
      </w:r>
    </w:p>
    <w:p w14:paraId="49445FE4" w14:textId="77777777" w:rsidR="0034503F" w:rsidRPr="0034503F" w:rsidRDefault="0034503F" w:rsidP="0034503F">
      <w:pPr>
        <w:pStyle w:val="EndNoteBibliography"/>
        <w:rPr>
          <w:noProof/>
        </w:rPr>
      </w:pPr>
      <w:r w:rsidRPr="0034503F">
        <w:rPr>
          <w:noProof/>
        </w:rPr>
        <w:t>134</w:t>
      </w:r>
      <w:r w:rsidRPr="0034503F">
        <w:rPr>
          <w:noProof/>
        </w:rPr>
        <w:tab/>
        <w:t>Dillon CK, Ali A, Perry A. Laparoscopic management of gastric outlet obstruction.</w:t>
      </w:r>
      <w:r w:rsidRPr="0034503F">
        <w:rPr>
          <w:i/>
          <w:noProof/>
        </w:rPr>
        <w:t xml:space="preserve"> ANZ journal of surgery </w:t>
      </w:r>
      <w:r w:rsidRPr="0034503F">
        <w:rPr>
          <w:noProof/>
        </w:rPr>
        <w:t xml:space="preserve">2009; </w:t>
      </w:r>
      <w:r w:rsidRPr="0034503F">
        <w:rPr>
          <w:b/>
          <w:noProof/>
        </w:rPr>
        <w:t>79</w:t>
      </w:r>
      <w:r w:rsidRPr="0034503F">
        <w:rPr>
          <w:noProof/>
        </w:rPr>
        <w:t>(9): 663-664 [PMID: 19895535  DOI: 10.1111/j.1445-2197.2009.05034.x]</w:t>
      </w:r>
    </w:p>
    <w:p w14:paraId="57D5660F" w14:textId="77777777" w:rsidR="0034503F" w:rsidRPr="0034503F" w:rsidRDefault="0034503F" w:rsidP="0034503F">
      <w:pPr>
        <w:pStyle w:val="EndNoteBibliography"/>
        <w:rPr>
          <w:noProof/>
        </w:rPr>
      </w:pPr>
      <w:r w:rsidRPr="0034503F">
        <w:rPr>
          <w:noProof/>
        </w:rPr>
        <w:t>135</w:t>
      </w:r>
      <w:r w:rsidRPr="0034503F">
        <w:rPr>
          <w:noProof/>
        </w:rPr>
        <w:tab/>
        <w:t>Csermely L, Tarnok F, Varga G, Tuske G. [Bouveret syndrome diagnosed by endoscopy].</w:t>
      </w:r>
      <w:r w:rsidRPr="0034503F">
        <w:rPr>
          <w:i/>
          <w:noProof/>
        </w:rPr>
        <w:t xml:space="preserve"> Orvosi hetilap </w:t>
      </w:r>
      <w:r w:rsidRPr="0034503F">
        <w:rPr>
          <w:noProof/>
        </w:rPr>
        <w:t xml:space="preserve">1990; </w:t>
      </w:r>
      <w:r w:rsidRPr="0034503F">
        <w:rPr>
          <w:b/>
          <w:noProof/>
        </w:rPr>
        <w:t>131</w:t>
      </w:r>
      <w:r w:rsidRPr="0034503F">
        <w:rPr>
          <w:noProof/>
        </w:rPr>
        <w:t>(49): 2715-2717 [PMID: 2263363]</w:t>
      </w:r>
    </w:p>
    <w:p w14:paraId="7B534B2D" w14:textId="77777777" w:rsidR="0034503F" w:rsidRPr="0034503F" w:rsidRDefault="0034503F" w:rsidP="0034503F">
      <w:pPr>
        <w:pStyle w:val="EndNoteBibliography"/>
        <w:rPr>
          <w:noProof/>
        </w:rPr>
      </w:pPr>
      <w:r w:rsidRPr="0034503F">
        <w:rPr>
          <w:noProof/>
        </w:rPr>
        <w:t>136</w:t>
      </w:r>
      <w:r w:rsidRPr="0034503F">
        <w:rPr>
          <w:noProof/>
        </w:rPr>
        <w:tab/>
        <w:t>Crespo Perez L, Angueira Lapena T, Defarges Pons V, Foruny Olcina JR, Cano Ruiz A, Benita Leon V, Gonzalez Martin JA, Boixeda de Miquel D, Milicua Salamero JM. [A rare cause of gastric outlet obstruction: Bouveret's syndrome].</w:t>
      </w:r>
      <w:r w:rsidRPr="0034503F">
        <w:rPr>
          <w:i/>
          <w:noProof/>
        </w:rPr>
        <w:t xml:space="preserve"> Gastroenterologia y hepatologia </w:t>
      </w:r>
      <w:r w:rsidRPr="0034503F">
        <w:rPr>
          <w:noProof/>
        </w:rPr>
        <w:t xml:space="preserve">2008; </w:t>
      </w:r>
      <w:r w:rsidRPr="0034503F">
        <w:rPr>
          <w:b/>
          <w:noProof/>
        </w:rPr>
        <w:t>31</w:t>
      </w:r>
      <w:r w:rsidRPr="0034503F">
        <w:rPr>
          <w:noProof/>
        </w:rPr>
        <w:t>(10): 646-651 [PMID: 19174082  DOI: 10.1016/s0210-5705(08)75813-8]</w:t>
      </w:r>
    </w:p>
    <w:p w14:paraId="265566D6" w14:textId="77777777" w:rsidR="0034503F" w:rsidRPr="0034503F" w:rsidRDefault="0034503F" w:rsidP="0034503F">
      <w:pPr>
        <w:pStyle w:val="EndNoteBibliography"/>
        <w:rPr>
          <w:noProof/>
        </w:rPr>
      </w:pPr>
      <w:r w:rsidRPr="0034503F">
        <w:rPr>
          <w:noProof/>
        </w:rPr>
        <w:lastRenderedPageBreak/>
        <w:t>137</w:t>
      </w:r>
      <w:r w:rsidRPr="0034503F">
        <w:rPr>
          <w:noProof/>
        </w:rPr>
        <w:tab/>
        <w:t>Crans CA, Cloney DJ. Bouveret's syndrome: an unusual twist on the classic cause.</w:t>
      </w:r>
      <w:r w:rsidRPr="0034503F">
        <w:rPr>
          <w:i/>
          <w:noProof/>
        </w:rPr>
        <w:t xml:space="preserve"> Southern medical journal </w:t>
      </w:r>
      <w:r w:rsidRPr="0034503F">
        <w:rPr>
          <w:noProof/>
        </w:rPr>
        <w:t xml:space="preserve">1991; </w:t>
      </w:r>
      <w:r w:rsidRPr="0034503F">
        <w:rPr>
          <w:b/>
          <w:noProof/>
        </w:rPr>
        <w:t>84</w:t>
      </w:r>
      <w:r w:rsidRPr="0034503F">
        <w:rPr>
          <w:noProof/>
        </w:rPr>
        <w:t>(8): 1049-1051 [PMID: 1882261]</w:t>
      </w:r>
    </w:p>
    <w:p w14:paraId="24F3AF05" w14:textId="77777777" w:rsidR="0034503F" w:rsidRPr="0034503F" w:rsidRDefault="0034503F" w:rsidP="0034503F">
      <w:pPr>
        <w:pStyle w:val="EndNoteBibliography"/>
        <w:rPr>
          <w:noProof/>
        </w:rPr>
      </w:pPr>
      <w:r w:rsidRPr="0034503F">
        <w:rPr>
          <w:noProof/>
        </w:rPr>
        <w:t>138</w:t>
      </w:r>
      <w:r w:rsidRPr="0034503F">
        <w:rPr>
          <w:noProof/>
        </w:rPr>
        <w:tab/>
        <w:t>Costil V, Julles MC, Zins M, Loriau J. Bouveret's syndrome. An unusual localization of gallstone ileus.</w:t>
      </w:r>
      <w:r w:rsidRPr="0034503F">
        <w:rPr>
          <w:i/>
          <w:noProof/>
        </w:rPr>
        <w:t xml:space="preserve"> Journal of visceral surgery </w:t>
      </w:r>
      <w:r w:rsidRPr="0034503F">
        <w:rPr>
          <w:noProof/>
        </w:rPr>
        <w:t xml:space="preserve">2012; </w:t>
      </w:r>
      <w:r w:rsidRPr="0034503F">
        <w:rPr>
          <w:b/>
          <w:noProof/>
        </w:rPr>
        <w:t>149</w:t>
      </w:r>
      <w:r w:rsidRPr="0034503F">
        <w:rPr>
          <w:noProof/>
        </w:rPr>
        <w:t>(4): e284-286 [PMID: 22633091  DOI: 10.1016/j.jviscsurg.2012.02.001]</w:t>
      </w:r>
    </w:p>
    <w:p w14:paraId="62097814" w14:textId="77777777" w:rsidR="0034503F" w:rsidRPr="0034503F" w:rsidRDefault="0034503F" w:rsidP="0034503F">
      <w:pPr>
        <w:pStyle w:val="EndNoteBibliography"/>
        <w:rPr>
          <w:noProof/>
        </w:rPr>
      </w:pPr>
      <w:r w:rsidRPr="0034503F">
        <w:rPr>
          <w:noProof/>
        </w:rPr>
        <w:t>139</w:t>
      </w:r>
      <w:r w:rsidRPr="0034503F">
        <w:rPr>
          <w:noProof/>
        </w:rPr>
        <w:tab/>
        <w:t>Cipolletta L, Bianco MA, Cipolletta F, Meucci C, Prisco A, Rotondano G. Successful endoscopic treatment of Bouveret's syndrome by mechanical lithotripsy.</w:t>
      </w:r>
      <w:r w:rsidRPr="0034503F">
        <w:rPr>
          <w:i/>
          <w:noProof/>
        </w:rPr>
        <w:t xml:space="preserve"> Digestive and liver disease : official journal of the Italian Society of Gastroenterology and the Italian Association for the Study of the Liver </w:t>
      </w:r>
      <w:r w:rsidRPr="0034503F">
        <w:rPr>
          <w:noProof/>
        </w:rPr>
        <w:t xml:space="preserve">2009; </w:t>
      </w:r>
      <w:r w:rsidRPr="0034503F">
        <w:rPr>
          <w:b/>
          <w:noProof/>
        </w:rPr>
        <w:t>41</w:t>
      </w:r>
      <w:r w:rsidRPr="0034503F">
        <w:rPr>
          <w:noProof/>
        </w:rPr>
        <w:t>(7): e29-31 [PMID: 18406220  DOI: 10.1016/j.dld.2008.03.006]</w:t>
      </w:r>
    </w:p>
    <w:p w14:paraId="4C882285" w14:textId="77777777" w:rsidR="0034503F" w:rsidRPr="0034503F" w:rsidRDefault="0034503F" w:rsidP="0034503F">
      <w:pPr>
        <w:pStyle w:val="EndNoteBibliography"/>
        <w:rPr>
          <w:noProof/>
        </w:rPr>
      </w:pPr>
      <w:r w:rsidRPr="0034503F">
        <w:rPr>
          <w:noProof/>
        </w:rPr>
        <w:t>140</w:t>
      </w:r>
      <w:r w:rsidRPr="0034503F">
        <w:rPr>
          <w:noProof/>
        </w:rPr>
        <w:tab/>
        <w:t>Chilovi F, Farris P, Heinrich P. Bouveret's syndrome.</w:t>
      </w:r>
      <w:r w:rsidRPr="0034503F">
        <w:rPr>
          <w:i/>
          <w:noProof/>
        </w:rPr>
        <w:t xml:space="preserve"> Gastrointestinal endoscopy </w:t>
      </w:r>
      <w:r w:rsidRPr="0034503F">
        <w:rPr>
          <w:noProof/>
        </w:rPr>
        <w:t xml:space="preserve">2002; </w:t>
      </w:r>
      <w:r w:rsidRPr="0034503F">
        <w:rPr>
          <w:b/>
          <w:noProof/>
        </w:rPr>
        <w:t>56</w:t>
      </w:r>
      <w:r w:rsidRPr="0034503F">
        <w:rPr>
          <w:noProof/>
        </w:rPr>
        <w:t>(1): 112 [PMID: 12085046]</w:t>
      </w:r>
    </w:p>
    <w:p w14:paraId="188677C3" w14:textId="77777777" w:rsidR="0034503F" w:rsidRPr="0034503F" w:rsidRDefault="0034503F" w:rsidP="0034503F">
      <w:pPr>
        <w:pStyle w:val="EndNoteBibliography"/>
        <w:rPr>
          <w:noProof/>
        </w:rPr>
      </w:pPr>
      <w:r w:rsidRPr="0034503F">
        <w:rPr>
          <w:noProof/>
        </w:rPr>
        <w:t>141</w:t>
      </w:r>
      <w:r w:rsidRPr="0034503F">
        <w:rPr>
          <w:noProof/>
        </w:rPr>
        <w:tab/>
        <w:t>Charalambous CP, Midwinter M, Bancewicz J. Unusual presentation of Bouveret's syndrome.</w:t>
      </w:r>
      <w:r w:rsidRPr="0034503F">
        <w:rPr>
          <w:i/>
          <w:noProof/>
        </w:rPr>
        <w:t xml:space="preserve"> Journal of gastroenterology </w:t>
      </w:r>
      <w:r w:rsidRPr="0034503F">
        <w:rPr>
          <w:noProof/>
        </w:rPr>
        <w:t xml:space="preserve">2002; </w:t>
      </w:r>
      <w:r w:rsidRPr="0034503F">
        <w:rPr>
          <w:b/>
          <w:noProof/>
        </w:rPr>
        <w:t>37</w:t>
      </w:r>
      <w:r w:rsidRPr="0034503F">
        <w:rPr>
          <w:noProof/>
        </w:rPr>
        <w:t>(6): 476-478 [PMID: 12108684  DOI: 10.1007/s005350200070]</w:t>
      </w:r>
    </w:p>
    <w:p w14:paraId="06A6F39D" w14:textId="77777777" w:rsidR="0034503F" w:rsidRPr="0034503F" w:rsidRDefault="0034503F" w:rsidP="0034503F">
      <w:pPr>
        <w:pStyle w:val="EndNoteBibliography"/>
        <w:rPr>
          <w:noProof/>
        </w:rPr>
      </w:pPr>
      <w:r w:rsidRPr="0034503F">
        <w:rPr>
          <w:noProof/>
        </w:rPr>
        <w:t>142</w:t>
      </w:r>
      <w:r w:rsidRPr="0034503F">
        <w:rPr>
          <w:noProof/>
        </w:rPr>
        <w:tab/>
        <w:t>Carvalheiro J, Mendes S, Sofia C. Bouveret's syndrome: a rare cause of abdominal pain in the elderly.</w:t>
      </w:r>
      <w:r w:rsidRPr="0034503F">
        <w:rPr>
          <w:i/>
          <w:noProof/>
        </w:rPr>
        <w:t xml:space="preserve"> Asian journal of endoscopic surgery </w:t>
      </w:r>
      <w:r w:rsidRPr="0034503F">
        <w:rPr>
          <w:noProof/>
        </w:rPr>
        <w:t xml:space="preserve">2014; </w:t>
      </w:r>
      <w:r w:rsidRPr="0034503F">
        <w:rPr>
          <w:b/>
          <w:noProof/>
        </w:rPr>
        <w:t>7</w:t>
      </w:r>
      <w:r w:rsidRPr="0034503F">
        <w:rPr>
          <w:noProof/>
        </w:rPr>
        <w:t>(1): 93 [PMID: 24450355  DOI: 10.1111/ases.12073]</w:t>
      </w:r>
    </w:p>
    <w:p w14:paraId="10D1398C" w14:textId="77777777" w:rsidR="0034503F" w:rsidRPr="0034503F" w:rsidRDefault="0034503F" w:rsidP="0034503F">
      <w:pPr>
        <w:pStyle w:val="EndNoteBibliography"/>
        <w:rPr>
          <w:noProof/>
        </w:rPr>
      </w:pPr>
      <w:r w:rsidRPr="0034503F">
        <w:rPr>
          <w:noProof/>
        </w:rPr>
        <w:t>143</w:t>
      </w:r>
      <w:r w:rsidRPr="0034503F">
        <w:rPr>
          <w:noProof/>
        </w:rPr>
        <w:tab/>
        <w:t>Bruni R, Bartolucci R, Biancari F, Cataldi C. [Bouveret's syndrome].</w:t>
      </w:r>
      <w:r w:rsidRPr="0034503F">
        <w:rPr>
          <w:i/>
          <w:noProof/>
        </w:rPr>
        <w:t xml:space="preserve"> Il Giornale di chirurgia </w:t>
      </w:r>
      <w:r w:rsidRPr="0034503F">
        <w:rPr>
          <w:noProof/>
        </w:rPr>
        <w:t xml:space="preserve">1993; </w:t>
      </w:r>
      <w:r w:rsidRPr="0034503F">
        <w:rPr>
          <w:b/>
          <w:noProof/>
        </w:rPr>
        <w:t>14</w:t>
      </w:r>
      <w:r w:rsidRPr="0034503F">
        <w:rPr>
          <w:noProof/>
        </w:rPr>
        <w:t>(8): 439-441 [PMID: 8136238]</w:t>
      </w:r>
    </w:p>
    <w:p w14:paraId="53A34969" w14:textId="77777777" w:rsidR="0034503F" w:rsidRPr="0034503F" w:rsidRDefault="0034503F" w:rsidP="0034503F">
      <w:pPr>
        <w:pStyle w:val="EndNoteBibliography"/>
        <w:rPr>
          <w:noProof/>
        </w:rPr>
      </w:pPr>
      <w:r w:rsidRPr="0034503F">
        <w:rPr>
          <w:noProof/>
        </w:rPr>
        <w:t>144</w:t>
      </w:r>
      <w:r w:rsidRPr="0034503F">
        <w:rPr>
          <w:noProof/>
        </w:rPr>
        <w:tab/>
        <w:t>Brice R, Chivot C, Deguisne JB, Sabbagh C. [Hematemesis of unusual cause].</w:t>
      </w:r>
      <w:r w:rsidRPr="0034503F">
        <w:rPr>
          <w:i/>
          <w:noProof/>
        </w:rPr>
        <w:t xml:space="preserve"> La Revue de medecine interne / fondee  par la Societe nationale francaise de medecine interne </w:t>
      </w:r>
      <w:r w:rsidRPr="0034503F">
        <w:rPr>
          <w:noProof/>
        </w:rPr>
        <w:t xml:space="preserve">2015; </w:t>
      </w:r>
      <w:r w:rsidRPr="0034503F">
        <w:rPr>
          <w:b/>
          <w:noProof/>
        </w:rPr>
        <w:t>36</w:t>
      </w:r>
      <w:r w:rsidRPr="0034503F">
        <w:rPr>
          <w:noProof/>
        </w:rPr>
        <w:t>(5): 365-366 [PMID: 25212968  DOI: 10.1016/j.revmed.2014.07.003]</w:t>
      </w:r>
    </w:p>
    <w:p w14:paraId="3DCBB3C5" w14:textId="77777777" w:rsidR="0034503F" w:rsidRPr="0034503F" w:rsidRDefault="0034503F" w:rsidP="0034503F">
      <w:pPr>
        <w:pStyle w:val="EndNoteBibliography"/>
        <w:rPr>
          <w:noProof/>
        </w:rPr>
      </w:pPr>
      <w:r w:rsidRPr="0034503F">
        <w:rPr>
          <w:noProof/>
        </w:rPr>
        <w:t>145</w:t>
      </w:r>
      <w:r w:rsidRPr="0034503F">
        <w:rPr>
          <w:noProof/>
        </w:rPr>
        <w:tab/>
        <w:t>Brennan GB, Rosenberg RD, Arora S. Bouveret syndrome.</w:t>
      </w:r>
      <w:r w:rsidRPr="0034503F">
        <w:rPr>
          <w:i/>
          <w:noProof/>
        </w:rPr>
        <w:t xml:space="preserve"> Radiographics : a review publication of the Radiological Society of North America, Inc </w:t>
      </w:r>
      <w:r w:rsidRPr="0034503F">
        <w:rPr>
          <w:noProof/>
        </w:rPr>
        <w:t xml:space="preserve">2004; </w:t>
      </w:r>
      <w:r w:rsidRPr="0034503F">
        <w:rPr>
          <w:b/>
          <w:noProof/>
        </w:rPr>
        <w:t>24</w:t>
      </w:r>
      <w:r w:rsidRPr="0034503F">
        <w:rPr>
          <w:noProof/>
        </w:rPr>
        <w:t>(4): 1171-1175 [PMID: 15256636  DOI: 10.1148/rg.244035222]</w:t>
      </w:r>
    </w:p>
    <w:p w14:paraId="56436EA1" w14:textId="77777777" w:rsidR="0034503F" w:rsidRPr="0034503F" w:rsidRDefault="0034503F" w:rsidP="0034503F">
      <w:pPr>
        <w:pStyle w:val="EndNoteBibliography"/>
        <w:rPr>
          <w:noProof/>
        </w:rPr>
      </w:pPr>
      <w:r w:rsidRPr="0034503F">
        <w:rPr>
          <w:noProof/>
        </w:rPr>
        <w:t>146</w:t>
      </w:r>
      <w:r w:rsidRPr="0034503F">
        <w:rPr>
          <w:noProof/>
        </w:rPr>
        <w:tab/>
        <w:t>Bonam R, Vahora Z, Harvin G, Leland W. Bouveret's Syndrome with Severe Esophagitis and a Purulent Fistula.</w:t>
      </w:r>
      <w:r w:rsidRPr="0034503F">
        <w:rPr>
          <w:i/>
          <w:noProof/>
        </w:rPr>
        <w:t xml:space="preserve"> ACG case reports journal </w:t>
      </w:r>
      <w:r w:rsidRPr="0034503F">
        <w:rPr>
          <w:noProof/>
        </w:rPr>
        <w:t xml:space="preserve">2014; </w:t>
      </w:r>
      <w:r w:rsidRPr="0034503F">
        <w:rPr>
          <w:b/>
          <w:noProof/>
        </w:rPr>
        <w:t>1</w:t>
      </w:r>
      <w:r w:rsidRPr="0034503F">
        <w:rPr>
          <w:noProof/>
        </w:rPr>
        <w:t>(3): 158-160 [PMID: 26157860 PMCID: PMC4435300 DOI: 10.14309/crj.2014.36]</w:t>
      </w:r>
    </w:p>
    <w:p w14:paraId="0ADF8BC7" w14:textId="77777777" w:rsidR="0034503F" w:rsidRPr="0034503F" w:rsidRDefault="0034503F" w:rsidP="0034503F">
      <w:pPr>
        <w:pStyle w:val="EndNoteBibliography"/>
        <w:rPr>
          <w:noProof/>
        </w:rPr>
      </w:pPr>
      <w:r w:rsidRPr="0034503F">
        <w:rPr>
          <w:noProof/>
        </w:rPr>
        <w:t>147</w:t>
      </w:r>
      <w:r w:rsidRPr="0034503F">
        <w:rPr>
          <w:noProof/>
        </w:rPr>
        <w:tab/>
        <w:t>Bhama JK, Ogren JW, Lee T, Fisher WE. Bouveret's syndrome.</w:t>
      </w:r>
      <w:r w:rsidRPr="0034503F">
        <w:rPr>
          <w:i/>
          <w:noProof/>
        </w:rPr>
        <w:t xml:space="preserve"> Surgery </w:t>
      </w:r>
      <w:r w:rsidRPr="0034503F">
        <w:rPr>
          <w:noProof/>
        </w:rPr>
        <w:t xml:space="preserve">2002; </w:t>
      </w:r>
      <w:r w:rsidRPr="0034503F">
        <w:rPr>
          <w:b/>
          <w:noProof/>
        </w:rPr>
        <w:t>132</w:t>
      </w:r>
      <w:r w:rsidRPr="0034503F">
        <w:rPr>
          <w:noProof/>
        </w:rPr>
        <w:t>(1): 104-105 [PMID: 12110804]</w:t>
      </w:r>
    </w:p>
    <w:p w14:paraId="7CCEE67A" w14:textId="77777777" w:rsidR="0034503F" w:rsidRPr="0034503F" w:rsidRDefault="0034503F" w:rsidP="0034503F">
      <w:pPr>
        <w:pStyle w:val="EndNoteBibliography"/>
        <w:rPr>
          <w:noProof/>
        </w:rPr>
      </w:pPr>
      <w:r w:rsidRPr="0034503F">
        <w:rPr>
          <w:noProof/>
        </w:rPr>
        <w:t>148</w:t>
      </w:r>
      <w:r w:rsidRPr="0034503F">
        <w:rPr>
          <w:noProof/>
        </w:rPr>
        <w:tab/>
        <w:t>Bernardin E, Boati S, Bona D, Abraham M, Saino G, Bonavina L. [Bouveret's syndrome: a rare clinical variant of gallstone ileus].</w:t>
      </w:r>
      <w:r w:rsidRPr="0034503F">
        <w:rPr>
          <w:i/>
          <w:noProof/>
        </w:rPr>
        <w:t xml:space="preserve"> Chirurgia italiana </w:t>
      </w:r>
      <w:r w:rsidRPr="0034503F">
        <w:rPr>
          <w:noProof/>
        </w:rPr>
        <w:t xml:space="preserve">2005; </w:t>
      </w:r>
      <w:r w:rsidRPr="0034503F">
        <w:rPr>
          <w:b/>
          <w:noProof/>
        </w:rPr>
        <w:t>57</w:t>
      </w:r>
      <w:r w:rsidRPr="0034503F">
        <w:rPr>
          <w:noProof/>
        </w:rPr>
        <w:t>(2): 267-270 [PMID: 15916158]</w:t>
      </w:r>
    </w:p>
    <w:p w14:paraId="351E2EBA" w14:textId="77777777" w:rsidR="0034503F" w:rsidRPr="0034503F" w:rsidRDefault="0034503F" w:rsidP="0034503F">
      <w:pPr>
        <w:pStyle w:val="EndNoteBibliography"/>
        <w:rPr>
          <w:noProof/>
        </w:rPr>
      </w:pPr>
      <w:r w:rsidRPr="0034503F">
        <w:rPr>
          <w:noProof/>
        </w:rPr>
        <w:t>149</w:t>
      </w:r>
      <w:r w:rsidRPr="0034503F">
        <w:rPr>
          <w:noProof/>
        </w:rPr>
        <w:tab/>
        <w:t>Baudet-Bourgarel A, Boruchowicz A, Gambiez L, Paris JC. [Bouveret syndrome revealed by hematemesis].</w:t>
      </w:r>
      <w:r w:rsidRPr="0034503F">
        <w:rPr>
          <w:i/>
          <w:noProof/>
        </w:rPr>
        <w:t xml:space="preserve"> Gastroenterologie clinique et biologique </w:t>
      </w:r>
      <w:r w:rsidRPr="0034503F">
        <w:rPr>
          <w:noProof/>
        </w:rPr>
        <w:t xml:space="preserve">1996; </w:t>
      </w:r>
      <w:r w:rsidRPr="0034503F">
        <w:rPr>
          <w:b/>
          <w:noProof/>
        </w:rPr>
        <w:t>20</w:t>
      </w:r>
      <w:r w:rsidRPr="0034503F">
        <w:rPr>
          <w:noProof/>
        </w:rPr>
        <w:t>(1): 112-113 [PMID: 8734318]</w:t>
      </w:r>
    </w:p>
    <w:p w14:paraId="540E54EB" w14:textId="77777777" w:rsidR="0034503F" w:rsidRPr="0034503F" w:rsidRDefault="0034503F" w:rsidP="0034503F">
      <w:pPr>
        <w:pStyle w:val="EndNoteBibliography"/>
        <w:rPr>
          <w:noProof/>
        </w:rPr>
      </w:pPr>
      <w:r w:rsidRPr="0034503F">
        <w:rPr>
          <w:noProof/>
        </w:rPr>
        <w:t>150</w:t>
      </w:r>
      <w:r w:rsidRPr="0034503F">
        <w:rPr>
          <w:noProof/>
        </w:rPr>
        <w:tab/>
        <w:t>Barranco B, Eloubeidi MA, Canakis J, Johnson LF, Shore G, Wilcox CM. Bouveret's syndrome.</w:t>
      </w:r>
      <w:r w:rsidRPr="0034503F">
        <w:rPr>
          <w:i/>
          <w:noProof/>
        </w:rPr>
        <w:t xml:space="preserve"> Gastrointestinal endoscopy </w:t>
      </w:r>
      <w:r w:rsidRPr="0034503F">
        <w:rPr>
          <w:noProof/>
        </w:rPr>
        <w:t xml:space="preserve">2002; </w:t>
      </w:r>
      <w:r w:rsidRPr="0034503F">
        <w:rPr>
          <w:b/>
          <w:noProof/>
        </w:rPr>
        <w:t>56</w:t>
      </w:r>
      <w:r w:rsidRPr="0034503F">
        <w:rPr>
          <w:noProof/>
        </w:rPr>
        <w:t>(5): 736 [PMID: 12397288  DOI: 10.1067/mge.2002.128697]</w:t>
      </w:r>
    </w:p>
    <w:p w14:paraId="6552E85E" w14:textId="77777777" w:rsidR="0034503F" w:rsidRPr="0034503F" w:rsidRDefault="0034503F" w:rsidP="0034503F">
      <w:pPr>
        <w:pStyle w:val="EndNoteBibliography"/>
        <w:rPr>
          <w:noProof/>
        </w:rPr>
      </w:pPr>
      <w:r w:rsidRPr="0034503F">
        <w:rPr>
          <w:noProof/>
        </w:rPr>
        <w:t>151</w:t>
      </w:r>
      <w:r w:rsidRPr="0034503F">
        <w:rPr>
          <w:noProof/>
        </w:rPr>
        <w:tab/>
        <w:t>Baharith H, Khan K. Bouveret syndrome: when there are no options.</w:t>
      </w:r>
      <w:r w:rsidRPr="0034503F">
        <w:rPr>
          <w:i/>
          <w:noProof/>
        </w:rPr>
        <w:t xml:space="preserve"> Canadian journal of gastroenterology &amp; hepatology </w:t>
      </w:r>
      <w:r w:rsidRPr="0034503F">
        <w:rPr>
          <w:noProof/>
        </w:rPr>
        <w:t xml:space="preserve">2015; </w:t>
      </w:r>
      <w:r w:rsidRPr="0034503F">
        <w:rPr>
          <w:b/>
          <w:noProof/>
        </w:rPr>
        <w:t>29</w:t>
      </w:r>
      <w:r w:rsidRPr="0034503F">
        <w:rPr>
          <w:noProof/>
        </w:rPr>
        <w:t>(1): 17-18 [PMID: 25706571 PMCID: PMC4334063]</w:t>
      </w:r>
    </w:p>
    <w:p w14:paraId="016BDCF3" w14:textId="77777777" w:rsidR="0034503F" w:rsidRPr="0034503F" w:rsidRDefault="0034503F" w:rsidP="0034503F">
      <w:pPr>
        <w:pStyle w:val="EndNoteBibliography"/>
        <w:rPr>
          <w:noProof/>
        </w:rPr>
      </w:pPr>
      <w:r w:rsidRPr="0034503F">
        <w:rPr>
          <w:noProof/>
        </w:rPr>
        <w:t>152</w:t>
      </w:r>
      <w:r w:rsidRPr="0034503F">
        <w:rPr>
          <w:noProof/>
        </w:rPr>
        <w:tab/>
        <w:t>Baez-Garcia JJ, Martinez-Hernandez-Magro P, Iriarte-Gallego G. [Bouveret's syndrome; a case report].</w:t>
      </w:r>
      <w:r w:rsidRPr="0034503F">
        <w:rPr>
          <w:i/>
          <w:noProof/>
        </w:rPr>
        <w:t xml:space="preserve"> Revista de gastroenterologia de Mexico </w:t>
      </w:r>
      <w:r w:rsidRPr="0034503F">
        <w:rPr>
          <w:noProof/>
        </w:rPr>
        <w:t xml:space="preserve">2009; </w:t>
      </w:r>
      <w:r w:rsidRPr="0034503F">
        <w:rPr>
          <w:b/>
          <w:noProof/>
        </w:rPr>
        <w:t>74</w:t>
      </w:r>
      <w:r w:rsidRPr="0034503F">
        <w:rPr>
          <w:noProof/>
        </w:rPr>
        <w:t>(2): 118-121 [PMID: 19666294]</w:t>
      </w:r>
    </w:p>
    <w:p w14:paraId="28628EB0" w14:textId="77777777" w:rsidR="0034503F" w:rsidRPr="0034503F" w:rsidRDefault="0034503F" w:rsidP="0034503F">
      <w:pPr>
        <w:pStyle w:val="EndNoteBibliography"/>
        <w:rPr>
          <w:noProof/>
        </w:rPr>
      </w:pPr>
      <w:r w:rsidRPr="0034503F">
        <w:rPr>
          <w:noProof/>
        </w:rPr>
        <w:t>153</w:t>
      </w:r>
      <w:r w:rsidRPr="0034503F">
        <w:rPr>
          <w:noProof/>
        </w:rPr>
        <w:tab/>
        <w:t>Aven H, Gozen M. [Bouveret syndrome--when gallstone causes duodenal obstruction. Unusual and very difficult diagnosis to make].</w:t>
      </w:r>
      <w:r w:rsidRPr="0034503F">
        <w:rPr>
          <w:i/>
          <w:noProof/>
        </w:rPr>
        <w:t xml:space="preserve"> Lakartidningen </w:t>
      </w:r>
      <w:r w:rsidRPr="0034503F">
        <w:rPr>
          <w:noProof/>
        </w:rPr>
        <w:t xml:space="preserve">2014; </w:t>
      </w:r>
      <w:r w:rsidRPr="0034503F">
        <w:rPr>
          <w:b/>
          <w:noProof/>
        </w:rPr>
        <w:t>111</w:t>
      </w:r>
      <w:r w:rsidRPr="0034503F">
        <w:rPr>
          <w:noProof/>
        </w:rPr>
        <w:t>(42): 1843-1845 [PMID: 25759900]</w:t>
      </w:r>
    </w:p>
    <w:p w14:paraId="1DA5547B" w14:textId="77777777" w:rsidR="0034503F" w:rsidRPr="0034503F" w:rsidRDefault="0034503F" w:rsidP="0034503F">
      <w:pPr>
        <w:pStyle w:val="EndNoteBibliography"/>
        <w:rPr>
          <w:noProof/>
        </w:rPr>
      </w:pPr>
      <w:r w:rsidRPr="0034503F">
        <w:rPr>
          <w:noProof/>
        </w:rPr>
        <w:lastRenderedPageBreak/>
        <w:t>154</w:t>
      </w:r>
      <w:r w:rsidRPr="0034503F">
        <w:rPr>
          <w:noProof/>
        </w:rPr>
        <w:tab/>
        <w:t>Arioli D, Venturini I, Masetti M, Romagnoli E, Scarcelli A, Ballesini P, Borghi A, Barberini A, Spina V, De Santis M, Di Benedetto F, Gerunda GE, Zeneroli ML. Intermittent gastric outlet obstruction due to a gallstone migrated through a cholecysto-gastric fistula: a new variant of "Bouveret's syndrome".</w:t>
      </w:r>
      <w:r w:rsidRPr="0034503F">
        <w:rPr>
          <w:i/>
          <w:noProof/>
        </w:rPr>
        <w:t xml:space="preserve"> World journal of gastroenterology </w:t>
      </w:r>
      <w:r w:rsidRPr="0034503F">
        <w:rPr>
          <w:noProof/>
        </w:rPr>
        <w:t xml:space="preserve">2008; </w:t>
      </w:r>
      <w:r w:rsidRPr="0034503F">
        <w:rPr>
          <w:b/>
          <w:noProof/>
        </w:rPr>
        <w:t>14</w:t>
      </w:r>
      <w:r w:rsidRPr="0034503F">
        <w:rPr>
          <w:noProof/>
        </w:rPr>
        <w:t>(1): 125-128 [PMID: 18176974 PMCID: PMC2673376]</w:t>
      </w:r>
    </w:p>
    <w:p w14:paraId="68AAF56D" w14:textId="77777777" w:rsidR="0034503F" w:rsidRPr="0034503F" w:rsidRDefault="0034503F" w:rsidP="0034503F">
      <w:pPr>
        <w:pStyle w:val="EndNoteBibliography"/>
        <w:rPr>
          <w:noProof/>
        </w:rPr>
      </w:pPr>
      <w:r w:rsidRPr="0034503F">
        <w:rPr>
          <w:noProof/>
        </w:rPr>
        <w:t>155</w:t>
      </w:r>
      <w:r w:rsidRPr="0034503F">
        <w:rPr>
          <w:noProof/>
        </w:rPr>
        <w:tab/>
        <w:t>Ariche A, Czeiger D, Gortzak Y, Shaked G, Shelef I, Levy I. Gastric outlet obstruction by gallstone: Bouveret syndrome.</w:t>
      </w:r>
      <w:r w:rsidRPr="0034503F">
        <w:rPr>
          <w:i/>
          <w:noProof/>
        </w:rPr>
        <w:t xml:space="preserve"> Scandinavian journal of gastroenterology </w:t>
      </w:r>
      <w:r w:rsidRPr="0034503F">
        <w:rPr>
          <w:noProof/>
        </w:rPr>
        <w:t xml:space="preserve">2000; </w:t>
      </w:r>
      <w:r w:rsidRPr="0034503F">
        <w:rPr>
          <w:b/>
          <w:noProof/>
        </w:rPr>
        <w:t>35</w:t>
      </w:r>
      <w:r w:rsidRPr="0034503F">
        <w:rPr>
          <w:noProof/>
        </w:rPr>
        <w:t>(7): 781-783 [PMID: 10972185]</w:t>
      </w:r>
    </w:p>
    <w:p w14:paraId="2C168A93" w14:textId="77777777" w:rsidR="0034503F" w:rsidRPr="0034503F" w:rsidRDefault="0034503F" w:rsidP="0034503F">
      <w:pPr>
        <w:pStyle w:val="EndNoteBibliography"/>
        <w:rPr>
          <w:noProof/>
        </w:rPr>
      </w:pPr>
      <w:r w:rsidRPr="0034503F">
        <w:rPr>
          <w:noProof/>
        </w:rPr>
        <w:t>156</w:t>
      </w:r>
      <w:r w:rsidRPr="0034503F">
        <w:rPr>
          <w:noProof/>
        </w:rPr>
        <w:tab/>
        <w:t>Apel D, Jakobs R, Benz C, Martin WR, Riemann JF. Electrohydraulic lithotripsy treatment of gallstone after disimpaction of the stone from the duodenal bulb (Bouveret's syndrome).</w:t>
      </w:r>
      <w:r w:rsidRPr="0034503F">
        <w:rPr>
          <w:i/>
          <w:noProof/>
        </w:rPr>
        <w:t xml:space="preserve"> Italian journal of gastroenterology and hepatology </w:t>
      </w:r>
      <w:r w:rsidRPr="0034503F">
        <w:rPr>
          <w:noProof/>
        </w:rPr>
        <w:t xml:space="preserve">1999; </w:t>
      </w:r>
      <w:r w:rsidRPr="0034503F">
        <w:rPr>
          <w:b/>
          <w:noProof/>
        </w:rPr>
        <w:t>31</w:t>
      </w:r>
      <w:r w:rsidRPr="0034503F">
        <w:rPr>
          <w:noProof/>
        </w:rPr>
        <w:t>(9): 876-879 [PMID: 10669997]</w:t>
      </w:r>
    </w:p>
    <w:p w14:paraId="2199E371" w14:textId="77777777" w:rsidR="0034503F" w:rsidRPr="0034503F" w:rsidRDefault="0034503F" w:rsidP="0034503F">
      <w:pPr>
        <w:pStyle w:val="EndNoteBibliography"/>
        <w:rPr>
          <w:noProof/>
        </w:rPr>
      </w:pPr>
      <w:r w:rsidRPr="0034503F">
        <w:rPr>
          <w:noProof/>
        </w:rPr>
        <w:t>157</w:t>
      </w:r>
      <w:r w:rsidRPr="0034503F">
        <w:rPr>
          <w:noProof/>
        </w:rPr>
        <w:tab/>
        <w:t>Andersson EJ, Kullman EP, Halldestam IR, Einarsson C, Borch K. Bouveret's syndrome followed by gallstone entrapment in the stomach: an uncommon cause of upper gastrointestinal bleeding and gastric retention.</w:t>
      </w:r>
      <w:r w:rsidRPr="0034503F">
        <w:rPr>
          <w:i/>
          <w:noProof/>
        </w:rPr>
        <w:t xml:space="preserve"> The European journal of surgery = Acta chirurgica </w:t>
      </w:r>
      <w:r w:rsidRPr="0034503F">
        <w:rPr>
          <w:noProof/>
        </w:rPr>
        <w:t xml:space="preserve">2000; </w:t>
      </w:r>
      <w:r w:rsidRPr="0034503F">
        <w:rPr>
          <w:b/>
          <w:noProof/>
        </w:rPr>
        <w:t>166</w:t>
      </w:r>
      <w:r w:rsidRPr="0034503F">
        <w:rPr>
          <w:noProof/>
        </w:rPr>
        <w:t>(2): 183-185 [PMID: 10724501  DOI: 10.1080/110241500750009582]</w:t>
      </w:r>
    </w:p>
    <w:p w14:paraId="40E84D3F" w14:textId="77777777" w:rsidR="0034503F" w:rsidRPr="0034503F" w:rsidRDefault="0034503F" w:rsidP="0034503F">
      <w:pPr>
        <w:pStyle w:val="EndNoteBibliography"/>
        <w:rPr>
          <w:noProof/>
        </w:rPr>
      </w:pPr>
      <w:r w:rsidRPr="0034503F">
        <w:rPr>
          <w:noProof/>
        </w:rPr>
        <w:t>158</w:t>
      </w:r>
      <w:r w:rsidRPr="0034503F">
        <w:rPr>
          <w:noProof/>
        </w:rPr>
        <w:tab/>
        <w:t>Alsolaiman MM, Reitz C, Nawras AT, Rodgers JB, Maliakkal BJ. Bouveret's syndrome complicated by distal gallstone ileus after laser lithotropsy using Holmium: YAG laser.</w:t>
      </w:r>
      <w:r w:rsidRPr="0034503F">
        <w:rPr>
          <w:i/>
          <w:noProof/>
        </w:rPr>
        <w:t xml:space="preserve"> BMC gastroenterology </w:t>
      </w:r>
      <w:r w:rsidRPr="0034503F">
        <w:rPr>
          <w:noProof/>
        </w:rPr>
        <w:t xml:space="preserve">2002; </w:t>
      </w:r>
      <w:r w:rsidRPr="0034503F">
        <w:rPr>
          <w:b/>
          <w:noProof/>
        </w:rPr>
        <w:t>2</w:t>
      </w:r>
      <w:r w:rsidRPr="0034503F">
        <w:rPr>
          <w:noProof/>
        </w:rPr>
        <w:t>: 15 [PMID: 12086587 PMCID: PMC117132]</w:t>
      </w:r>
    </w:p>
    <w:p w14:paraId="7DECB40E" w14:textId="77777777" w:rsidR="0034503F" w:rsidRPr="0034503F" w:rsidRDefault="0034503F" w:rsidP="0034503F">
      <w:pPr>
        <w:pStyle w:val="EndNoteBibliography"/>
        <w:rPr>
          <w:noProof/>
        </w:rPr>
      </w:pPr>
      <w:r w:rsidRPr="0034503F">
        <w:rPr>
          <w:noProof/>
        </w:rPr>
        <w:t>159</w:t>
      </w:r>
      <w:r w:rsidRPr="0034503F">
        <w:rPr>
          <w:noProof/>
        </w:rPr>
        <w:tab/>
        <w:t>Algin O, Ozmen E, Metin MR, Ersoy PE, Karaoglanoglu M. Bouveret syndrome: evaluation with multidetector computed tomography and contrast-enhanced magnetic resonance cholangiopancreatography.</w:t>
      </w:r>
      <w:r w:rsidRPr="0034503F">
        <w:rPr>
          <w:i/>
          <w:noProof/>
        </w:rPr>
        <w:t xml:space="preserve"> Ulusal travma ve acil cerrahi dergisi = Turkish journal of trauma &amp; emergency surgery : TJTES </w:t>
      </w:r>
      <w:r w:rsidRPr="0034503F">
        <w:rPr>
          <w:noProof/>
        </w:rPr>
        <w:t xml:space="preserve">2013; </w:t>
      </w:r>
      <w:r w:rsidRPr="0034503F">
        <w:rPr>
          <w:b/>
          <w:noProof/>
        </w:rPr>
        <w:t>19</w:t>
      </w:r>
      <w:r w:rsidRPr="0034503F">
        <w:rPr>
          <w:noProof/>
        </w:rPr>
        <w:t>(4): 375-379 [PMID: 23884683  DOI: 10.5505/tjtes.2013.97254]</w:t>
      </w:r>
    </w:p>
    <w:p w14:paraId="1774E3BD" w14:textId="77777777" w:rsidR="0034503F" w:rsidRPr="0034503F" w:rsidRDefault="0034503F" w:rsidP="0034503F">
      <w:pPr>
        <w:pStyle w:val="EndNoteBibliography"/>
        <w:rPr>
          <w:noProof/>
        </w:rPr>
      </w:pPr>
      <w:r w:rsidRPr="0034503F">
        <w:rPr>
          <w:noProof/>
        </w:rPr>
        <w:t>160</w:t>
      </w:r>
      <w:r w:rsidRPr="0034503F">
        <w:rPr>
          <w:noProof/>
        </w:rPr>
        <w:tab/>
        <w:t>Ah-Chong K, Leong YP. Gastric outlet obstruction due to gall stones (Bouveret syndrome).</w:t>
      </w:r>
      <w:r w:rsidRPr="0034503F">
        <w:rPr>
          <w:i/>
          <w:noProof/>
        </w:rPr>
        <w:t xml:space="preserve"> Postgrad Med J </w:t>
      </w:r>
      <w:r w:rsidRPr="0034503F">
        <w:rPr>
          <w:noProof/>
        </w:rPr>
        <w:t xml:space="preserve">1987; </w:t>
      </w:r>
      <w:r w:rsidRPr="0034503F">
        <w:rPr>
          <w:b/>
          <w:noProof/>
        </w:rPr>
        <w:t>63</w:t>
      </w:r>
      <w:r w:rsidRPr="0034503F">
        <w:rPr>
          <w:noProof/>
        </w:rPr>
        <w:t>(744): 909-910 [PMID: 3447120 PMCID: PMC2428611]</w:t>
      </w:r>
    </w:p>
    <w:p w14:paraId="1B0450B3" w14:textId="77777777" w:rsidR="0034503F" w:rsidRPr="0034503F" w:rsidRDefault="0034503F" w:rsidP="0034503F">
      <w:pPr>
        <w:pStyle w:val="EndNoteBibliography"/>
        <w:rPr>
          <w:noProof/>
        </w:rPr>
      </w:pPr>
      <w:r w:rsidRPr="0034503F">
        <w:rPr>
          <w:noProof/>
        </w:rPr>
        <w:t>161</w:t>
      </w:r>
      <w:r w:rsidRPr="0034503F">
        <w:rPr>
          <w:noProof/>
        </w:rPr>
        <w:tab/>
        <w:t>Afzal M, Ghosh D, Leigh T. Mechanical lithotripsy for Bouveret's syndrome.</w:t>
      </w:r>
      <w:r w:rsidRPr="0034503F">
        <w:rPr>
          <w:i/>
          <w:noProof/>
        </w:rPr>
        <w:t xml:space="preserve"> Gut </w:t>
      </w:r>
      <w:r w:rsidRPr="0034503F">
        <w:rPr>
          <w:noProof/>
        </w:rPr>
        <w:t xml:space="preserve">2007; </w:t>
      </w:r>
      <w:r w:rsidRPr="0034503F">
        <w:rPr>
          <w:b/>
          <w:noProof/>
        </w:rPr>
        <w:t>56</w:t>
      </w:r>
      <w:r w:rsidRPr="0034503F">
        <w:rPr>
          <w:noProof/>
        </w:rPr>
        <w:t>(5): 733-734; author reply 734 [PMID: 17440189 PMCID: PMC1942139 DOI: 10.1136/gut.2006.111591]</w:t>
      </w:r>
    </w:p>
    <w:p w14:paraId="75395CB5" w14:textId="77777777" w:rsidR="0034503F" w:rsidRPr="0034503F" w:rsidRDefault="0034503F" w:rsidP="0034503F">
      <w:pPr>
        <w:pStyle w:val="EndNoteBibliography"/>
        <w:rPr>
          <w:noProof/>
        </w:rPr>
      </w:pPr>
      <w:r w:rsidRPr="0034503F">
        <w:rPr>
          <w:noProof/>
        </w:rPr>
        <w:t>162</w:t>
      </w:r>
      <w:r w:rsidRPr="0034503F">
        <w:rPr>
          <w:noProof/>
        </w:rPr>
        <w:tab/>
        <w:t>Geron N, Hazzan D, Shiloni E. Bouveret's syndrome as a rare complication of cholecystolithiasis: report of a case.</w:t>
      </w:r>
      <w:r w:rsidRPr="0034503F">
        <w:rPr>
          <w:i/>
          <w:noProof/>
        </w:rPr>
        <w:t xml:space="preserve"> Surgery today </w:t>
      </w:r>
      <w:r w:rsidRPr="0034503F">
        <w:rPr>
          <w:noProof/>
        </w:rPr>
        <w:t xml:space="preserve">2003; </w:t>
      </w:r>
      <w:r w:rsidRPr="0034503F">
        <w:rPr>
          <w:b/>
          <w:noProof/>
        </w:rPr>
        <w:t>33</w:t>
      </w:r>
      <w:r w:rsidRPr="0034503F">
        <w:rPr>
          <w:noProof/>
        </w:rPr>
        <w:t>(1): 66-68 [PMID: 12560912  DOI: 10.1007/s005950300013]</w:t>
      </w:r>
    </w:p>
    <w:p w14:paraId="186851C9" w14:textId="77777777" w:rsidR="0034503F" w:rsidRPr="0034503F" w:rsidRDefault="0034503F" w:rsidP="0034503F">
      <w:pPr>
        <w:pStyle w:val="EndNoteBibliography"/>
        <w:rPr>
          <w:noProof/>
        </w:rPr>
      </w:pPr>
      <w:r w:rsidRPr="0034503F">
        <w:rPr>
          <w:noProof/>
        </w:rPr>
        <w:t>163</w:t>
      </w:r>
      <w:r w:rsidRPr="0034503F">
        <w:rPr>
          <w:noProof/>
        </w:rPr>
        <w:tab/>
        <w:t>Mengual-Ballester M, Guillen-Paredes MP, Cases-Baldo MJ, Garcia-Garcia ML, Aguayo-Albasini JL. Gastrointestinal bleeding and bowel obstruction as a presentation of Bouveret syndrome.</w:t>
      </w:r>
      <w:r w:rsidRPr="0034503F">
        <w:rPr>
          <w:i/>
          <w:noProof/>
        </w:rPr>
        <w:t xml:space="preserve"> Cirugia y cirujanos </w:t>
      </w:r>
      <w:r w:rsidRPr="0034503F">
        <w:rPr>
          <w:noProof/>
        </w:rPr>
        <w:t xml:space="preserve">2011; </w:t>
      </w:r>
      <w:r w:rsidRPr="0034503F">
        <w:rPr>
          <w:b/>
          <w:noProof/>
        </w:rPr>
        <w:t>79</w:t>
      </w:r>
      <w:r w:rsidRPr="0034503F">
        <w:rPr>
          <w:noProof/>
        </w:rPr>
        <w:t>(6): 557-559 [PMID: 22169375]</w:t>
      </w:r>
    </w:p>
    <w:p w14:paraId="71553F64" w14:textId="77777777" w:rsidR="0034503F" w:rsidRPr="0034503F" w:rsidRDefault="0034503F" w:rsidP="0034503F">
      <w:pPr>
        <w:pStyle w:val="EndNoteBibliography"/>
        <w:rPr>
          <w:noProof/>
        </w:rPr>
      </w:pPr>
      <w:r w:rsidRPr="0034503F">
        <w:rPr>
          <w:noProof/>
        </w:rPr>
        <w:t>164</w:t>
      </w:r>
      <w:r w:rsidRPr="0034503F">
        <w:rPr>
          <w:noProof/>
        </w:rPr>
        <w:tab/>
        <w:t>Brezean I, Aldoescu S, Catrina E, Fetche N, Marin I, Pacescu E. Gallstone ileus: analysis of eight cases and review of the literature.</w:t>
      </w:r>
      <w:r w:rsidRPr="0034503F">
        <w:rPr>
          <w:i/>
          <w:noProof/>
        </w:rPr>
        <w:t xml:space="preserve"> Chirurgia (Bucharest, Romania : 1990) </w:t>
      </w:r>
      <w:r w:rsidRPr="0034503F">
        <w:rPr>
          <w:noProof/>
        </w:rPr>
        <w:t xml:space="preserve">2010; </w:t>
      </w:r>
      <w:r w:rsidRPr="0034503F">
        <w:rPr>
          <w:b/>
          <w:noProof/>
        </w:rPr>
        <w:t>105</w:t>
      </w:r>
      <w:r w:rsidRPr="0034503F">
        <w:rPr>
          <w:noProof/>
        </w:rPr>
        <w:t>(3): 355-359 [PMID: 20726301]</w:t>
      </w:r>
    </w:p>
    <w:p w14:paraId="1A691EBB" w14:textId="77777777" w:rsidR="0034503F" w:rsidRPr="0034503F" w:rsidRDefault="0034503F" w:rsidP="0034503F">
      <w:pPr>
        <w:pStyle w:val="EndNoteBibliography"/>
        <w:rPr>
          <w:noProof/>
        </w:rPr>
      </w:pPr>
      <w:r w:rsidRPr="0034503F">
        <w:rPr>
          <w:noProof/>
        </w:rPr>
        <w:t>165</w:t>
      </w:r>
      <w:r w:rsidRPr="0034503F">
        <w:rPr>
          <w:noProof/>
        </w:rPr>
        <w:tab/>
        <w:t>Cappell MS, Davis M. Characterization of Bouveret's syndrome: a comprehensive review of 128 cases.</w:t>
      </w:r>
      <w:r w:rsidRPr="0034503F">
        <w:rPr>
          <w:i/>
          <w:noProof/>
        </w:rPr>
        <w:t xml:space="preserve"> The American journal of gastroenterology </w:t>
      </w:r>
      <w:r w:rsidRPr="0034503F">
        <w:rPr>
          <w:noProof/>
        </w:rPr>
        <w:t xml:space="preserve">2006; </w:t>
      </w:r>
      <w:r w:rsidRPr="0034503F">
        <w:rPr>
          <w:b/>
          <w:noProof/>
        </w:rPr>
        <w:t>101</w:t>
      </w:r>
      <w:r w:rsidRPr="0034503F">
        <w:rPr>
          <w:noProof/>
        </w:rPr>
        <w:t>(9): 2139-2146 [PMID: 16817848  DOI: 10.1111/j.1572-0241.2006.00645.x]</w:t>
      </w:r>
    </w:p>
    <w:p w14:paraId="265BBEC0" w14:textId="77777777" w:rsidR="0034503F" w:rsidRPr="0034503F" w:rsidRDefault="0034503F" w:rsidP="0034503F">
      <w:pPr>
        <w:pStyle w:val="EndNoteBibliography"/>
        <w:rPr>
          <w:noProof/>
        </w:rPr>
      </w:pPr>
      <w:r w:rsidRPr="0034503F">
        <w:rPr>
          <w:noProof/>
        </w:rPr>
        <w:t>166</w:t>
      </w:r>
      <w:r w:rsidRPr="0034503F">
        <w:rPr>
          <w:noProof/>
        </w:rPr>
        <w:tab/>
        <w:t>Frattaroli FM, Reggio D, Guadalaxara A, Illomei G, Lomanto D, Pappalardo G. Bouveret's syndrome: case report and review of the literature.</w:t>
      </w:r>
      <w:r w:rsidRPr="0034503F">
        <w:rPr>
          <w:i/>
          <w:noProof/>
        </w:rPr>
        <w:t xml:space="preserve"> Hepato-gastroenterology </w:t>
      </w:r>
      <w:r w:rsidRPr="0034503F">
        <w:rPr>
          <w:noProof/>
        </w:rPr>
        <w:t xml:space="preserve">1997; </w:t>
      </w:r>
      <w:r w:rsidRPr="0034503F">
        <w:rPr>
          <w:b/>
          <w:noProof/>
        </w:rPr>
        <w:t>44</w:t>
      </w:r>
      <w:r w:rsidRPr="0034503F">
        <w:rPr>
          <w:noProof/>
        </w:rPr>
        <w:t>(16): 1019-1022 [PMID: 9261592]</w:t>
      </w:r>
    </w:p>
    <w:p w14:paraId="644C277A" w14:textId="77777777" w:rsidR="0034503F" w:rsidRPr="0034503F" w:rsidRDefault="0034503F" w:rsidP="0034503F">
      <w:pPr>
        <w:pStyle w:val="EndNoteBibliography"/>
        <w:rPr>
          <w:noProof/>
        </w:rPr>
      </w:pPr>
      <w:r w:rsidRPr="0034503F">
        <w:rPr>
          <w:noProof/>
        </w:rPr>
        <w:t>167</w:t>
      </w:r>
      <w:r w:rsidRPr="0034503F">
        <w:rPr>
          <w:noProof/>
        </w:rPr>
        <w:tab/>
        <w:t>Kaushik N, Moser AJ, Slivka A, Chandrupatala S, Martin JA. Gastric outlet obstruction caused by gallstones: case report and review of the literature.</w:t>
      </w:r>
      <w:r w:rsidRPr="0034503F">
        <w:rPr>
          <w:i/>
          <w:noProof/>
        </w:rPr>
        <w:t xml:space="preserve"> Digestive diseases and sciences </w:t>
      </w:r>
      <w:r w:rsidRPr="0034503F">
        <w:rPr>
          <w:noProof/>
        </w:rPr>
        <w:t xml:space="preserve">2005; </w:t>
      </w:r>
      <w:r w:rsidRPr="0034503F">
        <w:rPr>
          <w:b/>
          <w:noProof/>
        </w:rPr>
        <w:t>50</w:t>
      </w:r>
      <w:r w:rsidRPr="0034503F">
        <w:rPr>
          <w:noProof/>
        </w:rPr>
        <w:t>(3): 470-473 [PMID: 15810628]</w:t>
      </w:r>
    </w:p>
    <w:p w14:paraId="44EABE55" w14:textId="77777777" w:rsidR="0034503F" w:rsidRPr="0034503F" w:rsidRDefault="0034503F" w:rsidP="0034503F">
      <w:pPr>
        <w:pStyle w:val="EndNoteBibliography"/>
        <w:rPr>
          <w:noProof/>
        </w:rPr>
      </w:pPr>
      <w:r w:rsidRPr="0034503F">
        <w:rPr>
          <w:noProof/>
        </w:rPr>
        <w:t>168</w:t>
      </w:r>
      <w:r w:rsidRPr="0034503F">
        <w:rPr>
          <w:noProof/>
        </w:rPr>
        <w:tab/>
        <w:t>Koulaouzidis A, Moschos J. Bouveret's syndrome. Narrative review.</w:t>
      </w:r>
      <w:r w:rsidRPr="0034503F">
        <w:rPr>
          <w:i/>
          <w:noProof/>
        </w:rPr>
        <w:t xml:space="preserve"> Annals of hepatology </w:t>
      </w:r>
      <w:r w:rsidRPr="0034503F">
        <w:rPr>
          <w:noProof/>
        </w:rPr>
        <w:t xml:space="preserve">2007; </w:t>
      </w:r>
      <w:r w:rsidRPr="0034503F">
        <w:rPr>
          <w:b/>
          <w:noProof/>
        </w:rPr>
        <w:t>6</w:t>
      </w:r>
      <w:r w:rsidRPr="0034503F">
        <w:rPr>
          <w:noProof/>
        </w:rPr>
        <w:t>(2): 89-91 [PMID: 17519830]</w:t>
      </w:r>
    </w:p>
    <w:p w14:paraId="773F089F" w14:textId="77777777" w:rsidR="0034503F" w:rsidRPr="0034503F" w:rsidRDefault="0034503F" w:rsidP="0034503F">
      <w:pPr>
        <w:pStyle w:val="EndNoteBibliography"/>
        <w:rPr>
          <w:noProof/>
        </w:rPr>
      </w:pPr>
      <w:r w:rsidRPr="0034503F">
        <w:rPr>
          <w:noProof/>
        </w:rPr>
        <w:lastRenderedPageBreak/>
        <w:t>169</w:t>
      </w:r>
      <w:r w:rsidRPr="0034503F">
        <w:rPr>
          <w:noProof/>
        </w:rPr>
        <w:tab/>
        <w:t>Lee W, Han SS, Lee SD, Kim YK, Kim SH, Woo SM, Lee WJ, Koh YW, Hong EK, Park SJ. Bouveret's syndrome: a case report and a review of the literature.</w:t>
      </w:r>
      <w:r w:rsidRPr="0034503F">
        <w:rPr>
          <w:i/>
          <w:noProof/>
        </w:rPr>
        <w:t xml:space="preserve"> Korean journal of hepato-biliary-pancreatic surgery </w:t>
      </w:r>
      <w:r w:rsidRPr="0034503F">
        <w:rPr>
          <w:noProof/>
        </w:rPr>
        <w:t xml:space="preserve">2012; </w:t>
      </w:r>
      <w:r w:rsidRPr="0034503F">
        <w:rPr>
          <w:b/>
          <w:noProof/>
        </w:rPr>
        <w:t>16</w:t>
      </w:r>
      <w:r w:rsidRPr="0034503F">
        <w:rPr>
          <w:noProof/>
        </w:rPr>
        <w:t>(2): 84-87 [PMID: 26388913 PMCID: PMC4574991 DOI: 10.14701/kjhbps.2012.16.2.84]</w:t>
      </w:r>
    </w:p>
    <w:p w14:paraId="0CDFEBCC" w14:textId="77777777" w:rsidR="0034503F" w:rsidRPr="0034503F" w:rsidRDefault="0034503F" w:rsidP="0034503F">
      <w:pPr>
        <w:pStyle w:val="EndNoteBibliography"/>
        <w:rPr>
          <w:noProof/>
        </w:rPr>
      </w:pPr>
      <w:r w:rsidRPr="0034503F">
        <w:rPr>
          <w:noProof/>
        </w:rPr>
        <w:t>170</w:t>
      </w:r>
      <w:r w:rsidRPr="0034503F">
        <w:rPr>
          <w:noProof/>
        </w:rPr>
        <w:tab/>
        <w:t>Lowe AS, Stephenson S, Kay CL, May J. Duodenal obstruction by gallstones (Bouveret's syndrome): a review of the literature.</w:t>
      </w:r>
      <w:r w:rsidRPr="0034503F">
        <w:rPr>
          <w:i/>
          <w:noProof/>
        </w:rPr>
        <w:t xml:space="preserve"> Endoscopy </w:t>
      </w:r>
      <w:r w:rsidRPr="0034503F">
        <w:rPr>
          <w:noProof/>
        </w:rPr>
        <w:t xml:space="preserve">2005; </w:t>
      </w:r>
      <w:r w:rsidRPr="0034503F">
        <w:rPr>
          <w:b/>
          <w:noProof/>
        </w:rPr>
        <w:t>37</w:t>
      </w:r>
      <w:r w:rsidRPr="0034503F">
        <w:rPr>
          <w:noProof/>
        </w:rPr>
        <w:t>(1): 82-87 [PMID: 15657864  DOI: 10.1055/s-2004-826100]</w:t>
      </w:r>
    </w:p>
    <w:p w14:paraId="0094B462" w14:textId="77777777" w:rsidR="0034503F" w:rsidRPr="0034503F" w:rsidRDefault="0034503F" w:rsidP="0034503F">
      <w:pPr>
        <w:pStyle w:val="EndNoteBibliography"/>
        <w:rPr>
          <w:noProof/>
        </w:rPr>
      </w:pPr>
      <w:r w:rsidRPr="0034503F">
        <w:rPr>
          <w:noProof/>
        </w:rPr>
        <w:t>171</w:t>
      </w:r>
      <w:r w:rsidRPr="0034503F">
        <w:rPr>
          <w:noProof/>
        </w:rPr>
        <w:tab/>
        <w:t>Mavroeidis VK, Matthioudakis DI, Economou NK, Karanikas ID. Bouveret syndrome-the rarest variant of gallstone ileus: a case report and literature review.</w:t>
      </w:r>
      <w:r w:rsidRPr="0034503F">
        <w:rPr>
          <w:i/>
          <w:noProof/>
        </w:rPr>
        <w:t xml:space="preserve"> Case reports in surgery </w:t>
      </w:r>
      <w:r w:rsidRPr="0034503F">
        <w:rPr>
          <w:noProof/>
        </w:rPr>
        <w:t xml:space="preserve">2013; </w:t>
      </w:r>
      <w:r w:rsidRPr="0034503F">
        <w:rPr>
          <w:b/>
          <w:noProof/>
        </w:rPr>
        <w:t>2013</w:t>
      </w:r>
      <w:r w:rsidRPr="0034503F">
        <w:rPr>
          <w:noProof/>
        </w:rPr>
        <w:t>: 839370 [PMID: 23864977 PMCID: PMC3707284 DOI: 10.1155/2013/839370]</w:t>
      </w:r>
    </w:p>
    <w:p w14:paraId="49BA44AA" w14:textId="77777777" w:rsidR="0034503F" w:rsidRPr="0034503F" w:rsidRDefault="0034503F" w:rsidP="0034503F">
      <w:pPr>
        <w:pStyle w:val="EndNoteBibliography"/>
        <w:rPr>
          <w:noProof/>
        </w:rPr>
      </w:pPr>
      <w:r w:rsidRPr="0034503F">
        <w:rPr>
          <w:noProof/>
        </w:rPr>
        <w:t>172</w:t>
      </w:r>
      <w:r w:rsidRPr="0034503F">
        <w:rPr>
          <w:noProof/>
        </w:rPr>
        <w:tab/>
        <w:t>Moschos J, Pilpilidis I, Antonopoulos Z, Paikos D, Tzilves D, Kadis S, Katsos I, Tarpagos A. Complicated endoscopic management of Bouveret's syndrome. A case report and review.</w:t>
      </w:r>
      <w:r w:rsidRPr="0034503F">
        <w:rPr>
          <w:i/>
          <w:noProof/>
        </w:rPr>
        <w:t xml:space="preserve"> Romanian journal of gastroenterology </w:t>
      </w:r>
      <w:r w:rsidRPr="0034503F">
        <w:rPr>
          <w:noProof/>
        </w:rPr>
        <w:t xml:space="preserve">2005; </w:t>
      </w:r>
      <w:r w:rsidRPr="0034503F">
        <w:rPr>
          <w:b/>
          <w:noProof/>
        </w:rPr>
        <w:t>14</w:t>
      </w:r>
      <w:r w:rsidRPr="0034503F">
        <w:rPr>
          <w:noProof/>
        </w:rPr>
        <w:t>(1): 75-77 [PMID: 15800698]</w:t>
      </w:r>
    </w:p>
    <w:p w14:paraId="12216311" w14:textId="77777777" w:rsidR="0034503F" w:rsidRPr="0034503F" w:rsidRDefault="0034503F" w:rsidP="0034503F">
      <w:pPr>
        <w:pStyle w:val="EndNoteBibliography"/>
        <w:rPr>
          <w:noProof/>
        </w:rPr>
      </w:pPr>
      <w:r w:rsidRPr="0034503F">
        <w:rPr>
          <w:noProof/>
        </w:rPr>
        <w:t>173</w:t>
      </w:r>
      <w:r w:rsidRPr="0034503F">
        <w:rPr>
          <w:noProof/>
        </w:rPr>
        <w:tab/>
        <w:t>Nickel F, Muller-Eschner MM, Chu J, von Tengg-Kobligk H, Muller-Stich BP. Bouveret's syndrome: presentation of two cases with review of the literature and development of a surgical treatment strategy.</w:t>
      </w:r>
      <w:r w:rsidRPr="0034503F">
        <w:rPr>
          <w:i/>
          <w:noProof/>
        </w:rPr>
        <w:t xml:space="preserve"> BMC surgery </w:t>
      </w:r>
      <w:r w:rsidRPr="0034503F">
        <w:rPr>
          <w:noProof/>
        </w:rPr>
        <w:t xml:space="preserve">2013; </w:t>
      </w:r>
      <w:r w:rsidRPr="0034503F">
        <w:rPr>
          <w:b/>
          <w:noProof/>
        </w:rPr>
        <w:t>13</w:t>
      </w:r>
      <w:r w:rsidRPr="0034503F">
        <w:rPr>
          <w:noProof/>
        </w:rPr>
        <w:t>: 33 [PMID: 24006869 PMCID: PMC3766223 DOI: 10.1186/1471-2482-13-33]</w:t>
      </w:r>
    </w:p>
    <w:p w14:paraId="72CA712A" w14:textId="77777777" w:rsidR="0034503F" w:rsidRPr="0034503F" w:rsidRDefault="0034503F" w:rsidP="0034503F">
      <w:pPr>
        <w:pStyle w:val="EndNoteBibliography"/>
        <w:rPr>
          <w:noProof/>
        </w:rPr>
      </w:pPr>
      <w:r w:rsidRPr="0034503F">
        <w:rPr>
          <w:noProof/>
        </w:rPr>
        <w:t>174</w:t>
      </w:r>
      <w:r w:rsidRPr="0034503F">
        <w:rPr>
          <w:noProof/>
        </w:rPr>
        <w:tab/>
        <w:t>Penkov N. [Bouveret syndrome (review of literature and case report)].</w:t>
      </w:r>
      <w:r w:rsidRPr="0034503F">
        <w:rPr>
          <w:i/>
          <w:noProof/>
        </w:rPr>
        <w:t xml:space="preserve"> Khirurgiia </w:t>
      </w:r>
      <w:r w:rsidRPr="0034503F">
        <w:rPr>
          <w:noProof/>
        </w:rPr>
        <w:t xml:space="preserve">2003; </w:t>
      </w:r>
      <w:r w:rsidRPr="0034503F">
        <w:rPr>
          <w:b/>
          <w:noProof/>
        </w:rPr>
        <w:t>59</w:t>
      </w:r>
      <w:r w:rsidRPr="0034503F">
        <w:rPr>
          <w:noProof/>
        </w:rPr>
        <w:t>(4): 31-33 [PMID: 15641535]</w:t>
      </w:r>
    </w:p>
    <w:p w14:paraId="6B84A4AA" w14:textId="77777777" w:rsidR="0034503F" w:rsidRPr="0034503F" w:rsidRDefault="0034503F" w:rsidP="0034503F">
      <w:pPr>
        <w:pStyle w:val="EndNoteBibliography"/>
        <w:rPr>
          <w:noProof/>
        </w:rPr>
      </w:pPr>
      <w:r w:rsidRPr="0034503F">
        <w:rPr>
          <w:noProof/>
        </w:rPr>
        <w:t>175</w:t>
      </w:r>
      <w:r w:rsidRPr="0034503F">
        <w:rPr>
          <w:noProof/>
        </w:rPr>
        <w:tab/>
        <w:t>Qasaimeh GR, Bakkar S, Jadallah K. Bouveret's Syndrome: An Overlooked Diagnosis. A Case Report and Review of Literature.</w:t>
      </w:r>
      <w:r w:rsidRPr="0034503F">
        <w:rPr>
          <w:i/>
          <w:noProof/>
        </w:rPr>
        <w:t xml:space="preserve"> International surgery </w:t>
      </w:r>
      <w:r w:rsidRPr="0034503F">
        <w:rPr>
          <w:noProof/>
        </w:rPr>
        <w:t xml:space="preserve">2014; </w:t>
      </w:r>
      <w:r w:rsidRPr="0034503F">
        <w:rPr>
          <w:b/>
          <w:noProof/>
        </w:rPr>
        <w:t>99</w:t>
      </w:r>
      <w:r w:rsidRPr="0034503F">
        <w:rPr>
          <w:noProof/>
        </w:rPr>
        <w:t>(6): 819-823 [PMID: 25437593 PMCID: PMC4254246 DOI: 10.9738/INTSURG-D-14-00087.1]</w:t>
      </w:r>
    </w:p>
    <w:p w14:paraId="17F2EE46" w14:textId="77777777" w:rsidR="0034503F" w:rsidRPr="0034503F" w:rsidRDefault="0034503F" w:rsidP="0034503F">
      <w:pPr>
        <w:pStyle w:val="EndNoteBibliography"/>
        <w:rPr>
          <w:noProof/>
        </w:rPr>
      </w:pPr>
      <w:r w:rsidRPr="0034503F">
        <w:rPr>
          <w:noProof/>
        </w:rPr>
        <w:t>176</w:t>
      </w:r>
      <w:r w:rsidRPr="0034503F">
        <w:rPr>
          <w:noProof/>
        </w:rPr>
        <w:tab/>
        <w:t>Rodriguez Romano D, Moreno Gonzalez E, Jimenez Romero C, Selas PR, Manzanera Diaz M, Abradelo de Usera M, Hernandez Ga Gallardo D. Duodenal obstruction by gallstones (Bouveret's syndrome). Presentation of a new case and literature review.</w:t>
      </w:r>
      <w:r w:rsidRPr="0034503F">
        <w:rPr>
          <w:i/>
          <w:noProof/>
        </w:rPr>
        <w:t xml:space="preserve"> Hepato-gastroenterology </w:t>
      </w:r>
      <w:r w:rsidRPr="0034503F">
        <w:rPr>
          <w:noProof/>
        </w:rPr>
        <w:t xml:space="preserve">1997; </w:t>
      </w:r>
      <w:r w:rsidRPr="0034503F">
        <w:rPr>
          <w:b/>
          <w:noProof/>
        </w:rPr>
        <w:t>44</w:t>
      </w:r>
      <w:r w:rsidRPr="0034503F">
        <w:rPr>
          <w:noProof/>
        </w:rPr>
        <w:t>(17): 1351-1355 [PMID: 9356854]</w:t>
      </w:r>
    </w:p>
    <w:p w14:paraId="662AA6DE" w14:textId="77777777" w:rsidR="0034503F" w:rsidRPr="0034503F" w:rsidRDefault="0034503F" w:rsidP="0034503F">
      <w:pPr>
        <w:pStyle w:val="EndNoteBibliography"/>
        <w:rPr>
          <w:noProof/>
        </w:rPr>
      </w:pPr>
      <w:r w:rsidRPr="0034503F">
        <w:rPr>
          <w:noProof/>
        </w:rPr>
        <w:t>177</w:t>
      </w:r>
      <w:r w:rsidRPr="0034503F">
        <w:rPr>
          <w:noProof/>
        </w:rPr>
        <w:tab/>
        <w:t>Antonini F, Belfiori V, Macarri G. Bouveret's syndrome: a rare complication of gallstone disease.</w:t>
      </w:r>
      <w:r w:rsidRPr="0034503F">
        <w:rPr>
          <w:i/>
          <w:noProof/>
        </w:rPr>
        <w:t xml:space="preserve"> Liver international : official journal of the International Association for the Study of the Liver </w:t>
      </w:r>
      <w:r w:rsidRPr="0034503F">
        <w:rPr>
          <w:noProof/>
        </w:rPr>
        <w:t xml:space="preserve">2013; </w:t>
      </w:r>
      <w:r w:rsidRPr="0034503F">
        <w:rPr>
          <w:b/>
          <w:noProof/>
        </w:rPr>
        <w:t>33</w:t>
      </w:r>
      <w:r w:rsidRPr="0034503F">
        <w:rPr>
          <w:noProof/>
        </w:rPr>
        <w:t>(7): 1132 [PMID: 23425023  DOI: 10.1111/liv.12123]</w:t>
      </w:r>
    </w:p>
    <w:p w14:paraId="09945436" w14:textId="77777777" w:rsidR="0034503F" w:rsidRPr="0034503F" w:rsidRDefault="0034503F" w:rsidP="0034503F">
      <w:pPr>
        <w:pStyle w:val="EndNoteBibliography"/>
        <w:rPr>
          <w:noProof/>
        </w:rPr>
      </w:pPr>
      <w:r w:rsidRPr="0034503F">
        <w:rPr>
          <w:noProof/>
        </w:rPr>
        <w:t>178</w:t>
      </w:r>
      <w:r w:rsidRPr="0034503F">
        <w:rPr>
          <w:noProof/>
        </w:rPr>
        <w:tab/>
        <w:t>Aras M, Inanir S, Tuney D. Bouveret's syndrome on FDG PET/CT: a rare life-threatening complication of gallstone disease.</w:t>
      </w:r>
      <w:r w:rsidRPr="0034503F">
        <w:rPr>
          <w:i/>
          <w:noProof/>
        </w:rPr>
        <w:t xml:space="preserve"> Revista espanola de medicina nuclear e imagen molecular </w:t>
      </w:r>
      <w:r w:rsidRPr="0034503F">
        <w:rPr>
          <w:noProof/>
        </w:rPr>
        <w:t xml:space="preserve">2014; </w:t>
      </w:r>
      <w:r w:rsidRPr="0034503F">
        <w:rPr>
          <w:b/>
          <w:noProof/>
        </w:rPr>
        <w:t>33</w:t>
      </w:r>
      <w:r w:rsidRPr="0034503F">
        <w:rPr>
          <w:noProof/>
        </w:rPr>
        <w:t>(2): 125-126 [PMID: 24119548  DOI: 10.1016/j.remn.2013.08.004]</w:t>
      </w:r>
    </w:p>
    <w:p w14:paraId="39D1B287" w14:textId="77777777" w:rsidR="0034503F" w:rsidRPr="0034503F" w:rsidRDefault="0034503F" w:rsidP="0034503F">
      <w:pPr>
        <w:pStyle w:val="EndNoteBibliography"/>
        <w:rPr>
          <w:noProof/>
        </w:rPr>
      </w:pPr>
      <w:r w:rsidRPr="0034503F">
        <w:rPr>
          <w:noProof/>
        </w:rPr>
        <w:t>179</w:t>
      </w:r>
      <w:r w:rsidRPr="0034503F">
        <w:rPr>
          <w:noProof/>
        </w:rPr>
        <w:tab/>
        <w:t>Baloyiannis I, Symeonidis D, Koukoulis G, Zachari E, Potamianos S, Tzovaras G. Complicated cholelithiasis: an unusual combination of acute pancreatitis and bouveret syndrome.</w:t>
      </w:r>
      <w:r w:rsidRPr="0034503F">
        <w:rPr>
          <w:i/>
          <w:noProof/>
        </w:rPr>
        <w:t xml:space="preserve"> Case reports in gastroenterology </w:t>
      </w:r>
      <w:r w:rsidRPr="0034503F">
        <w:rPr>
          <w:noProof/>
        </w:rPr>
        <w:t xml:space="preserve">2012; </w:t>
      </w:r>
      <w:r w:rsidRPr="0034503F">
        <w:rPr>
          <w:b/>
          <w:noProof/>
        </w:rPr>
        <w:t>6</w:t>
      </w:r>
      <w:r w:rsidRPr="0034503F">
        <w:rPr>
          <w:noProof/>
        </w:rPr>
        <w:t>(2): 459-464 [PMID: 22855661 PMCID: PMC3398075 DOI: 10.1159/000341512</w:t>
      </w:r>
    </w:p>
    <w:p w14:paraId="612BAD70" w14:textId="77777777" w:rsidR="0034503F" w:rsidRPr="0034503F" w:rsidRDefault="0034503F" w:rsidP="0034503F">
      <w:pPr>
        <w:pStyle w:val="EndNoteBibliography"/>
        <w:rPr>
          <w:noProof/>
        </w:rPr>
      </w:pPr>
      <w:r w:rsidRPr="0034503F">
        <w:rPr>
          <w:noProof/>
        </w:rPr>
        <w:t>000341512]</w:t>
      </w:r>
    </w:p>
    <w:p w14:paraId="17DD1EAF" w14:textId="77777777" w:rsidR="0034503F" w:rsidRPr="0034503F" w:rsidRDefault="0034503F" w:rsidP="0034503F">
      <w:pPr>
        <w:pStyle w:val="EndNoteBibliography"/>
        <w:rPr>
          <w:noProof/>
        </w:rPr>
      </w:pPr>
      <w:r w:rsidRPr="0034503F">
        <w:rPr>
          <w:noProof/>
        </w:rPr>
        <w:t>180</w:t>
      </w:r>
      <w:r w:rsidRPr="0034503F">
        <w:rPr>
          <w:noProof/>
        </w:rPr>
        <w:tab/>
        <w:t>Calvo Espino P, Garcia Pavia A, Artes Caselles M, Sanchez Turrion V. [Bouveret syndrome: variant of gallstone ileus].</w:t>
      </w:r>
      <w:r w:rsidRPr="0034503F">
        <w:rPr>
          <w:i/>
          <w:noProof/>
        </w:rPr>
        <w:t xml:space="preserve"> Cirugia espanola </w:t>
      </w:r>
      <w:r w:rsidRPr="0034503F">
        <w:rPr>
          <w:noProof/>
        </w:rPr>
        <w:t xml:space="preserve">2014; </w:t>
      </w:r>
      <w:r w:rsidRPr="0034503F">
        <w:rPr>
          <w:b/>
          <w:noProof/>
        </w:rPr>
        <w:t>92</w:t>
      </w:r>
      <w:r w:rsidRPr="0034503F">
        <w:rPr>
          <w:noProof/>
        </w:rPr>
        <w:t>(1): e3 [PMID: 24309166  DOI: 10.1016/j.ciresp.2013.02.007]</w:t>
      </w:r>
    </w:p>
    <w:p w14:paraId="70F4F704" w14:textId="77777777" w:rsidR="0034503F" w:rsidRPr="0034503F" w:rsidRDefault="0034503F" w:rsidP="0034503F">
      <w:pPr>
        <w:pStyle w:val="EndNoteBibliography"/>
        <w:rPr>
          <w:noProof/>
        </w:rPr>
      </w:pPr>
      <w:r w:rsidRPr="0034503F">
        <w:rPr>
          <w:noProof/>
        </w:rPr>
        <w:t>181</w:t>
      </w:r>
      <w:r w:rsidRPr="0034503F">
        <w:rPr>
          <w:noProof/>
        </w:rPr>
        <w:tab/>
        <w:t>Chick JF, Chauhan NR, Mandell JC, de Souza DA, Bair RJ, Khurana B. Traffic jam in the duodenum: imaging and pathogenesis of Bouveret syndrome.</w:t>
      </w:r>
      <w:r w:rsidRPr="0034503F">
        <w:rPr>
          <w:i/>
          <w:noProof/>
        </w:rPr>
        <w:t xml:space="preserve"> The Journal of emergency medicine </w:t>
      </w:r>
      <w:r w:rsidRPr="0034503F">
        <w:rPr>
          <w:noProof/>
        </w:rPr>
        <w:t xml:space="preserve">2013; </w:t>
      </w:r>
      <w:r w:rsidRPr="0034503F">
        <w:rPr>
          <w:b/>
          <w:noProof/>
        </w:rPr>
        <w:t>45</w:t>
      </w:r>
      <w:r w:rsidRPr="0034503F">
        <w:rPr>
          <w:noProof/>
        </w:rPr>
        <w:t>(4): e135-137 [PMID: 23880444  DOI: 10.1016/j.jemermed.2013.04.058]</w:t>
      </w:r>
    </w:p>
    <w:p w14:paraId="66E77B68" w14:textId="77777777" w:rsidR="0034503F" w:rsidRPr="0034503F" w:rsidRDefault="0034503F" w:rsidP="0034503F">
      <w:pPr>
        <w:pStyle w:val="EndNoteBibliography"/>
        <w:rPr>
          <w:noProof/>
        </w:rPr>
      </w:pPr>
      <w:r w:rsidRPr="0034503F">
        <w:rPr>
          <w:noProof/>
        </w:rPr>
        <w:t>182</w:t>
      </w:r>
      <w:r w:rsidRPr="0034503F">
        <w:rPr>
          <w:noProof/>
        </w:rPr>
        <w:tab/>
        <w:t>Djuric-Stefanovic A, Pesko P, Saranovic D. Education and imaging. Hepatobiliary and pancreatic: Bouveret's syndrome.</w:t>
      </w:r>
      <w:r w:rsidRPr="0034503F">
        <w:rPr>
          <w:i/>
          <w:noProof/>
        </w:rPr>
        <w:t xml:space="preserve"> Journal of gastroenterology and hepatology </w:t>
      </w:r>
      <w:r w:rsidRPr="0034503F">
        <w:rPr>
          <w:noProof/>
        </w:rPr>
        <w:t xml:space="preserve">2011; </w:t>
      </w:r>
      <w:r w:rsidRPr="0034503F">
        <w:rPr>
          <w:b/>
          <w:noProof/>
        </w:rPr>
        <w:t>26</w:t>
      </w:r>
      <w:r w:rsidRPr="0034503F">
        <w:rPr>
          <w:noProof/>
        </w:rPr>
        <w:t>(7): 1216 [PMID: 21672022  DOI: 10.1111/j.1440-1746.2011.06792.x]</w:t>
      </w:r>
    </w:p>
    <w:p w14:paraId="0BDA7027" w14:textId="77777777" w:rsidR="0034503F" w:rsidRPr="0034503F" w:rsidRDefault="0034503F" w:rsidP="0034503F">
      <w:pPr>
        <w:pStyle w:val="EndNoteBibliography"/>
        <w:rPr>
          <w:noProof/>
        </w:rPr>
      </w:pPr>
      <w:r w:rsidRPr="0034503F">
        <w:rPr>
          <w:noProof/>
        </w:rPr>
        <w:lastRenderedPageBreak/>
        <w:t>183</w:t>
      </w:r>
      <w:r w:rsidRPr="0034503F">
        <w:rPr>
          <w:noProof/>
        </w:rPr>
        <w:tab/>
        <w:t>Gijon-de-la-Santa L, Camarero-Miguel A, Perez-Retortillo JA, Ramia-Angel JM. Bouveret's syndrome: evaluation with multidetector CT.</w:t>
      </w:r>
      <w:r w:rsidRPr="0034503F">
        <w:rPr>
          <w:i/>
          <w:noProof/>
        </w:rPr>
        <w:t xml:space="preserve"> Revista espanola de enfermedades digestivas : organo oficial de la Sociedad Espanola de Patologia Digestiva </w:t>
      </w:r>
      <w:r w:rsidRPr="0034503F">
        <w:rPr>
          <w:noProof/>
        </w:rPr>
        <w:t xml:space="preserve">2014; </w:t>
      </w:r>
      <w:r w:rsidRPr="0034503F">
        <w:rPr>
          <w:b/>
          <w:noProof/>
        </w:rPr>
        <w:t>106</w:t>
      </w:r>
      <w:r w:rsidRPr="0034503F">
        <w:rPr>
          <w:noProof/>
        </w:rPr>
        <w:t>(4): 283-284 [PMID: 25075660]</w:t>
      </w:r>
    </w:p>
    <w:p w14:paraId="0978087F" w14:textId="77777777" w:rsidR="0034503F" w:rsidRPr="0034503F" w:rsidRDefault="0034503F" w:rsidP="0034503F">
      <w:pPr>
        <w:pStyle w:val="EndNoteBibliography"/>
        <w:rPr>
          <w:noProof/>
        </w:rPr>
      </w:pPr>
      <w:r w:rsidRPr="0034503F">
        <w:rPr>
          <w:noProof/>
        </w:rPr>
        <w:t>184</w:t>
      </w:r>
      <w:r w:rsidRPr="0034503F">
        <w:rPr>
          <w:noProof/>
        </w:rPr>
        <w:tab/>
        <w:t>Guntau J, Oelckers M, Rathgeber T, Lock G. [Sonographic diagnosis of Bouveret's syndrome].</w:t>
      </w:r>
      <w:r w:rsidRPr="0034503F">
        <w:rPr>
          <w:i/>
          <w:noProof/>
        </w:rPr>
        <w:t xml:space="preserve"> Deutsche medizinische Wochenschrift (1946) </w:t>
      </w:r>
      <w:r w:rsidRPr="0034503F">
        <w:rPr>
          <w:noProof/>
        </w:rPr>
        <w:t xml:space="preserve">2007; </w:t>
      </w:r>
      <w:r w:rsidRPr="0034503F">
        <w:rPr>
          <w:b/>
          <w:noProof/>
        </w:rPr>
        <w:t>132</w:t>
      </w:r>
      <w:r w:rsidRPr="0034503F">
        <w:rPr>
          <w:noProof/>
        </w:rPr>
        <w:t>(7): 315-318 [PMID: 17286218  DOI: 10.1055/s-2007-959326]</w:t>
      </w:r>
    </w:p>
    <w:p w14:paraId="1012356B" w14:textId="77777777" w:rsidR="0034503F" w:rsidRPr="0034503F" w:rsidRDefault="0034503F" w:rsidP="0034503F">
      <w:pPr>
        <w:pStyle w:val="EndNoteBibliography"/>
        <w:rPr>
          <w:noProof/>
        </w:rPr>
      </w:pPr>
      <w:r w:rsidRPr="0034503F">
        <w:rPr>
          <w:noProof/>
        </w:rPr>
        <w:t>185</w:t>
      </w:r>
      <w:r w:rsidRPr="0034503F">
        <w:rPr>
          <w:noProof/>
        </w:rPr>
        <w:tab/>
        <w:t>Gupta M, Garg D. Bouveret's syndrome.</w:t>
      </w:r>
      <w:r w:rsidRPr="0034503F">
        <w:rPr>
          <w:i/>
          <w:noProof/>
        </w:rPr>
        <w:t xml:space="preserve"> Indian journal of gastroenterology : official journal of the Indian Society of Gastroenterology </w:t>
      </w:r>
      <w:r w:rsidRPr="0034503F">
        <w:rPr>
          <w:noProof/>
        </w:rPr>
        <w:t xml:space="preserve">2013; </w:t>
      </w:r>
      <w:r w:rsidRPr="0034503F">
        <w:rPr>
          <w:b/>
          <w:noProof/>
        </w:rPr>
        <w:t>32</w:t>
      </w:r>
      <w:r w:rsidRPr="0034503F">
        <w:rPr>
          <w:noProof/>
        </w:rPr>
        <w:t>(5): 351 [PMID: 22653366  DOI: 10.1007/s12664-012-0190-4]</w:t>
      </w:r>
    </w:p>
    <w:p w14:paraId="0990B60B" w14:textId="77777777" w:rsidR="0034503F" w:rsidRPr="0034503F" w:rsidRDefault="0034503F" w:rsidP="0034503F">
      <w:pPr>
        <w:pStyle w:val="EndNoteBibliography"/>
        <w:rPr>
          <w:noProof/>
        </w:rPr>
      </w:pPr>
      <w:r w:rsidRPr="0034503F">
        <w:rPr>
          <w:noProof/>
        </w:rPr>
        <w:t>186</w:t>
      </w:r>
      <w:r w:rsidRPr="0034503F">
        <w:rPr>
          <w:noProof/>
        </w:rPr>
        <w:tab/>
        <w:t>Herbener TE, Basile V, Nakamoto D, Butler HE, Pickering SP. Abdominal case of the day. Bouveret's syndrome.</w:t>
      </w:r>
      <w:r w:rsidRPr="0034503F">
        <w:rPr>
          <w:i/>
          <w:noProof/>
        </w:rPr>
        <w:t xml:space="preserve"> AJR American journal of roentgenology </w:t>
      </w:r>
      <w:r w:rsidRPr="0034503F">
        <w:rPr>
          <w:noProof/>
        </w:rPr>
        <w:t xml:space="preserve">1997; </w:t>
      </w:r>
      <w:r w:rsidRPr="0034503F">
        <w:rPr>
          <w:b/>
          <w:noProof/>
        </w:rPr>
        <w:t>169</w:t>
      </w:r>
      <w:r w:rsidRPr="0034503F">
        <w:rPr>
          <w:noProof/>
        </w:rPr>
        <w:t>(1): 250, 252-253 [PMID: 9207534  DOI: 10.2214/ajr.169.1.9207534]</w:t>
      </w:r>
    </w:p>
    <w:p w14:paraId="4BC2793B" w14:textId="77777777" w:rsidR="0034503F" w:rsidRPr="0034503F" w:rsidRDefault="0034503F" w:rsidP="0034503F">
      <w:pPr>
        <w:pStyle w:val="EndNoteBibliography"/>
        <w:rPr>
          <w:noProof/>
        </w:rPr>
      </w:pPr>
      <w:r w:rsidRPr="0034503F">
        <w:rPr>
          <w:noProof/>
        </w:rPr>
        <w:t>187</w:t>
      </w:r>
      <w:r w:rsidRPr="0034503F">
        <w:rPr>
          <w:noProof/>
        </w:rPr>
        <w:tab/>
        <w:t>Joshi RM, Shetty TS, Singh R, Raja S, Satish R, Prabhu SV. Bouveret's syndrome.</w:t>
      </w:r>
      <w:r w:rsidRPr="0034503F">
        <w:rPr>
          <w:i/>
          <w:noProof/>
        </w:rPr>
        <w:t xml:space="preserve"> Indian journal of gastroenterology : official journal of the Indian Society of Gastroenterology </w:t>
      </w:r>
      <w:r w:rsidRPr="0034503F">
        <w:rPr>
          <w:noProof/>
        </w:rPr>
        <w:t xml:space="preserve">2009; </w:t>
      </w:r>
      <w:r w:rsidRPr="0034503F">
        <w:rPr>
          <w:b/>
          <w:noProof/>
        </w:rPr>
        <w:t>28</w:t>
      </w:r>
      <w:r w:rsidRPr="0034503F">
        <w:rPr>
          <w:noProof/>
        </w:rPr>
        <w:t>(2): 79 [PMID: 19696999  DOI: 10.1007/s12664-009-0028-x]</w:t>
      </w:r>
    </w:p>
    <w:p w14:paraId="7EE529BB" w14:textId="77777777" w:rsidR="0034503F" w:rsidRPr="0034503F" w:rsidRDefault="0034503F" w:rsidP="0034503F">
      <w:pPr>
        <w:pStyle w:val="EndNoteBibliography"/>
        <w:rPr>
          <w:noProof/>
        </w:rPr>
      </w:pPr>
      <w:r w:rsidRPr="0034503F">
        <w:rPr>
          <w:noProof/>
        </w:rPr>
        <w:t>188</w:t>
      </w:r>
      <w:r w:rsidRPr="0034503F">
        <w:rPr>
          <w:noProof/>
        </w:rPr>
        <w:tab/>
        <w:t>Marco Domenech SF, Lopez Mut JV, Fernandez Garcia P, San Miguel Moncin MM, Gil Sanchez S, Jornet Fayos J, Tudela Ortells X. [Bouveret's syndrome: the clinical and radiological findings].</w:t>
      </w:r>
      <w:r w:rsidRPr="0034503F">
        <w:rPr>
          <w:i/>
          <w:noProof/>
        </w:rPr>
        <w:t xml:space="preserve"> Revista espanola de enfermedades digestivas : organo oficial de la Sociedad Espanola de Patologia Digestiva </w:t>
      </w:r>
      <w:r w:rsidRPr="0034503F">
        <w:rPr>
          <w:noProof/>
        </w:rPr>
        <w:t xml:space="preserve">1999; </w:t>
      </w:r>
      <w:r w:rsidRPr="0034503F">
        <w:rPr>
          <w:b/>
          <w:noProof/>
        </w:rPr>
        <w:t>91</w:t>
      </w:r>
      <w:r w:rsidRPr="0034503F">
        <w:rPr>
          <w:noProof/>
        </w:rPr>
        <w:t>(2): 144-148 [PMID: 10231306]</w:t>
      </w:r>
    </w:p>
    <w:p w14:paraId="69C7A5EA" w14:textId="77777777" w:rsidR="0034503F" w:rsidRPr="0034503F" w:rsidRDefault="0034503F" w:rsidP="0034503F">
      <w:pPr>
        <w:pStyle w:val="EndNoteBibliography"/>
        <w:rPr>
          <w:noProof/>
        </w:rPr>
      </w:pPr>
      <w:r w:rsidRPr="0034503F">
        <w:rPr>
          <w:noProof/>
        </w:rPr>
        <w:t>189</w:t>
      </w:r>
      <w:r w:rsidRPr="0034503F">
        <w:rPr>
          <w:noProof/>
        </w:rPr>
        <w:tab/>
        <w:t>McKee JD, Tendler D, Chittani R. Image of the month. Bouveret's syndrome.</w:t>
      </w:r>
      <w:r w:rsidRPr="0034503F">
        <w:rPr>
          <w:i/>
          <w:noProof/>
        </w:rPr>
        <w:t xml:space="preserve"> Gastroenterology </w:t>
      </w:r>
      <w:r w:rsidRPr="0034503F">
        <w:rPr>
          <w:noProof/>
        </w:rPr>
        <w:t xml:space="preserve">1997; </w:t>
      </w:r>
      <w:r w:rsidRPr="0034503F">
        <w:rPr>
          <w:b/>
          <w:noProof/>
        </w:rPr>
        <w:t>112</w:t>
      </w:r>
      <w:r w:rsidRPr="0034503F">
        <w:rPr>
          <w:noProof/>
        </w:rPr>
        <w:t>(3): 682, 1059 [PMID: 10465623]</w:t>
      </w:r>
    </w:p>
    <w:p w14:paraId="7C5B55E2" w14:textId="77777777" w:rsidR="0034503F" w:rsidRPr="0034503F" w:rsidRDefault="0034503F" w:rsidP="0034503F">
      <w:pPr>
        <w:pStyle w:val="EndNoteBibliography"/>
        <w:rPr>
          <w:noProof/>
        </w:rPr>
      </w:pPr>
      <w:r w:rsidRPr="0034503F">
        <w:rPr>
          <w:noProof/>
        </w:rPr>
        <w:t>190</w:t>
      </w:r>
      <w:r w:rsidRPr="0034503F">
        <w:rPr>
          <w:noProof/>
        </w:rPr>
        <w:tab/>
        <w:t>Mullady DK, Ahmad J. Clinical challenges and images in GI. Gallstone impacted in duodenum causing gastric outlet obstruction (Bouveret syndrome).</w:t>
      </w:r>
      <w:r w:rsidRPr="0034503F">
        <w:rPr>
          <w:i/>
          <w:noProof/>
        </w:rPr>
        <w:t xml:space="preserve"> Gastroenterology </w:t>
      </w:r>
      <w:r w:rsidRPr="0034503F">
        <w:rPr>
          <w:noProof/>
        </w:rPr>
        <w:t xml:space="preserve">2007; </w:t>
      </w:r>
      <w:r w:rsidRPr="0034503F">
        <w:rPr>
          <w:b/>
          <w:noProof/>
        </w:rPr>
        <w:t>133</w:t>
      </w:r>
      <w:r w:rsidRPr="0034503F">
        <w:rPr>
          <w:noProof/>
        </w:rPr>
        <w:t>(4): 1075, 1394 [PMID: 17919482  DOI: 10.1053/j.gastro.2007.08.056]</w:t>
      </w:r>
    </w:p>
    <w:p w14:paraId="51E97B31" w14:textId="77777777" w:rsidR="0034503F" w:rsidRPr="0034503F" w:rsidRDefault="0034503F" w:rsidP="0034503F">
      <w:pPr>
        <w:pStyle w:val="EndNoteBibliography"/>
        <w:rPr>
          <w:noProof/>
        </w:rPr>
      </w:pPr>
      <w:r w:rsidRPr="0034503F">
        <w:rPr>
          <w:noProof/>
        </w:rPr>
        <w:t>191</w:t>
      </w:r>
      <w:r w:rsidRPr="0034503F">
        <w:rPr>
          <w:noProof/>
        </w:rPr>
        <w:tab/>
        <w:t>Negi RS, Chandra M, Kapur R. Bouveret syndrome: Primary demonstration of cholecystoduodenal fistula on MR and MRCP study.</w:t>
      </w:r>
      <w:r w:rsidRPr="0034503F">
        <w:rPr>
          <w:i/>
          <w:noProof/>
        </w:rPr>
        <w:t xml:space="preserve"> The Indian journal of radiology &amp; imaging </w:t>
      </w:r>
      <w:r w:rsidRPr="0034503F">
        <w:rPr>
          <w:noProof/>
        </w:rPr>
        <w:t xml:space="preserve">2015; </w:t>
      </w:r>
      <w:r w:rsidRPr="0034503F">
        <w:rPr>
          <w:b/>
          <w:noProof/>
        </w:rPr>
        <w:t>25</w:t>
      </w:r>
      <w:r w:rsidRPr="0034503F">
        <w:rPr>
          <w:noProof/>
        </w:rPr>
        <w:t>(1): 31-34 [PMID: 25709163 PMCID: PMC4329685 DOI: 10.4103/0971-3026.150136]</w:t>
      </w:r>
    </w:p>
    <w:p w14:paraId="68D8A31B" w14:textId="77777777" w:rsidR="0034503F" w:rsidRPr="0034503F" w:rsidRDefault="0034503F" w:rsidP="0034503F">
      <w:pPr>
        <w:pStyle w:val="EndNoteBibliography"/>
        <w:rPr>
          <w:noProof/>
        </w:rPr>
      </w:pPr>
      <w:r w:rsidRPr="0034503F">
        <w:rPr>
          <w:noProof/>
        </w:rPr>
        <w:t>192</w:t>
      </w:r>
      <w:r w:rsidRPr="0034503F">
        <w:rPr>
          <w:noProof/>
        </w:rPr>
        <w:tab/>
        <w:t>Ng SS, Lai PB, Lee JF, Lau WY. Soft-tissue case 41. Bouveret's syndrome.</w:t>
      </w:r>
      <w:r w:rsidRPr="0034503F">
        <w:rPr>
          <w:i/>
          <w:noProof/>
        </w:rPr>
        <w:t xml:space="preserve"> Canadian journal of surgery Journal canadien de chirurgie </w:t>
      </w:r>
      <w:r w:rsidRPr="0034503F">
        <w:rPr>
          <w:noProof/>
        </w:rPr>
        <w:t xml:space="preserve">2001; </w:t>
      </w:r>
      <w:r w:rsidRPr="0034503F">
        <w:rPr>
          <w:b/>
          <w:noProof/>
        </w:rPr>
        <w:t>44</w:t>
      </w:r>
      <w:r w:rsidRPr="0034503F">
        <w:rPr>
          <w:noProof/>
        </w:rPr>
        <w:t>(5): 336, 364-335 [PMID: 11603745 PMCID: PMC3692639]</w:t>
      </w:r>
    </w:p>
    <w:p w14:paraId="7DA2CA00" w14:textId="77777777" w:rsidR="0034503F" w:rsidRPr="0034503F" w:rsidRDefault="0034503F" w:rsidP="0034503F">
      <w:pPr>
        <w:pStyle w:val="EndNoteBibliography"/>
        <w:rPr>
          <w:noProof/>
        </w:rPr>
      </w:pPr>
      <w:r w:rsidRPr="0034503F">
        <w:rPr>
          <w:noProof/>
        </w:rPr>
        <w:t>193</w:t>
      </w:r>
      <w:r w:rsidRPr="0034503F">
        <w:rPr>
          <w:noProof/>
        </w:rPr>
        <w:tab/>
        <w:t>Prachayakul V, Aswakul P, Kachintorn U. Atypical clinical presentation of typical endoscopic finding of Bouveret's syndrome.</w:t>
      </w:r>
      <w:r w:rsidRPr="0034503F">
        <w:rPr>
          <w:i/>
          <w:noProof/>
        </w:rPr>
        <w:t xml:space="preserve"> Endoscopy </w:t>
      </w:r>
      <w:r w:rsidRPr="0034503F">
        <w:rPr>
          <w:noProof/>
        </w:rPr>
        <w:t xml:space="preserve">2011; </w:t>
      </w:r>
      <w:r w:rsidRPr="0034503F">
        <w:rPr>
          <w:b/>
          <w:noProof/>
        </w:rPr>
        <w:t>43 Suppl 2 UCTN</w:t>
      </w:r>
      <w:r w:rsidRPr="0034503F">
        <w:rPr>
          <w:noProof/>
        </w:rPr>
        <w:t>: E55-56 [PMID: 21287451  DOI: 10.1055/s-0030-1256059]</w:t>
      </w:r>
    </w:p>
    <w:p w14:paraId="12B84A4D" w14:textId="77777777" w:rsidR="0034503F" w:rsidRPr="0034503F" w:rsidRDefault="0034503F" w:rsidP="0034503F">
      <w:pPr>
        <w:pStyle w:val="EndNoteBibliography"/>
        <w:rPr>
          <w:noProof/>
        </w:rPr>
      </w:pPr>
      <w:r w:rsidRPr="0034503F">
        <w:rPr>
          <w:noProof/>
        </w:rPr>
        <w:t>194</w:t>
      </w:r>
      <w:r w:rsidRPr="0034503F">
        <w:rPr>
          <w:noProof/>
        </w:rPr>
        <w:tab/>
        <w:t>Ramos Soria F, Morales Coca C, Bustamante Maldonado E, Vida Mombiela F. [Bouveret syndrome].</w:t>
      </w:r>
      <w:r w:rsidRPr="0034503F">
        <w:rPr>
          <w:i/>
          <w:noProof/>
        </w:rPr>
        <w:t xml:space="preserve"> Medicina clinica </w:t>
      </w:r>
      <w:r w:rsidRPr="0034503F">
        <w:rPr>
          <w:noProof/>
        </w:rPr>
        <w:t xml:space="preserve">2008; </w:t>
      </w:r>
      <w:r w:rsidRPr="0034503F">
        <w:rPr>
          <w:b/>
          <w:noProof/>
        </w:rPr>
        <w:t>131</w:t>
      </w:r>
      <w:r w:rsidRPr="0034503F">
        <w:rPr>
          <w:noProof/>
        </w:rPr>
        <w:t>(12): 480 [PMID: 18928744]</w:t>
      </w:r>
    </w:p>
    <w:p w14:paraId="6BCF9276" w14:textId="77777777" w:rsidR="0034503F" w:rsidRPr="0034503F" w:rsidRDefault="0034503F" w:rsidP="0034503F">
      <w:pPr>
        <w:pStyle w:val="EndNoteBibliography"/>
        <w:rPr>
          <w:noProof/>
        </w:rPr>
      </w:pPr>
      <w:r w:rsidRPr="0034503F">
        <w:rPr>
          <w:noProof/>
        </w:rPr>
        <w:t>195</w:t>
      </w:r>
      <w:r w:rsidRPr="0034503F">
        <w:rPr>
          <w:noProof/>
        </w:rPr>
        <w:tab/>
        <w:t>Rodgers AD, M.H. B, I.C. R-T. Hepatobiliary and pancreatic: Bouveret's syndrome.</w:t>
      </w:r>
      <w:r w:rsidRPr="0034503F">
        <w:rPr>
          <w:i/>
          <w:noProof/>
        </w:rPr>
        <w:t xml:space="preserve"> Journal of gastroenterology and hepatology </w:t>
      </w:r>
      <w:r w:rsidRPr="0034503F">
        <w:rPr>
          <w:noProof/>
        </w:rPr>
        <w:t xml:space="preserve">2003; </w:t>
      </w:r>
      <w:r w:rsidRPr="0034503F">
        <w:rPr>
          <w:b/>
          <w:noProof/>
        </w:rPr>
        <w:t>18</w:t>
      </w:r>
      <w:r w:rsidRPr="0034503F">
        <w:rPr>
          <w:noProof/>
        </w:rPr>
        <w:t>(10): 1210-1210 [DOI: 10.1046/j.1440-1746.2003.t01-1-03196.x]</w:t>
      </w:r>
    </w:p>
    <w:p w14:paraId="5116115C" w14:textId="77777777" w:rsidR="0034503F" w:rsidRPr="0034503F" w:rsidRDefault="0034503F" w:rsidP="0034503F">
      <w:pPr>
        <w:pStyle w:val="EndNoteBibliography"/>
        <w:rPr>
          <w:noProof/>
        </w:rPr>
      </w:pPr>
      <w:r w:rsidRPr="0034503F">
        <w:rPr>
          <w:noProof/>
        </w:rPr>
        <w:t>196</w:t>
      </w:r>
      <w:r w:rsidRPr="0034503F">
        <w:rPr>
          <w:noProof/>
        </w:rPr>
        <w:tab/>
        <w:t>Sharma D, Sood R, Tomar A, Jhobta A, Thakur S, Sood RG. Bouveret's Syndrome: 64-Slice CT Diagnosis and Surgical Management-A Case Report.</w:t>
      </w:r>
      <w:r w:rsidRPr="0034503F">
        <w:rPr>
          <w:i/>
          <w:noProof/>
        </w:rPr>
        <w:t xml:space="preserve"> Case reports in radiology </w:t>
      </w:r>
      <w:r w:rsidRPr="0034503F">
        <w:rPr>
          <w:noProof/>
        </w:rPr>
        <w:t xml:space="preserve">2012; </w:t>
      </w:r>
      <w:r w:rsidRPr="0034503F">
        <w:rPr>
          <w:b/>
          <w:noProof/>
        </w:rPr>
        <w:t>2012</w:t>
      </w:r>
      <w:r w:rsidRPr="0034503F">
        <w:rPr>
          <w:noProof/>
        </w:rPr>
        <w:t>: 701216 [PMID: 23346445 PMCID: PMC3512245 DOI: 10.1155/2012/701216]</w:t>
      </w:r>
    </w:p>
    <w:p w14:paraId="02FFFE07" w14:textId="77777777" w:rsidR="0034503F" w:rsidRPr="0034503F" w:rsidRDefault="0034503F" w:rsidP="0034503F">
      <w:pPr>
        <w:pStyle w:val="EndNoteBibliography"/>
        <w:rPr>
          <w:noProof/>
        </w:rPr>
      </w:pPr>
      <w:r w:rsidRPr="0034503F">
        <w:rPr>
          <w:noProof/>
        </w:rPr>
        <w:t>197</w:t>
      </w:r>
      <w:r w:rsidRPr="0034503F">
        <w:rPr>
          <w:noProof/>
        </w:rPr>
        <w:tab/>
        <w:t>Tuney D, Cimsit C. Bouveret's syndrome: CT findings.</w:t>
      </w:r>
      <w:r w:rsidRPr="0034503F">
        <w:rPr>
          <w:i/>
          <w:noProof/>
        </w:rPr>
        <w:t xml:space="preserve"> European radiology </w:t>
      </w:r>
      <w:r w:rsidRPr="0034503F">
        <w:rPr>
          <w:noProof/>
        </w:rPr>
        <w:t xml:space="preserve">2000; </w:t>
      </w:r>
      <w:r w:rsidRPr="0034503F">
        <w:rPr>
          <w:b/>
          <w:noProof/>
        </w:rPr>
        <w:t>10</w:t>
      </w:r>
      <w:r w:rsidRPr="0034503F">
        <w:rPr>
          <w:noProof/>
        </w:rPr>
        <w:t>(11): 1711-1712 [PMID: 11097393  DOI: 10.1007/s003300000444]</w:t>
      </w:r>
    </w:p>
    <w:p w14:paraId="29DC057E" w14:textId="77777777" w:rsidR="0034503F" w:rsidRPr="0034503F" w:rsidRDefault="0034503F" w:rsidP="0034503F">
      <w:pPr>
        <w:pStyle w:val="EndNoteBibliography"/>
        <w:rPr>
          <w:noProof/>
        </w:rPr>
      </w:pPr>
      <w:r w:rsidRPr="0034503F">
        <w:rPr>
          <w:noProof/>
        </w:rPr>
        <w:t>198</w:t>
      </w:r>
      <w:r w:rsidRPr="0034503F">
        <w:rPr>
          <w:noProof/>
        </w:rPr>
        <w:tab/>
        <w:t>Zippi M, Di Stefano P, Manetti G, Febbraro I, Traversa G, Mazzone AM, De Felici I, Mattei E, Occhigrossi G. Bouveret's syndrome: description of a case.</w:t>
      </w:r>
      <w:r w:rsidRPr="0034503F">
        <w:rPr>
          <w:i/>
          <w:noProof/>
        </w:rPr>
        <w:t xml:space="preserve"> La Clinica terapeutica </w:t>
      </w:r>
      <w:r w:rsidRPr="0034503F">
        <w:rPr>
          <w:noProof/>
        </w:rPr>
        <w:t xml:space="preserve">2009; </w:t>
      </w:r>
      <w:r w:rsidRPr="0034503F">
        <w:rPr>
          <w:b/>
          <w:noProof/>
        </w:rPr>
        <w:t>160</w:t>
      </w:r>
      <w:r w:rsidRPr="0034503F">
        <w:rPr>
          <w:noProof/>
        </w:rPr>
        <w:t>(5): 367-369 [PMID: 19997682]</w:t>
      </w:r>
    </w:p>
    <w:p w14:paraId="632F84E8" w14:textId="77777777" w:rsidR="0034503F" w:rsidRPr="0034503F" w:rsidRDefault="0034503F" w:rsidP="0034503F">
      <w:pPr>
        <w:pStyle w:val="EndNoteBibliography"/>
        <w:rPr>
          <w:noProof/>
        </w:rPr>
      </w:pPr>
      <w:r w:rsidRPr="0034503F">
        <w:rPr>
          <w:noProof/>
        </w:rPr>
        <w:lastRenderedPageBreak/>
        <w:t>199</w:t>
      </w:r>
      <w:r w:rsidRPr="0034503F">
        <w:rPr>
          <w:noProof/>
        </w:rPr>
        <w:tab/>
        <w:t>Park SH, Lee SW, Song TJ. Another new variant of Bouveret's syndrome.</w:t>
      </w:r>
      <w:r w:rsidRPr="0034503F">
        <w:rPr>
          <w:i/>
          <w:noProof/>
        </w:rPr>
        <w:t xml:space="preserve"> World journal of gastroenterology </w:t>
      </w:r>
      <w:r w:rsidRPr="0034503F">
        <w:rPr>
          <w:noProof/>
        </w:rPr>
        <w:t xml:space="preserve">2009; </w:t>
      </w:r>
      <w:r w:rsidRPr="0034503F">
        <w:rPr>
          <w:b/>
          <w:noProof/>
        </w:rPr>
        <w:t>15</w:t>
      </w:r>
      <w:r w:rsidRPr="0034503F">
        <w:rPr>
          <w:noProof/>
        </w:rPr>
        <w:t>(3): 378-379 [PMID: 19140242 PMCID: PMC2653336]</w:t>
      </w:r>
    </w:p>
    <w:p w14:paraId="030C61F5" w14:textId="77777777" w:rsidR="0034503F" w:rsidRPr="0034503F" w:rsidRDefault="0034503F" w:rsidP="0034503F">
      <w:pPr>
        <w:pStyle w:val="EndNoteBibliography"/>
        <w:rPr>
          <w:noProof/>
        </w:rPr>
      </w:pPr>
      <w:r w:rsidRPr="0034503F">
        <w:rPr>
          <w:noProof/>
        </w:rPr>
        <w:t>200</w:t>
      </w:r>
      <w:r w:rsidRPr="0034503F">
        <w:rPr>
          <w:noProof/>
        </w:rPr>
        <w:tab/>
        <w:t>Qandeel H, Tayyem R, Mahmud S. Bouveret's syndrome with cholecysto-colic fistula.</w:t>
      </w:r>
      <w:r w:rsidRPr="0034503F">
        <w:rPr>
          <w:i/>
          <w:noProof/>
        </w:rPr>
        <w:t xml:space="preserve"> South African journal of surgery Suid-Afrikaanse tydskrif vir chirurgie </w:t>
      </w:r>
      <w:r w:rsidRPr="0034503F">
        <w:rPr>
          <w:noProof/>
        </w:rPr>
        <w:t xml:space="preserve">2010; </w:t>
      </w:r>
      <w:r w:rsidRPr="0034503F">
        <w:rPr>
          <w:b/>
          <w:noProof/>
        </w:rPr>
        <w:t>48</w:t>
      </w:r>
      <w:r w:rsidRPr="0034503F">
        <w:rPr>
          <w:noProof/>
        </w:rPr>
        <w:t>(4): 134 [PMID: 21542405]</w:t>
      </w:r>
    </w:p>
    <w:p w14:paraId="4219DEB3" w14:textId="77777777" w:rsidR="0034503F" w:rsidRPr="0034503F" w:rsidRDefault="0034503F" w:rsidP="0034503F">
      <w:pPr>
        <w:pStyle w:val="EndNoteBibliography"/>
        <w:rPr>
          <w:noProof/>
        </w:rPr>
      </w:pPr>
      <w:r w:rsidRPr="0034503F">
        <w:rPr>
          <w:noProof/>
        </w:rPr>
        <w:t>201</w:t>
      </w:r>
      <w:r w:rsidRPr="0034503F">
        <w:rPr>
          <w:noProof/>
        </w:rPr>
        <w:tab/>
        <w:t>Mumoli N, Cei M, Luschi R, Carmignani G, Orlandi F. Bouveret syndrome.</w:t>
      </w:r>
      <w:r w:rsidRPr="0034503F">
        <w:rPr>
          <w:i/>
          <w:noProof/>
        </w:rPr>
        <w:t xml:space="preserve"> Emergency medicine journal : EMJ </w:t>
      </w:r>
      <w:r w:rsidRPr="0034503F">
        <w:rPr>
          <w:noProof/>
        </w:rPr>
        <w:t xml:space="preserve">2010; </w:t>
      </w:r>
      <w:r w:rsidRPr="0034503F">
        <w:rPr>
          <w:b/>
          <w:noProof/>
        </w:rPr>
        <w:t>27</w:t>
      </w:r>
      <w:r w:rsidRPr="0034503F">
        <w:rPr>
          <w:noProof/>
        </w:rPr>
        <w:t>(7): 525 [PMID: 20466830  DOI: 10.1136/emj.2008.068676]</w:t>
      </w:r>
    </w:p>
    <w:p w14:paraId="6EF7ED16" w14:textId="77777777" w:rsidR="0034503F" w:rsidRPr="0034503F" w:rsidRDefault="0034503F" w:rsidP="0034503F">
      <w:pPr>
        <w:pStyle w:val="EndNoteBibliography"/>
        <w:rPr>
          <w:noProof/>
        </w:rPr>
      </w:pPr>
      <w:r w:rsidRPr="0034503F">
        <w:rPr>
          <w:noProof/>
        </w:rPr>
        <w:t>202</w:t>
      </w:r>
      <w:r w:rsidRPr="0034503F">
        <w:rPr>
          <w:noProof/>
        </w:rPr>
        <w:tab/>
        <w:t>Gundling F, Helmberger T, Schepp W. Duodenal perforation due to a gallstone in small intestinal gallstone ileus: "Bouveret's syndrome".</w:t>
      </w:r>
      <w:r w:rsidRPr="0034503F">
        <w:rPr>
          <w:i/>
          <w:noProof/>
        </w:rPr>
        <w:t xml:space="preserve"> The Turkish journal of gastroenterology : the official journal of Turkish Society of Gastroenterology </w:t>
      </w:r>
      <w:r w:rsidRPr="0034503F">
        <w:rPr>
          <w:noProof/>
        </w:rPr>
        <w:t xml:space="preserve">2009; </w:t>
      </w:r>
      <w:r w:rsidRPr="0034503F">
        <w:rPr>
          <w:b/>
          <w:noProof/>
        </w:rPr>
        <w:t>20</w:t>
      </w:r>
      <w:r w:rsidRPr="0034503F">
        <w:rPr>
          <w:noProof/>
        </w:rPr>
        <w:t>(3): 232-233 [PMID: 19821210]</w:t>
      </w:r>
    </w:p>
    <w:p w14:paraId="41B210D1" w14:textId="77777777" w:rsidR="0034503F" w:rsidRPr="0034503F" w:rsidRDefault="0034503F" w:rsidP="0034503F">
      <w:pPr>
        <w:pStyle w:val="EndNoteBibliography"/>
        <w:rPr>
          <w:noProof/>
        </w:rPr>
      </w:pPr>
      <w:r w:rsidRPr="0034503F">
        <w:rPr>
          <w:noProof/>
        </w:rPr>
        <w:t>203</w:t>
      </w:r>
      <w:r w:rsidRPr="0034503F">
        <w:rPr>
          <w:noProof/>
        </w:rPr>
        <w:tab/>
        <w:t>Menendez P, Gambi D, Villarejo P, Cubo T, Padilla D, Martin J. [Biliary ileus as a consequence of a cholecystoduodenal fistula (Bouveret syndrome)].</w:t>
      </w:r>
      <w:r w:rsidRPr="0034503F">
        <w:rPr>
          <w:i/>
          <w:noProof/>
        </w:rPr>
        <w:t xml:space="preserve"> Revista clinica espanola </w:t>
      </w:r>
      <w:r w:rsidRPr="0034503F">
        <w:rPr>
          <w:noProof/>
        </w:rPr>
        <w:t xml:space="preserve">2008; </w:t>
      </w:r>
      <w:r w:rsidRPr="0034503F">
        <w:rPr>
          <w:b/>
          <w:noProof/>
        </w:rPr>
        <w:t>208</w:t>
      </w:r>
      <w:r w:rsidRPr="0034503F">
        <w:rPr>
          <w:noProof/>
        </w:rPr>
        <w:t>(6): 321-322 [PMID: 18620667]</w:t>
      </w:r>
    </w:p>
    <w:p w14:paraId="75C76DCA" w14:textId="77777777" w:rsidR="0034503F" w:rsidRPr="0034503F" w:rsidRDefault="0034503F" w:rsidP="0034503F">
      <w:pPr>
        <w:pStyle w:val="EndNoteBibliography"/>
        <w:rPr>
          <w:noProof/>
        </w:rPr>
      </w:pPr>
      <w:r w:rsidRPr="0034503F">
        <w:rPr>
          <w:noProof/>
        </w:rPr>
        <w:t>204</w:t>
      </w:r>
      <w:r w:rsidRPr="0034503F">
        <w:rPr>
          <w:noProof/>
        </w:rPr>
        <w:tab/>
        <w:t>Doody O, Ward E, Buckley O, Hogan B, Torreggiani WC. Bouveret's syndrome variant.</w:t>
      </w:r>
      <w:r w:rsidRPr="0034503F">
        <w:rPr>
          <w:i/>
          <w:noProof/>
        </w:rPr>
        <w:t xml:space="preserve"> Digestion </w:t>
      </w:r>
      <w:r w:rsidRPr="0034503F">
        <w:rPr>
          <w:noProof/>
        </w:rPr>
        <w:t xml:space="preserve">2007; </w:t>
      </w:r>
      <w:r w:rsidRPr="0034503F">
        <w:rPr>
          <w:b/>
          <w:noProof/>
        </w:rPr>
        <w:t>75</w:t>
      </w:r>
      <w:r w:rsidRPr="0034503F">
        <w:rPr>
          <w:noProof/>
        </w:rPr>
        <w:t>(2-3): 126-127 [PMID: 17630474  DOI: 10.1159/000104975]</w:t>
      </w:r>
    </w:p>
    <w:p w14:paraId="6BFC4233" w14:textId="77777777" w:rsidR="0034503F" w:rsidRPr="0034503F" w:rsidRDefault="0034503F" w:rsidP="0034503F">
      <w:pPr>
        <w:pStyle w:val="EndNoteBibliography"/>
        <w:rPr>
          <w:noProof/>
        </w:rPr>
      </w:pPr>
      <w:r w:rsidRPr="0034503F">
        <w:rPr>
          <w:noProof/>
        </w:rPr>
        <w:t>205</w:t>
      </w:r>
      <w:r w:rsidRPr="0034503F">
        <w:rPr>
          <w:noProof/>
        </w:rPr>
        <w:tab/>
        <w:t>Buchs NC, Azagury D, Chilcott M, Nguyen-Tang T, Dumonceau JM, Morel P. Bouveret's syndrome: management and strategy of a rare cause of gastric outlet obstruction.</w:t>
      </w:r>
      <w:r w:rsidRPr="0034503F">
        <w:rPr>
          <w:i/>
          <w:noProof/>
        </w:rPr>
        <w:t xml:space="preserve"> Digestion </w:t>
      </w:r>
      <w:r w:rsidRPr="0034503F">
        <w:rPr>
          <w:noProof/>
        </w:rPr>
        <w:t xml:space="preserve">2007; </w:t>
      </w:r>
      <w:r w:rsidRPr="0034503F">
        <w:rPr>
          <w:b/>
          <w:noProof/>
        </w:rPr>
        <w:t>75</w:t>
      </w:r>
      <w:r w:rsidRPr="0034503F">
        <w:rPr>
          <w:noProof/>
        </w:rPr>
        <w:t>(1): 17-19 [PMID: 17429202  DOI: 10.1159/000101561]</w:t>
      </w:r>
    </w:p>
    <w:p w14:paraId="2D8094AD" w14:textId="77777777" w:rsidR="0034503F" w:rsidRPr="0034503F" w:rsidRDefault="0034503F" w:rsidP="0034503F">
      <w:pPr>
        <w:pStyle w:val="EndNoteBibliography"/>
        <w:rPr>
          <w:noProof/>
        </w:rPr>
      </w:pPr>
      <w:r w:rsidRPr="0034503F">
        <w:rPr>
          <w:noProof/>
        </w:rPr>
        <w:t>206</w:t>
      </w:r>
      <w:r w:rsidRPr="0034503F">
        <w:rPr>
          <w:noProof/>
        </w:rPr>
        <w:tab/>
        <w:t>Rivera Irigoin R, Ubina Aznar E, Garcia Fernandez G, Navarro Jarabo JM, Fernandez Perez F, Sanchez Cantos A. [Successful treatment of Bouveret's syndrome with endoscopic mechanical lithotripsy].</w:t>
      </w:r>
      <w:r w:rsidRPr="0034503F">
        <w:rPr>
          <w:i/>
          <w:noProof/>
        </w:rPr>
        <w:t xml:space="preserve"> Revista espanola de enfermedades digestivas : organo oficial de la Sociedad Espanola de Patologia Digestiva </w:t>
      </w:r>
      <w:r w:rsidRPr="0034503F">
        <w:rPr>
          <w:noProof/>
        </w:rPr>
        <w:t xml:space="preserve">2006; </w:t>
      </w:r>
      <w:r w:rsidRPr="0034503F">
        <w:rPr>
          <w:b/>
          <w:noProof/>
        </w:rPr>
        <w:t>98</w:t>
      </w:r>
      <w:r w:rsidRPr="0034503F">
        <w:rPr>
          <w:noProof/>
        </w:rPr>
        <w:t>(10): 790-792 [PMID: 17094729]</w:t>
      </w:r>
    </w:p>
    <w:p w14:paraId="70842127" w14:textId="77777777" w:rsidR="0034503F" w:rsidRPr="0034503F" w:rsidRDefault="0034503F" w:rsidP="0034503F">
      <w:pPr>
        <w:pStyle w:val="EndNoteBibliography"/>
        <w:rPr>
          <w:noProof/>
        </w:rPr>
      </w:pPr>
      <w:r w:rsidRPr="0034503F">
        <w:rPr>
          <w:noProof/>
        </w:rPr>
        <w:t>207</w:t>
      </w:r>
      <w:r w:rsidRPr="0034503F">
        <w:rPr>
          <w:noProof/>
        </w:rPr>
        <w:tab/>
        <w:t>Losanoff JE, Richman BW, Jones JW. Endoscopic management of Bouveret's syndrome.</w:t>
      </w:r>
      <w:r w:rsidRPr="0034503F">
        <w:rPr>
          <w:i/>
          <w:noProof/>
        </w:rPr>
        <w:t xml:space="preserve"> Surgery </w:t>
      </w:r>
      <w:r w:rsidRPr="0034503F">
        <w:rPr>
          <w:noProof/>
        </w:rPr>
        <w:t xml:space="preserve">2003; </w:t>
      </w:r>
      <w:r w:rsidRPr="0034503F">
        <w:rPr>
          <w:b/>
          <w:noProof/>
        </w:rPr>
        <w:t>133</w:t>
      </w:r>
      <w:r w:rsidRPr="0034503F">
        <w:rPr>
          <w:noProof/>
        </w:rPr>
        <w:t>(2): 230; author reply 230-231 [PMID: 12605189  DOI: 10.1067/msy.2003.66]</w:t>
      </w:r>
    </w:p>
    <w:p w14:paraId="3FC27366" w14:textId="77777777" w:rsidR="0034503F" w:rsidRPr="0034503F" w:rsidRDefault="0034503F" w:rsidP="0034503F">
      <w:pPr>
        <w:pStyle w:val="EndNoteBibliography"/>
        <w:rPr>
          <w:noProof/>
        </w:rPr>
      </w:pPr>
      <w:r w:rsidRPr="0034503F">
        <w:rPr>
          <w:noProof/>
        </w:rPr>
        <w:t>208</w:t>
      </w:r>
      <w:r w:rsidRPr="0034503F">
        <w:rPr>
          <w:noProof/>
        </w:rPr>
        <w:tab/>
        <w:t>Ondrejka P. Bouveret's syndrome treated by a combination of extracorporeal shock-wave lithotripsy (ESWL) and surgical intervention.</w:t>
      </w:r>
      <w:r w:rsidRPr="0034503F">
        <w:rPr>
          <w:i/>
          <w:noProof/>
        </w:rPr>
        <w:t xml:space="preserve"> Endoscopy </w:t>
      </w:r>
      <w:r w:rsidRPr="0034503F">
        <w:rPr>
          <w:noProof/>
        </w:rPr>
        <w:t xml:space="preserve">1999; </w:t>
      </w:r>
      <w:r w:rsidRPr="0034503F">
        <w:rPr>
          <w:b/>
          <w:noProof/>
        </w:rPr>
        <w:t>31</w:t>
      </w:r>
      <w:r w:rsidRPr="0034503F">
        <w:rPr>
          <w:noProof/>
        </w:rPr>
        <w:t>(9): 834 [PMID: 10604627]</w:t>
      </w:r>
    </w:p>
    <w:p w14:paraId="42E51EA7" w14:textId="77777777" w:rsidR="0034503F" w:rsidRPr="0034503F" w:rsidRDefault="0034503F" w:rsidP="0034503F">
      <w:pPr>
        <w:pStyle w:val="EndNoteBibliography"/>
        <w:rPr>
          <w:noProof/>
        </w:rPr>
      </w:pPr>
      <w:r w:rsidRPr="0034503F">
        <w:rPr>
          <w:noProof/>
        </w:rPr>
        <w:t>209</w:t>
      </w:r>
      <w:r w:rsidRPr="0034503F">
        <w:rPr>
          <w:noProof/>
        </w:rPr>
        <w:tab/>
        <w:t>Kjossev KT, Losanoff JE. Endoscopic management of Bouveret's syndrome.</w:t>
      </w:r>
      <w:r w:rsidRPr="0034503F">
        <w:rPr>
          <w:i/>
          <w:noProof/>
        </w:rPr>
        <w:t xml:space="preserve"> Canadian journal of gastroenterology = Journal canadien de gastroenterologie </w:t>
      </w:r>
      <w:r w:rsidRPr="0034503F">
        <w:rPr>
          <w:noProof/>
        </w:rPr>
        <w:t xml:space="preserve">1998; </w:t>
      </w:r>
      <w:r w:rsidRPr="0034503F">
        <w:rPr>
          <w:b/>
          <w:noProof/>
        </w:rPr>
        <w:t>12</w:t>
      </w:r>
      <w:r w:rsidRPr="0034503F">
        <w:rPr>
          <w:noProof/>
        </w:rPr>
        <w:t>(3): 168 [PMID: 9582539]</w:t>
      </w:r>
    </w:p>
    <w:p w14:paraId="1AD121F7" w14:textId="77777777" w:rsidR="0034503F" w:rsidRPr="0034503F" w:rsidRDefault="0034503F" w:rsidP="0034503F">
      <w:pPr>
        <w:pStyle w:val="EndNoteBibliography"/>
        <w:rPr>
          <w:noProof/>
        </w:rPr>
      </w:pPr>
      <w:r w:rsidRPr="0034503F">
        <w:rPr>
          <w:noProof/>
        </w:rPr>
        <w:t>210</w:t>
      </w:r>
      <w:r w:rsidRPr="0034503F">
        <w:rPr>
          <w:noProof/>
        </w:rPr>
        <w:tab/>
        <w:t>Patel A, Agarwal S. The yellow brick road of Bouveret syndrome.</w:t>
      </w:r>
      <w:r w:rsidRPr="0034503F">
        <w:rPr>
          <w:i/>
          <w:noProof/>
        </w:rPr>
        <w:t xml:space="preserve"> Clinical gastroenterology and hepatology : the official clinical practice journal of the American Gastroenterological Association </w:t>
      </w:r>
      <w:r w:rsidRPr="0034503F">
        <w:rPr>
          <w:noProof/>
        </w:rPr>
        <w:t xml:space="preserve">2014; </w:t>
      </w:r>
      <w:r w:rsidRPr="0034503F">
        <w:rPr>
          <w:b/>
          <w:noProof/>
        </w:rPr>
        <w:t>12</w:t>
      </w:r>
      <w:r w:rsidRPr="0034503F">
        <w:rPr>
          <w:noProof/>
        </w:rPr>
        <w:t>(8): A24 [PMID: 24703866  DOI: 10.1016/j.cgh.2014.03.028]</w:t>
      </w:r>
    </w:p>
    <w:p w14:paraId="41AD487C" w14:textId="77777777" w:rsidR="0034503F" w:rsidRPr="0034503F" w:rsidRDefault="0034503F" w:rsidP="0034503F">
      <w:pPr>
        <w:pStyle w:val="EndNoteBibliography"/>
        <w:rPr>
          <w:noProof/>
        </w:rPr>
      </w:pPr>
      <w:r w:rsidRPr="0034503F">
        <w:rPr>
          <w:noProof/>
        </w:rPr>
        <w:t>211</w:t>
      </w:r>
      <w:r w:rsidRPr="0034503F">
        <w:rPr>
          <w:noProof/>
        </w:rPr>
        <w:tab/>
        <w:t>Liew V, Layani L, Speakman D. Bouveret's syndrome in Melbourne.</w:t>
      </w:r>
      <w:r w:rsidRPr="0034503F">
        <w:rPr>
          <w:i/>
          <w:noProof/>
        </w:rPr>
        <w:t xml:space="preserve"> ANZ journal of surgery </w:t>
      </w:r>
      <w:r w:rsidRPr="0034503F">
        <w:rPr>
          <w:noProof/>
        </w:rPr>
        <w:t xml:space="preserve">2002; </w:t>
      </w:r>
      <w:r w:rsidRPr="0034503F">
        <w:rPr>
          <w:b/>
          <w:noProof/>
        </w:rPr>
        <w:t>72</w:t>
      </w:r>
      <w:r w:rsidRPr="0034503F">
        <w:rPr>
          <w:noProof/>
        </w:rPr>
        <w:t>(2): 161-163 [PMID: 12074073]</w:t>
      </w:r>
    </w:p>
    <w:p w14:paraId="59343C57" w14:textId="77777777" w:rsidR="0034503F" w:rsidRPr="0034503F" w:rsidRDefault="0034503F" w:rsidP="0034503F">
      <w:pPr>
        <w:pStyle w:val="EndNoteBibliography"/>
        <w:rPr>
          <w:noProof/>
        </w:rPr>
      </w:pPr>
      <w:r w:rsidRPr="0034503F">
        <w:rPr>
          <w:noProof/>
        </w:rPr>
        <w:t>212</w:t>
      </w:r>
      <w:r w:rsidRPr="0034503F">
        <w:rPr>
          <w:noProof/>
        </w:rPr>
        <w:tab/>
        <w:t>Zong KC, You HB, Gong JP, Tu B. Diagnosis and management of choledochoduodenal fistula.</w:t>
      </w:r>
      <w:r w:rsidRPr="0034503F">
        <w:rPr>
          <w:i/>
          <w:noProof/>
        </w:rPr>
        <w:t xml:space="preserve"> Am Surg </w:t>
      </w:r>
      <w:r w:rsidRPr="0034503F">
        <w:rPr>
          <w:noProof/>
        </w:rPr>
        <w:t xml:space="preserve">2011; </w:t>
      </w:r>
      <w:r w:rsidRPr="0034503F">
        <w:rPr>
          <w:b/>
          <w:noProof/>
        </w:rPr>
        <w:t>77</w:t>
      </w:r>
      <w:r w:rsidRPr="0034503F">
        <w:rPr>
          <w:noProof/>
        </w:rPr>
        <w:t>(3): 348-350 [PMID: 21375850]</w:t>
      </w:r>
    </w:p>
    <w:p w14:paraId="42619EEB" w14:textId="77777777" w:rsidR="0034503F" w:rsidRPr="0034503F" w:rsidRDefault="0034503F" w:rsidP="0034503F">
      <w:pPr>
        <w:pStyle w:val="EndNoteBibliography"/>
        <w:rPr>
          <w:noProof/>
        </w:rPr>
      </w:pPr>
      <w:r w:rsidRPr="0034503F">
        <w:rPr>
          <w:noProof/>
        </w:rPr>
        <w:t>213</w:t>
      </w:r>
      <w:r w:rsidRPr="0034503F">
        <w:rPr>
          <w:noProof/>
        </w:rPr>
        <w:tab/>
        <w:t>Ha JP, Tang CN, Li MK. Pseudo-Bouveret's syndrome.</w:t>
      </w:r>
      <w:r w:rsidRPr="0034503F">
        <w:rPr>
          <w:i/>
          <w:noProof/>
        </w:rPr>
        <w:t xml:space="preserve"> Asian journal of surgery / Asian Surgical Association </w:t>
      </w:r>
      <w:r w:rsidRPr="0034503F">
        <w:rPr>
          <w:noProof/>
        </w:rPr>
        <w:t xml:space="preserve">2004; </w:t>
      </w:r>
      <w:r w:rsidRPr="0034503F">
        <w:rPr>
          <w:b/>
          <w:noProof/>
        </w:rPr>
        <w:t>27</w:t>
      </w:r>
      <w:r w:rsidRPr="0034503F">
        <w:rPr>
          <w:noProof/>
        </w:rPr>
        <w:t>(3): 246-248 [PMID: 15564172  DOI: 10.1016/S1015-9584(09)60044-0]</w:t>
      </w:r>
    </w:p>
    <w:p w14:paraId="7F988498" w14:textId="2ACE2B58" w:rsidR="006F485E" w:rsidRPr="007E7F1D" w:rsidRDefault="005E0FCE">
      <w:pPr>
        <w:rPr>
          <w:rFonts w:ascii="Times New Roman" w:hAnsi="Times New Roman" w:cs="Times New Roman"/>
          <w:lang w:val="en-AU"/>
        </w:rPr>
      </w:pPr>
      <w:r w:rsidRPr="007E7F1D">
        <w:rPr>
          <w:rFonts w:ascii="Times New Roman" w:hAnsi="Times New Roman" w:cs="Times New Roman"/>
          <w:lang w:val="en-AU"/>
        </w:rPr>
        <w:fldChar w:fldCharType="end"/>
      </w:r>
    </w:p>
    <w:p w14:paraId="74FCAC89" w14:textId="24C77F51" w:rsidR="006F485E" w:rsidRPr="007E7F1D" w:rsidRDefault="006F485E" w:rsidP="008843DE">
      <w:pPr>
        <w:rPr>
          <w:rFonts w:ascii="Times New Roman" w:hAnsi="Times New Roman" w:cs="Times New Roman"/>
          <w:lang w:val="en-AU"/>
        </w:rPr>
      </w:pPr>
      <w:r w:rsidRPr="007E7F1D">
        <w:rPr>
          <w:rFonts w:ascii="Times New Roman" w:hAnsi="Times New Roman" w:cs="Times New Roman"/>
          <w:lang w:val="en-AU"/>
        </w:rPr>
        <w:br w:type="page"/>
      </w:r>
    </w:p>
    <w:p w14:paraId="24F99C54" w14:textId="77777777" w:rsidR="00D20490" w:rsidRPr="007E7F1D" w:rsidRDefault="00D20490">
      <w:pPr>
        <w:rPr>
          <w:rFonts w:ascii="Times New Roman" w:hAnsi="Times New Roman" w:cs="Times New Roman"/>
          <w:lang w:val="en-AU"/>
        </w:rPr>
      </w:pPr>
    </w:p>
    <w:p w14:paraId="4FFA6E10" w14:textId="0FAB0E36" w:rsidR="001A4A4D" w:rsidRPr="00B24931" w:rsidRDefault="001A4A4D">
      <w:pPr>
        <w:rPr>
          <w:rFonts w:ascii="Times New Roman" w:hAnsi="Times New Roman" w:cs="Times New Roman"/>
          <w:b/>
          <w:lang w:val="en-AU"/>
        </w:rPr>
      </w:pPr>
    </w:p>
    <w:p w14:paraId="3513CB2A" w14:textId="419215BC" w:rsidR="001A4A4D" w:rsidRPr="00B24931" w:rsidRDefault="00B24931" w:rsidP="001A4A4D">
      <w:pPr>
        <w:rPr>
          <w:rFonts w:ascii="Times New Roman" w:hAnsi="Times New Roman" w:cs="Times New Roman"/>
          <w:b/>
          <w:lang w:val="en-AU"/>
        </w:rPr>
      </w:pPr>
      <w:r w:rsidRPr="00B24931">
        <w:rPr>
          <w:rFonts w:ascii="Times New Roman" w:hAnsi="Times New Roman" w:cs="Times New Roman"/>
          <w:b/>
          <w:lang w:val="en-AU"/>
        </w:rPr>
        <w:t>Figure legends.</w:t>
      </w:r>
    </w:p>
    <w:p w14:paraId="07E67982" w14:textId="77777777" w:rsidR="001A4A4D" w:rsidRPr="007E7F1D" w:rsidRDefault="001A4A4D" w:rsidP="001A4A4D">
      <w:pPr>
        <w:rPr>
          <w:rFonts w:ascii="Times New Roman" w:hAnsi="Times New Roman" w:cs="Times New Roman"/>
          <w:lang w:val="en-AU"/>
        </w:rPr>
      </w:pPr>
    </w:p>
    <w:p w14:paraId="02E4C10F" w14:textId="189ADA4C" w:rsidR="004C27A6" w:rsidRPr="007E7F1D" w:rsidRDefault="001A4A4D" w:rsidP="00B24931">
      <w:pPr>
        <w:rPr>
          <w:rFonts w:ascii="Times New Roman" w:hAnsi="Times New Roman" w:cs="Times New Roman"/>
          <w:lang w:val="en-AU"/>
        </w:rPr>
      </w:pPr>
      <w:proofErr w:type="gramStart"/>
      <w:r w:rsidRPr="007E7F1D">
        <w:rPr>
          <w:rFonts w:ascii="Times New Roman" w:hAnsi="Times New Roman" w:cs="Times New Roman"/>
          <w:lang w:val="en-AU"/>
        </w:rPr>
        <w:t>Figure 1</w:t>
      </w:r>
      <w:r w:rsidR="00B24931">
        <w:rPr>
          <w:rFonts w:ascii="Times New Roman" w:hAnsi="Times New Roman" w:cs="Times New Roman"/>
          <w:lang w:val="en-AU"/>
        </w:rPr>
        <w:t>.</w:t>
      </w:r>
      <w:proofErr w:type="gramEnd"/>
      <w:r w:rsidR="00B24931">
        <w:rPr>
          <w:rFonts w:ascii="Times New Roman" w:hAnsi="Times New Roman" w:cs="Times New Roman"/>
          <w:lang w:val="en-AU"/>
        </w:rPr>
        <w:t xml:space="preserve"> </w:t>
      </w:r>
    </w:p>
    <w:p w14:paraId="47251575" w14:textId="77777777" w:rsidR="00B24931" w:rsidRDefault="00B24931" w:rsidP="00B24931">
      <w:pPr>
        <w:rPr>
          <w:rFonts w:ascii="Times New Roman" w:hAnsi="Times New Roman" w:cs="Times New Roman"/>
          <w:lang w:val="en-AU"/>
        </w:rPr>
      </w:pPr>
    </w:p>
    <w:p w14:paraId="3BF8D838" w14:textId="60900A28" w:rsidR="001A4A4D" w:rsidRDefault="001A4A4D" w:rsidP="00B24931">
      <w:pPr>
        <w:rPr>
          <w:rFonts w:ascii="Times New Roman" w:hAnsi="Times New Roman" w:cs="Times New Roman"/>
          <w:lang w:val="en-AU"/>
        </w:rPr>
      </w:pPr>
      <w:proofErr w:type="gramStart"/>
      <w:r w:rsidRPr="007E7F1D">
        <w:rPr>
          <w:rFonts w:ascii="Times New Roman" w:hAnsi="Times New Roman" w:cs="Times New Roman"/>
          <w:lang w:val="en-AU"/>
        </w:rPr>
        <w:t>Figure 2</w:t>
      </w:r>
      <w:r w:rsidR="00B24931">
        <w:rPr>
          <w:rFonts w:ascii="Times New Roman" w:hAnsi="Times New Roman" w:cs="Times New Roman"/>
          <w:lang w:val="en-AU"/>
        </w:rPr>
        <w:t>.</w:t>
      </w:r>
      <w:proofErr w:type="gramEnd"/>
      <w:r w:rsidR="00B24931">
        <w:rPr>
          <w:rFonts w:ascii="Times New Roman" w:hAnsi="Times New Roman" w:cs="Times New Roman"/>
          <w:lang w:val="en-AU"/>
        </w:rPr>
        <w:t xml:space="preserve"> </w:t>
      </w:r>
      <w:r w:rsidRPr="007E7F1D">
        <w:rPr>
          <w:rFonts w:ascii="Times New Roman" w:hAnsi="Times New Roman" w:cs="Times New Roman"/>
          <w:lang w:val="en-AU"/>
        </w:rPr>
        <w:t>Coronal Section of CT scan</w:t>
      </w:r>
    </w:p>
    <w:p w14:paraId="10E278BA" w14:textId="77777777" w:rsidR="00B24931" w:rsidRDefault="00B24931" w:rsidP="00B24931">
      <w:pPr>
        <w:rPr>
          <w:rFonts w:ascii="Times New Roman" w:hAnsi="Times New Roman" w:cs="Times New Roman"/>
          <w:lang w:val="en-AU"/>
        </w:rPr>
      </w:pPr>
    </w:p>
    <w:p w14:paraId="5511A8C6" w14:textId="121EA4F3" w:rsidR="001A4A4D" w:rsidRDefault="001A4A4D" w:rsidP="00B24931">
      <w:pPr>
        <w:tabs>
          <w:tab w:val="left" w:pos="3820"/>
        </w:tabs>
        <w:rPr>
          <w:rFonts w:ascii="Times New Roman" w:hAnsi="Times New Roman" w:cs="Times New Roman"/>
          <w:lang w:val="en-AU"/>
        </w:rPr>
      </w:pPr>
      <w:proofErr w:type="gramStart"/>
      <w:r w:rsidRPr="007E7F1D">
        <w:rPr>
          <w:rFonts w:ascii="Times New Roman" w:hAnsi="Times New Roman" w:cs="Times New Roman"/>
          <w:lang w:val="en-AU"/>
        </w:rPr>
        <w:t>Figure 3</w:t>
      </w:r>
      <w:r w:rsidR="00B24931">
        <w:rPr>
          <w:rFonts w:ascii="Times New Roman" w:hAnsi="Times New Roman" w:cs="Times New Roman"/>
          <w:lang w:val="en-AU"/>
        </w:rPr>
        <w:t>.</w:t>
      </w:r>
      <w:proofErr w:type="gramEnd"/>
      <w:r w:rsidR="00B24931">
        <w:rPr>
          <w:rFonts w:ascii="Times New Roman" w:hAnsi="Times New Roman" w:cs="Times New Roman"/>
          <w:lang w:val="en-AU"/>
        </w:rPr>
        <w:t xml:space="preserve">  </w:t>
      </w:r>
      <w:proofErr w:type="gramStart"/>
      <w:r w:rsidRPr="007E7F1D">
        <w:rPr>
          <w:rFonts w:ascii="Times New Roman" w:hAnsi="Times New Roman" w:cs="Times New Roman"/>
          <w:lang w:val="en-AU"/>
        </w:rPr>
        <w:t>Cross Section of CT scan showing gallston</w:t>
      </w:r>
      <w:r w:rsidR="00B24931">
        <w:rPr>
          <w:rFonts w:ascii="Times New Roman" w:hAnsi="Times New Roman" w:cs="Times New Roman"/>
          <w:lang w:val="en-AU"/>
        </w:rPr>
        <w:t xml:space="preserve">e in the stomach and </w:t>
      </w:r>
      <w:proofErr w:type="spellStart"/>
      <w:r w:rsidR="00B24931">
        <w:rPr>
          <w:rFonts w:ascii="Times New Roman" w:hAnsi="Times New Roman" w:cs="Times New Roman"/>
          <w:lang w:val="en-AU"/>
        </w:rPr>
        <w:t>pneumobilia</w:t>
      </w:r>
      <w:proofErr w:type="spellEnd"/>
      <w:r w:rsidR="00B24931">
        <w:rPr>
          <w:rFonts w:ascii="Times New Roman" w:hAnsi="Times New Roman" w:cs="Times New Roman"/>
          <w:lang w:val="en-AU"/>
        </w:rPr>
        <w:t>.</w:t>
      </w:r>
      <w:proofErr w:type="gramEnd"/>
      <w:r w:rsidR="00B24931">
        <w:rPr>
          <w:rFonts w:ascii="Times New Roman" w:hAnsi="Times New Roman" w:cs="Times New Roman"/>
          <w:lang w:val="en-AU"/>
        </w:rPr>
        <w:t xml:space="preserve"> T</w:t>
      </w:r>
      <w:r w:rsidRPr="007E7F1D">
        <w:rPr>
          <w:rFonts w:ascii="Times New Roman" w:hAnsi="Times New Roman" w:cs="Times New Roman"/>
          <w:lang w:val="en-AU"/>
        </w:rPr>
        <w:t>he gallbladder is contracted and gas-filled</w:t>
      </w:r>
      <w:r w:rsidR="00B24931">
        <w:rPr>
          <w:rFonts w:ascii="Times New Roman" w:hAnsi="Times New Roman" w:cs="Times New Roman"/>
          <w:lang w:val="en-AU"/>
        </w:rPr>
        <w:t>.</w:t>
      </w:r>
    </w:p>
    <w:p w14:paraId="5A6C91B5" w14:textId="77777777" w:rsidR="00B24931" w:rsidRDefault="00B24931" w:rsidP="00B24931">
      <w:pPr>
        <w:tabs>
          <w:tab w:val="left" w:pos="3820"/>
        </w:tabs>
        <w:rPr>
          <w:rFonts w:ascii="Times New Roman" w:hAnsi="Times New Roman" w:cs="Times New Roman"/>
          <w:lang w:val="en-AU"/>
        </w:rPr>
      </w:pPr>
    </w:p>
    <w:p w14:paraId="04C9914C" w14:textId="54E522ED" w:rsidR="008B364F" w:rsidRPr="007E7F1D" w:rsidRDefault="008B364F" w:rsidP="00B24931">
      <w:pPr>
        <w:tabs>
          <w:tab w:val="left" w:pos="3820"/>
        </w:tabs>
        <w:rPr>
          <w:rFonts w:ascii="Times New Roman" w:hAnsi="Times New Roman" w:cs="Times New Roman"/>
          <w:lang w:val="en-AU"/>
        </w:rPr>
      </w:pPr>
      <w:r w:rsidRPr="007E7F1D">
        <w:rPr>
          <w:rFonts w:ascii="Times New Roman" w:hAnsi="Times New Roman" w:cs="Times New Roman"/>
          <w:lang w:val="en-AU"/>
        </w:rPr>
        <w:t>Figure 4</w:t>
      </w:r>
    </w:p>
    <w:p w14:paraId="04F20CE3" w14:textId="77777777" w:rsidR="008B364F" w:rsidRPr="007E7F1D" w:rsidRDefault="008B364F" w:rsidP="008B364F">
      <w:pPr>
        <w:tabs>
          <w:tab w:val="left" w:pos="3820"/>
        </w:tabs>
        <w:jc w:val="center"/>
        <w:rPr>
          <w:rFonts w:ascii="Times New Roman" w:hAnsi="Times New Roman" w:cs="Times New Roman"/>
          <w:lang w:val="en-AU"/>
        </w:rPr>
      </w:pPr>
    </w:p>
    <w:p w14:paraId="751E5A7F" w14:textId="77777777" w:rsidR="00B24931" w:rsidRDefault="008B364F" w:rsidP="00B24931">
      <w:pPr>
        <w:rPr>
          <w:rFonts w:ascii="Times New Roman" w:hAnsi="Times New Roman" w:cs="Times New Roman"/>
          <w:lang w:val="en-AU"/>
        </w:rPr>
      </w:pPr>
      <w:r w:rsidRPr="007E7F1D">
        <w:rPr>
          <w:rFonts w:ascii="Times New Roman" w:hAnsi="Times New Roman" w:cs="Times New Roman"/>
          <w:lang w:val="en-AU"/>
        </w:rPr>
        <w:t>Figure 5</w:t>
      </w:r>
    </w:p>
    <w:p w14:paraId="3A9528F5" w14:textId="77777777" w:rsidR="00B24931" w:rsidRDefault="00B24931" w:rsidP="00B24931">
      <w:pPr>
        <w:rPr>
          <w:rFonts w:ascii="Times New Roman" w:hAnsi="Times New Roman" w:cs="Times New Roman"/>
          <w:lang w:val="en-AU"/>
        </w:rPr>
      </w:pPr>
    </w:p>
    <w:p w14:paraId="493B671C" w14:textId="2882BCE3" w:rsidR="008B364F" w:rsidRPr="007E7F1D" w:rsidRDefault="008B364F" w:rsidP="00B24931">
      <w:pPr>
        <w:rPr>
          <w:rFonts w:ascii="Times New Roman" w:hAnsi="Times New Roman" w:cs="Times New Roman"/>
          <w:lang w:val="en-AU"/>
        </w:rPr>
      </w:pPr>
      <w:r w:rsidRPr="007E7F1D">
        <w:rPr>
          <w:rFonts w:ascii="Times New Roman" w:hAnsi="Times New Roman" w:cs="Times New Roman"/>
          <w:lang w:val="en-AU"/>
        </w:rPr>
        <w:t>Figure 6</w:t>
      </w:r>
    </w:p>
    <w:p w14:paraId="2A1D5221" w14:textId="77777777" w:rsidR="008B364F" w:rsidRPr="007E7F1D" w:rsidRDefault="008B364F" w:rsidP="008B364F">
      <w:pPr>
        <w:rPr>
          <w:rFonts w:ascii="Times New Roman" w:hAnsi="Times New Roman" w:cs="Times New Roman"/>
          <w:lang w:val="en-AU"/>
        </w:rPr>
      </w:pPr>
    </w:p>
    <w:p w14:paraId="22C43A25" w14:textId="3AB31DDC" w:rsidR="008B364F" w:rsidRDefault="008B364F" w:rsidP="00B24931">
      <w:pPr>
        <w:tabs>
          <w:tab w:val="left" w:pos="5080"/>
        </w:tabs>
        <w:rPr>
          <w:rFonts w:ascii="Times New Roman" w:hAnsi="Times New Roman" w:cs="Times New Roman"/>
          <w:lang w:val="en-AU"/>
        </w:rPr>
      </w:pPr>
      <w:r w:rsidRPr="007E7F1D">
        <w:rPr>
          <w:rFonts w:ascii="Times New Roman" w:hAnsi="Times New Roman" w:cs="Times New Roman"/>
          <w:lang w:val="en-AU"/>
        </w:rPr>
        <w:t>Figure 7</w:t>
      </w:r>
    </w:p>
    <w:p w14:paraId="1C58B2E7" w14:textId="77777777" w:rsidR="00B24931" w:rsidRDefault="00B24931" w:rsidP="00B24931">
      <w:pPr>
        <w:tabs>
          <w:tab w:val="left" w:pos="5080"/>
        </w:tabs>
        <w:rPr>
          <w:rFonts w:ascii="Times New Roman" w:hAnsi="Times New Roman" w:cs="Times New Roman"/>
          <w:lang w:val="en-AU"/>
        </w:rPr>
      </w:pPr>
    </w:p>
    <w:p w14:paraId="11D40716" w14:textId="1222071F" w:rsidR="00B24931" w:rsidRPr="00B24931" w:rsidRDefault="00B24931" w:rsidP="00B24931">
      <w:pPr>
        <w:tabs>
          <w:tab w:val="left" w:pos="5080"/>
        </w:tabs>
        <w:rPr>
          <w:rFonts w:ascii="Times New Roman" w:hAnsi="Times New Roman" w:cs="Times New Roman"/>
          <w:b/>
          <w:lang w:val="en-AU"/>
        </w:rPr>
      </w:pPr>
      <w:r w:rsidRPr="00B24931">
        <w:rPr>
          <w:rFonts w:ascii="Times New Roman" w:hAnsi="Times New Roman" w:cs="Times New Roman"/>
          <w:b/>
          <w:lang w:val="en-AU"/>
        </w:rPr>
        <w:t>Chart legends.</w:t>
      </w:r>
    </w:p>
    <w:p w14:paraId="4FE96BC1" w14:textId="77777777" w:rsidR="00B24931" w:rsidRPr="007E7F1D" w:rsidRDefault="00B24931" w:rsidP="00B24931">
      <w:pPr>
        <w:rPr>
          <w:rFonts w:ascii="Times New Roman" w:hAnsi="Times New Roman" w:cs="Times New Roman"/>
          <w:lang w:val="en-AU"/>
        </w:rPr>
      </w:pPr>
    </w:p>
    <w:p w14:paraId="48D7AF4B" w14:textId="77777777" w:rsidR="00B24931" w:rsidRPr="007E7F1D" w:rsidRDefault="00B24931" w:rsidP="00B24931">
      <w:pPr>
        <w:rPr>
          <w:rFonts w:ascii="Times New Roman" w:hAnsi="Times New Roman" w:cs="Times New Roman"/>
          <w:lang w:val="en-AU"/>
        </w:rPr>
      </w:pPr>
      <w:proofErr w:type="gramStart"/>
      <w:r w:rsidRPr="007E7F1D">
        <w:rPr>
          <w:rFonts w:ascii="Times New Roman" w:hAnsi="Times New Roman" w:cs="Times New Roman"/>
          <w:lang w:val="en-AU"/>
        </w:rPr>
        <w:t>Chart 1</w:t>
      </w:r>
      <w:r>
        <w:rPr>
          <w:rFonts w:ascii="Times New Roman" w:hAnsi="Times New Roman" w:cs="Times New Roman"/>
          <w:lang w:val="en-AU"/>
        </w:rPr>
        <w:t>.</w:t>
      </w:r>
      <w:proofErr w:type="gramEnd"/>
      <w:r>
        <w:rPr>
          <w:rFonts w:ascii="Times New Roman" w:hAnsi="Times New Roman" w:cs="Times New Roman"/>
          <w:lang w:val="en-AU"/>
        </w:rPr>
        <w:t xml:space="preserve"> Sixty-four </w:t>
      </w:r>
      <w:proofErr w:type="spellStart"/>
      <w:r>
        <w:rPr>
          <w:rFonts w:ascii="Times New Roman" w:hAnsi="Times New Roman" w:cs="Times New Roman"/>
          <w:lang w:val="en-AU"/>
        </w:rPr>
        <w:t>percent</w:t>
      </w:r>
      <w:proofErr w:type="spellEnd"/>
      <w:r>
        <w:rPr>
          <w:rFonts w:ascii="Times New Roman" w:hAnsi="Times New Roman" w:cs="Times New Roman"/>
          <w:lang w:val="en-AU"/>
        </w:rPr>
        <w:t xml:space="preserve"> of the identified cases in the literature were female.</w:t>
      </w:r>
    </w:p>
    <w:p w14:paraId="67815058" w14:textId="77777777" w:rsidR="00B24931" w:rsidRPr="007E7F1D" w:rsidRDefault="00B24931" w:rsidP="00B24931">
      <w:pPr>
        <w:rPr>
          <w:rFonts w:ascii="Times New Roman" w:hAnsi="Times New Roman" w:cs="Times New Roman"/>
          <w:lang w:val="en-AU"/>
        </w:rPr>
      </w:pPr>
    </w:p>
    <w:p w14:paraId="66F43ED2" w14:textId="77777777" w:rsidR="00B24931" w:rsidRPr="007E7F1D" w:rsidRDefault="00B24931" w:rsidP="00B24931">
      <w:pPr>
        <w:rPr>
          <w:rFonts w:ascii="Times New Roman" w:hAnsi="Times New Roman" w:cs="Times New Roman"/>
          <w:lang w:val="en-AU"/>
        </w:rPr>
      </w:pPr>
      <w:proofErr w:type="gramStart"/>
      <w:r w:rsidRPr="007E7F1D">
        <w:rPr>
          <w:rFonts w:ascii="Times New Roman" w:hAnsi="Times New Roman" w:cs="Times New Roman"/>
          <w:lang w:val="en-AU"/>
        </w:rPr>
        <w:t>Chart 2</w:t>
      </w:r>
      <w:r>
        <w:rPr>
          <w:rFonts w:ascii="Times New Roman" w:hAnsi="Times New Roman" w:cs="Times New Roman"/>
          <w:lang w:val="en-AU"/>
        </w:rPr>
        <w:t>.</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Bouveret’s</w:t>
      </w:r>
      <w:proofErr w:type="spellEnd"/>
      <w:r>
        <w:rPr>
          <w:rFonts w:ascii="Times New Roman" w:hAnsi="Times New Roman" w:cs="Times New Roman"/>
          <w:lang w:val="en-AU"/>
        </w:rPr>
        <w:t xml:space="preserve"> syndrome is more common in elderly patients, with the majority of cases occurring above 71 years of age.</w:t>
      </w:r>
    </w:p>
    <w:p w14:paraId="7ADBF963" w14:textId="77777777" w:rsidR="00B24931" w:rsidRPr="007E7F1D" w:rsidRDefault="00B24931" w:rsidP="00B24931">
      <w:pPr>
        <w:jc w:val="center"/>
        <w:rPr>
          <w:rFonts w:ascii="Times New Roman" w:hAnsi="Times New Roman" w:cs="Times New Roman"/>
          <w:lang w:val="en-AU"/>
        </w:rPr>
      </w:pPr>
    </w:p>
    <w:p w14:paraId="63FB38CF" w14:textId="77777777" w:rsidR="00B24931" w:rsidRPr="007E7F1D" w:rsidRDefault="00B24931" w:rsidP="00B24931">
      <w:pPr>
        <w:rPr>
          <w:rFonts w:ascii="Times New Roman" w:hAnsi="Times New Roman" w:cs="Times New Roman"/>
          <w:lang w:val="en-AU"/>
        </w:rPr>
      </w:pPr>
      <w:proofErr w:type="gramStart"/>
      <w:r w:rsidRPr="007E7F1D">
        <w:rPr>
          <w:rFonts w:ascii="Times New Roman" w:hAnsi="Times New Roman" w:cs="Times New Roman"/>
          <w:lang w:val="en-AU"/>
        </w:rPr>
        <w:t>Chart 3</w:t>
      </w:r>
      <w:r>
        <w:rPr>
          <w:rFonts w:ascii="Times New Roman" w:hAnsi="Times New Roman" w:cs="Times New Roman"/>
          <w:lang w:val="en-AU"/>
        </w:rPr>
        <w:t>.</w:t>
      </w:r>
      <w:proofErr w:type="gramEnd"/>
      <w:r>
        <w:rPr>
          <w:rFonts w:ascii="Times New Roman" w:hAnsi="Times New Roman" w:cs="Times New Roman"/>
          <w:lang w:val="en-AU"/>
        </w:rPr>
        <w:t xml:space="preserve"> While some cases were successfully treated </w:t>
      </w:r>
      <w:proofErr w:type="spellStart"/>
      <w:r>
        <w:rPr>
          <w:rFonts w:ascii="Times New Roman" w:hAnsi="Times New Roman" w:cs="Times New Roman"/>
          <w:lang w:val="en-AU"/>
        </w:rPr>
        <w:t>endoscopically</w:t>
      </w:r>
      <w:proofErr w:type="spellEnd"/>
      <w:r>
        <w:rPr>
          <w:rFonts w:ascii="Times New Roman" w:hAnsi="Times New Roman" w:cs="Times New Roman"/>
          <w:lang w:val="en-AU"/>
        </w:rPr>
        <w:t>, the majority of cases require open surgical management.</w:t>
      </w:r>
    </w:p>
    <w:p w14:paraId="3F52F96C" w14:textId="77777777" w:rsidR="00B24931" w:rsidRPr="007E7F1D" w:rsidRDefault="00B24931" w:rsidP="00B24931">
      <w:pPr>
        <w:jc w:val="center"/>
        <w:rPr>
          <w:rFonts w:ascii="Times New Roman" w:hAnsi="Times New Roman" w:cs="Times New Roman"/>
          <w:lang w:val="en-AU"/>
        </w:rPr>
      </w:pPr>
    </w:p>
    <w:p w14:paraId="6D3789C3" w14:textId="77777777" w:rsidR="00B24931" w:rsidRPr="007E7F1D" w:rsidRDefault="00B24931" w:rsidP="00B24931">
      <w:pPr>
        <w:rPr>
          <w:rFonts w:ascii="Times New Roman" w:hAnsi="Times New Roman" w:cs="Times New Roman"/>
          <w:lang w:val="en-AU"/>
        </w:rPr>
      </w:pPr>
      <w:proofErr w:type="gramStart"/>
      <w:r w:rsidRPr="007E7F1D">
        <w:rPr>
          <w:rFonts w:ascii="Times New Roman" w:hAnsi="Times New Roman" w:cs="Times New Roman"/>
          <w:lang w:val="en-AU"/>
        </w:rPr>
        <w:t>Chart 4</w:t>
      </w:r>
      <w:r>
        <w:rPr>
          <w:rFonts w:ascii="Times New Roman" w:hAnsi="Times New Roman" w:cs="Times New Roman"/>
          <w:lang w:val="en-AU"/>
        </w:rPr>
        <w:t>.</w:t>
      </w:r>
      <w:proofErr w:type="gramEnd"/>
      <w:r>
        <w:rPr>
          <w:rFonts w:ascii="Times New Roman" w:hAnsi="Times New Roman" w:cs="Times New Roman"/>
          <w:lang w:val="en-AU"/>
        </w:rPr>
        <w:t xml:space="preserve"> </w:t>
      </w:r>
    </w:p>
    <w:p w14:paraId="5C8C65FF" w14:textId="77777777" w:rsidR="00B24931" w:rsidRPr="007E7F1D" w:rsidRDefault="00B24931" w:rsidP="00B24931">
      <w:pPr>
        <w:rPr>
          <w:rFonts w:ascii="Times New Roman" w:hAnsi="Times New Roman" w:cs="Times New Roman"/>
          <w:lang w:val="en-AU"/>
        </w:rPr>
      </w:pPr>
    </w:p>
    <w:p w14:paraId="4172C1F8" w14:textId="77777777" w:rsidR="00B24931" w:rsidRPr="007E7F1D" w:rsidRDefault="00B24931" w:rsidP="00B24931">
      <w:pPr>
        <w:rPr>
          <w:rFonts w:ascii="Times New Roman" w:hAnsi="Times New Roman" w:cs="Times New Roman"/>
          <w:lang w:val="en-AU"/>
        </w:rPr>
      </w:pPr>
      <w:r w:rsidRPr="007E7F1D">
        <w:rPr>
          <w:rFonts w:ascii="Times New Roman" w:hAnsi="Times New Roman" w:cs="Times New Roman"/>
          <w:lang w:val="en-AU"/>
        </w:rPr>
        <w:t>Chart 5</w:t>
      </w:r>
    </w:p>
    <w:p w14:paraId="1F471D2F" w14:textId="77777777" w:rsidR="00B24931" w:rsidRPr="007E7F1D" w:rsidRDefault="00B24931" w:rsidP="00B24931">
      <w:pPr>
        <w:jc w:val="center"/>
        <w:rPr>
          <w:rFonts w:ascii="Times New Roman" w:hAnsi="Times New Roman" w:cs="Times New Roman"/>
          <w:lang w:val="en-AU"/>
        </w:rPr>
      </w:pPr>
    </w:p>
    <w:p w14:paraId="063767B3" w14:textId="77777777" w:rsidR="00B24931" w:rsidRPr="007E7F1D" w:rsidRDefault="00B24931" w:rsidP="00B24931">
      <w:pPr>
        <w:rPr>
          <w:rFonts w:ascii="Times New Roman" w:hAnsi="Times New Roman" w:cs="Times New Roman"/>
          <w:lang w:val="en-AU"/>
        </w:rPr>
      </w:pPr>
      <w:r w:rsidRPr="007E7F1D">
        <w:rPr>
          <w:rFonts w:ascii="Times New Roman" w:hAnsi="Times New Roman" w:cs="Times New Roman"/>
          <w:lang w:val="en-AU"/>
        </w:rPr>
        <w:t>Chart 6</w:t>
      </w:r>
    </w:p>
    <w:p w14:paraId="72C52569" w14:textId="77777777" w:rsidR="00B24931" w:rsidRDefault="00B24931" w:rsidP="00B24931">
      <w:pPr>
        <w:jc w:val="center"/>
        <w:rPr>
          <w:rFonts w:ascii="Times New Roman" w:hAnsi="Times New Roman" w:cs="Times New Roman"/>
          <w:lang w:val="en-AU"/>
        </w:rPr>
      </w:pPr>
    </w:p>
    <w:p w14:paraId="79695145" w14:textId="77777777" w:rsidR="00B24931" w:rsidRDefault="00B24931" w:rsidP="00B24931">
      <w:pPr>
        <w:rPr>
          <w:rFonts w:ascii="Times New Roman" w:hAnsi="Times New Roman" w:cs="Times New Roman"/>
          <w:lang w:val="en-AU"/>
        </w:rPr>
      </w:pPr>
      <w:proofErr w:type="gramStart"/>
      <w:r w:rsidRPr="007E7F1D">
        <w:rPr>
          <w:rFonts w:ascii="Times New Roman" w:hAnsi="Times New Roman" w:cs="Times New Roman"/>
          <w:lang w:val="en-AU"/>
        </w:rPr>
        <w:t>Chart 7</w:t>
      </w:r>
      <w:r>
        <w:rPr>
          <w:rFonts w:ascii="Times New Roman" w:hAnsi="Times New Roman" w:cs="Times New Roman"/>
          <w:lang w:val="en-AU"/>
        </w:rPr>
        <w:t>.</w:t>
      </w:r>
      <w:proofErr w:type="gramEnd"/>
      <w:r>
        <w:rPr>
          <w:rFonts w:ascii="Times New Roman" w:hAnsi="Times New Roman" w:cs="Times New Roman"/>
          <w:lang w:val="en-AU"/>
        </w:rPr>
        <w:t xml:space="preserve"> In patients receiving surgical stone retrieval, the majority did not receive a concurrent or delayed cholecystectomy.</w:t>
      </w:r>
    </w:p>
    <w:p w14:paraId="10393093" w14:textId="77777777" w:rsidR="00B24931" w:rsidRDefault="00B24931" w:rsidP="00B24931">
      <w:pPr>
        <w:rPr>
          <w:rFonts w:ascii="Times New Roman" w:hAnsi="Times New Roman" w:cs="Times New Roman"/>
          <w:lang w:val="en-AU"/>
        </w:rPr>
      </w:pPr>
    </w:p>
    <w:p w14:paraId="7D09325E" w14:textId="1353FD91" w:rsidR="00800C03" w:rsidRDefault="00800C03">
      <w:pPr>
        <w:rPr>
          <w:rFonts w:ascii="Times New Roman" w:hAnsi="Times New Roman" w:cs="Times New Roman"/>
          <w:lang w:val="en-AU"/>
        </w:rPr>
      </w:pPr>
      <w:r>
        <w:rPr>
          <w:rFonts w:ascii="Times New Roman" w:hAnsi="Times New Roman" w:cs="Times New Roman"/>
          <w:lang w:val="en-AU"/>
        </w:rPr>
        <w:br w:type="page"/>
      </w:r>
    </w:p>
    <w:p w14:paraId="3D032814" w14:textId="77777777" w:rsidR="00EE027D" w:rsidRDefault="00EE027D" w:rsidP="00800C03">
      <w:pPr>
        <w:jc w:val="center"/>
        <w:rPr>
          <w:rFonts w:ascii="Times New Roman" w:hAnsi="Times New Roman" w:cs="Times New Roman"/>
          <w:sz w:val="20"/>
          <w:lang w:val="en-AU"/>
        </w:rPr>
        <w:sectPr w:rsidR="00EE027D" w:rsidSect="008B364F">
          <w:footerReference w:type="even" r:id="rId13"/>
          <w:footerReference w:type="default" r:id="rId14"/>
          <w:pgSz w:w="11900" w:h="16840"/>
          <w:pgMar w:top="950" w:right="1440" w:bottom="1440" w:left="1440" w:header="708" w:footer="708" w:gutter="0"/>
          <w:cols w:space="708"/>
          <w:docGrid w:linePitch="360"/>
        </w:sectPr>
      </w:pPr>
    </w:p>
    <w:p w14:paraId="066CB5FC" w14:textId="572EE48F" w:rsidR="00800C03" w:rsidRPr="007E7F1D" w:rsidRDefault="00800C03" w:rsidP="00800C03">
      <w:pPr>
        <w:jc w:val="center"/>
        <w:rPr>
          <w:rFonts w:ascii="Times New Roman" w:hAnsi="Times New Roman" w:cs="Times New Roman"/>
          <w:sz w:val="20"/>
          <w:lang w:val="en-AU"/>
        </w:rPr>
      </w:pPr>
      <w:proofErr w:type="gramStart"/>
      <w:r w:rsidRPr="007E7F1D">
        <w:rPr>
          <w:rFonts w:ascii="Times New Roman" w:hAnsi="Times New Roman" w:cs="Times New Roman"/>
          <w:sz w:val="20"/>
          <w:lang w:val="en-AU"/>
        </w:rPr>
        <w:lastRenderedPageBreak/>
        <w:t>Table 1.</w:t>
      </w:r>
      <w:proofErr w:type="gramEnd"/>
      <w:r w:rsidRPr="007E7F1D">
        <w:rPr>
          <w:rFonts w:ascii="Times New Roman" w:hAnsi="Times New Roman" w:cs="Times New Roman"/>
          <w:sz w:val="20"/>
          <w:lang w:val="en-AU"/>
        </w:rPr>
        <w:t xml:space="preserve"> Review articles</w:t>
      </w:r>
    </w:p>
    <w:p w14:paraId="138E2F42" w14:textId="77777777" w:rsidR="00800C03" w:rsidRPr="007E7F1D" w:rsidRDefault="00800C03" w:rsidP="00800C03">
      <w:pPr>
        <w:jc w:val="center"/>
        <w:rPr>
          <w:rFonts w:ascii="Times New Roman" w:hAnsi="Times New Roman" w:cs="Times New Roman"/>
          <w:lang w:val="en-AU"/>
        </w:rPr>
      </w:pPr>
    </w:p>
    <w:p w14:paraId="50B7BEFB" w14:textId="77777777" w:rsidR="00800C03" w:rsidRPr="007E7F1D" w:rsidRDefault="00800C03" w:rsidP="00800C03">
      <w:pPr>
        <w:rPr>
          <w:rFonts w:ascii="Times New Roman" w:hAnsi="Times New Roman" w:cs="Times New Roman"/>
          <w:lang w:val="en-AU"/>
        </w:rPr>
      </w:pPr>
    </w:p>
    <w:tbl>
      <w:tblPr>
        <w:tblStyle w:val="TableGrid"/>
        <w:tblW w:w="13532" w:type="dxa"/>
        <w:tblLook w:val="04A0" w:firstRow="1" w:lastRow="0" w:firstColumn="1" w:lastColumn="0" w:noHBand="0" w:noVBand="1"/>
      </w:tblPr>
      <w:tblGrid>
        <w:gridCol w:w="1519"/>
        <w:gridCol w:w="722"/>
        <w:gridCol w:w="803"/>
        <w:gridCol w:w="653"/>
        <w:gridCol w:w="1260"/>
        <w:gridCol w:w="1051"/>
        <w:gridCol w:w="1269"/>
        <w:gridCol w:w="1367"/>
        <w:gridCol w:w="1653"/>
        <w:gridCol w:w="1884"/>
        <w:gridCol w:w="1351"/>
      </w:tblGrid>
      <w:tr w:rsidR="00800C03" w:rsidRPr="007E7F1D" w14:paraId="2778AD30" w14:textId="77777777" w:rsidTr="00A90D82">
        <w:tc>
          <w:tcPr>
            <w:tcW w:w="1519" w:type="dxa"/>
          </w:tcPr>
          <w:p w14:paraId="34269261"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Author</w:t>
            </w:r>
          </w:p>
        </w:tc>
        <w:tc>
          <w:tcPr>
            <w:tcW w:w="722" w:type="dxa"/>
          </w:tcPr>
          <w:p w14:paraId="46CA5BFE"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Year</w:t>
            </w:r>
          </w:p>
        </w:tc>
        <w:tc>
          <w:tcPr>
            <w:tcW w:w="803" w:type="dxa"/>
          </w:tcPr>
          <w:p w14:paraId="5C38076C"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No. articles</w:t>
            </w:r>
          </w:p>
        </w:tc>
        <w:tc>
          <w:tcPr>
            <w:tcW w:w="653" w:type="dxa"/>
          </w:tcPr>
          <w:p w14:paraId="6C81A681"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No. cases</w:t>
            </w:r>
          </w:p>
        </w:tc>
        <w:tc>
          <w:tcPr>
            <w:tcW w:w="1260" w:type="dxa"/>
          </w:tcPr>
          <w:p w14:paraId="44DD8EC3"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Age</w:t>
            </w:r>
          </w:p>
          <w:p w14:paraId="02BA97E6"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Mean ± SD)</w:t>
            </w:r>
          </w:p>
        </w:tc>
        <w:tc>
          <w:tcPr>
            <w:tcW w:w="1051" w:type="dxa"/>
          </w:tcPr>
          <w:p w14:paraId="4B6209DA"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Female</w:t>
            </w:r>
          </w:p>
        </w:tc>
        <w:tc>
          <w:tcPr>
            <w:tcW w:w="1269" w:type="dxa"/>
          </w:tcPr>
          <w:p w14:paraId="0B20CBFD"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Endoscopy performed</w:t>
            </w:r>
          </w:p>
        </w:tc>
        <w:tc>
          <w:tcPr>
            <w:tcW w:w="1367" w:type="dxa"/>
          </w:tcPr>
          <w:p w14:paraId="043E6096"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Nonsurgical treatment success</w:t>
            </w:r>
          </w:p>
        </w:tc>
        <w:tc>
          <w:tcPr>
            <w:tcW w:w="1653" w:type="dxa"/>
          </w:tcPr>
          <w:p w14:paraId="680C0C64" w14:textId="77777777" w:rsidR="00800C03" w:rsidRPr="007E7F1D" w:rsidRDefault="00800C03" w:rsidP="00A90D82">
            <w:pPr>
              <w:jc w:val="center"/>
              <w:rPr>
                <w:rFonts w:ascii="Times New Roman" w:hAnsi="Times New Roman" w:cs="Times New Roman"/>
                <w:sz w:val="20"/>
                <w:lang w:val="en-AU"/>
              </w:rPr>
            </w:pPr>
            <w:proofErr w:type="spellStart"/>
            <w:r w:rsidRPr="007E7F1D">
              <w:rPr>
                <w:rFonts w:ascii="Times New Roman" w:hAnsi="Times New Roman" w:cs="Times New Roman"/>
                <w:sz w:val="20"/>
                <w:lang w:val="en-AU"/>
              </w:rPr>
              <w:t>Enterolithotomy</w:t>
            </w:r>
            <w:proofErr w:type="spellEnd"/>
          </w:p>
        </w:tc>
        <w:tc>
          <w:tcPr>
            <w:tcW w:w="1884" w:type="dxa"/>
          </w:tcPr>
          <w:p w14:paraId="3144577C"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Cholecystectomy</w:t>
            </w:r>
          </w:p>
        </w:tc>
        <w:tc>
          <w:tcPr>
            <w:tcW w:w="1351" w:type="dxa"/>
          </w:tcPr>
          <w:p w14:paraId="25DCECE4"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Mortality / Major complications</w:t>
            </w:r>
          </w:p>
        </w:tc>
      </w:tr>
      <w:tr w:rsidR="00800C03" w:rsidRPr="007E7F1D" w14:paraId="3AE90881" w14:textId="77777777" w:rsidTr="00A90D82">
        <w:tc>
          <w:tcPr>
            <w:tcW w:w="1519" w:type="dxa"/>
          </w:tcPr>
          <w:p w14:paraId="5B98D36B" w14:textId="77777777" w:rsidR="00800C03" w:rsidRPr="007E7F1D" w:rsidRDefault="00800C03" w:rsidP="00A90D82">
            <w:pPr>
              <w:jc w:val="center"/>
              <w:rPr>
                <w:rFonts w:ascii="Times New Roman" w:hAnsi="Times New Roman" w:cs="Times New Roman"/>
                <w:sz w:val="20"/>
                <w:lang w:val="en-AU"/>
              </w:rPr>
            </w:pPr>
            <w:proofErr w:type="spellStart"/>
            <w:r w:rsidRPr="007E7F1D">
              <w:rPr>
                <w:rFonts w:ascii="Times New Roman" w:hAnsi="Times New Roman" w:cs="Times New Roman"/>
                <w:sz w:val="20"/>
                <w:lang w:val="en-AU"/>
              </w:rPr>
              <w:t>Cappell</w:t>
            </w:r>
            <w:proofErr w:type="spellEnd"/>
            <w:r w:rsidRPr="007E7F1D">
              <w:rPr>
                <w:rFonts w:ascii="Times New Roman" w:hAnsi="Times New Roman" w:cs="Times New Roman"/>
                <w:sz w:val="20"/>
                <w:lang w:val="en-AU"/>
              </w:rPr>
              <w:t xml:space="preserve"> et al.</w:t>
            </w:r>
          </w:p>
        </w:tc>
        <w:tc>
          <w:tcPr>
            <w:tcW w:w="722" w:type="dxa"/>
          </w:tcPr>
          <w:p w14:paraId="10F38691"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2006</w:t>
            </w:r>
          </w:p>
        </w:tc>
        <w:tc>
          <w:tcPr>
            <w:tcW w:w="803" w:type="dxa"/>
          </w:tcPr>
          <w:p w14:paraId="697E2238"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11</w:t>
            </w:r>
          </w:p>
        </w:tc>
        <w:tc>
          <w:tcPr>
            <w:tcW w:w="653" w:type="dxa"/>
          </w:tcPr>
          <w:p w14:paraId="26F3AB5E"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28</w:t>
            </w:r>
          </w:p>
        </w:tc>
        <w:tc>
          <w:tcPr>
            <w:tcW w:w="1260" w:type="dxa"/>
          </w:tcPr>
          <w:p w14:paraId="6D01F3A3"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74.1 ± 11.1</w:t>
            </w:r>
          </w:p>
        </w:tc>
        <w:tc>
          <w:tcPr>
            <w:tcW w:w="1051" w:type="dxa"/>
          </w:tcPr>
          <w:p w14:paraId="7EECA0C8"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5.1%</w:t>
            </w:r>
          </w:p>
        </w:tc>
        <w:tc>
          <w:tcPr>
            <w:tcW w:w="1269" w:type="dxa"/>
          </w:tcPr>
          <w:p w14:paraId="56E12080"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3%</w:t>
            </w:r>
          </w:p>
        </w:tc>
        <w:tc>
          <w:tcPr>
            <w:tcW w:w="1367" w:type="dxa"/>
          </w:tcPr>
          <w:p w14:paraId="15A8B47B"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8.0%</w:t>
            </w:r>
          </w:p>
        </w:tc>
        <w:tc>
          <w:tcPr>
            <w:tcW w:w="1653" w:type="dxa"/>
          </w:tcPr>
          <w:p w14:paraId="04208E5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98/128 = 76.6%</w:t>
            </w:r>
          </w:p>
        </w:tc>
        <w:tc>
          <w:tcPr>
            <w:tcW w:w="1884" w:type="dxa"/>
          </w:tcPr>
          <w:p w14:paraId="7000F678"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40/98 = 40.8%</w:t>
            </w:r>
          </w:p>
        </w:tc>
        <w:tc>
          <w:tcPr>
            <w:tcW w:w="1351" w:type="dxa"/>
          </w:tcPr>
          <w:p w14:paraId="6FFC3E2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6/98=16.3%</w:t>
            </w:r>
          </w:p>
        </w:tc>
      </w:tr>
      <w:tr w:rsidR="00800C03" w:rsidRPr="007E7F1D" w14:paraId="7C3267F7" w14:textId="77777777" w:rsidTr="00A90D82">
        <w:tc>
          <w:tcPr>
            <w:tcW w:w="1519" w:type="dxa"/>
          </w:tcPr>
          <w:p w14:paraId="18F80878"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Lowe et al.</w:t>
            </w:r>
          </w:p>
        </w:tc>
        <w:tc>
          <w:tcPr>
            <w:tcW w:w="722" w:type="dxa"/>
          </w:tcPr>
          <w:p w14:paraId="7E69A1A2"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2005</w:t>
            </w:r>
          </w:p>
        </w:tc>
        <w:tc>
          <w:tcPr>
            <w:tcW w:w="803" w:type="dxa"/>
          </w:tcPr>
          <w:p w14:paraId="356AACFA"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39</w:t>
            </w:r>
          </w:p>
        </w:tc>
        <w:tc>
          <w:tcPr>
            <w:tcW w:w="653" w:type="dxa"/>
          </w:tcPr>
          <w:p w14:paraId="587AC6AA"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44</w:t>
            </w:r>
          </w:p>
        </w:tc>
        <w:tc>
          <w:tcPr>
            <w:tcW w:w="1260" w:type="dxa"/>
          </w:tcPr>
          <w:p w14:paraId="79244B69"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 xml:space="preserve">73 ± 13.5 </w:t>
            </w:r>
          </w:p>
        </w:tc>
        <w:tc>
          <w:tcPr>
            <w:tcW w:w="1051" w:type="dxa"/>
          </w:tcPr>
          <w:p w14:paraId="006DEB51"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8%</w:t>
            </w:r>
          </w:p>
        </w:tc>
        <w:tc>
          <w:tcPr>
            <w:tcW w:w="1269" w:type="dxa"/>
          </w:tcPr>
          <w:p w14:paraId="13E932C2"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51%</w:t>
            </w:r>
          </w:p>
        </w:tc>
        <w:tc>
          <w:tcPr>
            <w:tcW w:w="1367" w:type="dxa"/>
          </w:tcPr>
          <w:p w14:paraId="744CF60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3.6%</w:t>
            </w:r>
          </w:p>
        </w:tc>
        <w:tc>
          <w:tcPr>
            <w:tcW w:w="1653" w:type="dxa"/>
          </w:tcPr>
          <w:p w14:paraId="47871657"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40/44 = 90.9%</w:t>
            </w:r>
          </w:p>
        </w:tc>
        <w:tc>
          <w:tcPr>
            <w:tcW w:w="1884" w:type="dxa"/>
          </w:tcPr>
          <w:p w14:paraId="2470D4B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36%</w:t>
            </w:r>
          </w:p>
        </w:tc>
        <w:tc>
          <w:tcPr>
            <w:tcW w:w="1351" w:type="dxa"/>
          </w:tcPr>
          <w:p w14:paraId="179CFA13"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9-24%</w:t>
            </w:r>
          </w:p>
        </w:tc>
      </w:tr>
      <w:tr w:rsidR="00800C03" w:rsidRPr="007E7F1D" w14:paraId="43CE71EC" w14:textId="77777777" w:rsidTr="00A90D82">
        <w:tc>
          <w:tcPr>
            <w:tcW w:w="1519" w:type="dxa"/>
          </w:tcPr>
          <w:p w14:paraId="34CB705B" w14:textId="77777777" w:rsidR="00800C03" w:rsidRPr="007E7F1D" w:rsidRDefault="00800C03" w:rsidP="00A90D82">
            <w:pPr>
              <w:jc w:val="center"/>
              <w:rPr>
                <w:rFonts w:ascii="Times New Roman" w:hAnsi="Times New Roman" w:cs="Times New Roman"/>
                <w:sz w:val="20"/>
                <w:lang w:val="en-AU"/>
              </w:rPr>
            </w:pPr>
            <w:proofErr w:type="spellStart"/>
            <w:r w:rsidRPr="007E7F1D">
              <w:rPr>
                <w:rFonts w:ascii="Times New Roman" w:hAnsi="Times New Roman" w:cs="Times New Roman"/>
                <w:sz w:val="20"/>
                <w:lang w:val="en-AU"/>
              </w:rPr>
              <w:t>Frattaroli</w:t>
            </w:r>
            <w:proofErr w:type="spellEnd"/>
            <w:r w:rsidRPr="007E7F1D">
              <w:rPr>
                <w:rFonts w:ascii="Times New Roman" w:hAnsi="Times New Roman" w:cs="Times New Roman"/>
                <w:sz w:val="20"/>
                <w:lang w:val="en-AU"/>
              </w:rPr>
              <w:t xml:space="preserve"> et al.</w:t>
            </w:r>
          </w:p>
        </w:tc>
        <w:tc>
          <w:tcPr>
            <w:tcW w:w="722" w:type="dxa"/>
          </w:tcPr>
          <w:p w14:paraId="7BA23609"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997</w:t>
            </w:r>
          </w:p>
        </w:tc>
        <w:tc>
          <w:tcPr>
            <w:tcW w:w="803" w:type="dxa"/>
          </w:tcPr>
          <w:p w14:paraId="18FFF574"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79</w:t>
            </w:r>
          </w:p>
        </w:tc>
        <w:tc>
          <w:tcPr>
            <w:tcW w:w="653" w:type="dxa"/>
          </w:tcPr>
          <w:p w14:paraId="2E78121F"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79</w:t>
            </w:r>
          </w:p>
        </w:tc>
        <w:tc>
          <w:tcPr>
            <w:tcW w:w="1260" w:type="dxa"/>
          </w:tcPr>
          <w:p w14:paraId="4F5C04D4"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8.6</w:t>
            </w:r>
          </w:p>
        </w:tc>
        <w:tc>
          <w:tcPr>
            <w:tcW w:w="1051" w:type="dxa"/>
          </w:tcPr>
          <w:p w14:paraId="1832237E"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5%</w:t>
            </w:r>
          </w:p>
        </w:tc>
        <w:tc>
          <w:tcPr>
            <w:tcW w:w="1269" w:type="dxa"/>
          </w:tcPr>
          <w:p w14:paraId="5688508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60%</w:t>
            </w:r>
          </w:p>
        </w:tc>
        <w:tc>
          <w:tcPr>
            <w:tcW w:w="1367" w:type="dxa"/>
          </w:tcPr>
          <w:p w14:paraId="4685DD8D"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4%</w:t>
            </w:r>
          </w:p>
        </w:tc>
        <w:tc>
          <w:tcPr>
            <w:tcW w:w="1653" w:type="dxa"/>
          </w:tcPr>
          <w:p w14:paraId="18913EE5"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93%</w:t>
            </w:r>
          </w:p>
        </w:tc>
        <w:tc>
          <w:tcPr>
            <w:tcW w:w="1884" w:type="dxa"/>
          </w:tcPr>
          <w:p w14:paraId="17269469"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Not reported</w:t>
            </w:r>
          </w:p>
        </w:tc>
        <w:tc>
          <w:tcPr>
            <w:tcW w:w="1351" w:type="dxa"/>
          </w:tcPr>
          <w:p w14:paraId="3E1842FB" w14:textId="77777777" w:rsidR="00800C03" w:rsidRPr="007E7F1D" w:rsidRDefault="00800C03" w:rsidP="00A90D82">
            <w:pPr>
              <w:jc w:val="center"/>
              <w:rPr>
                <w:rFonts w:ascii="Times New Roman" w:hAnsi="Times New Roman" w:cs="Times New Roman"/>
                <w:sz w:val="20"/>
                <w:lang w:val="en-AU"/>
              </w:rPr>
            </w:pPr>
            <w:r w:rsidRPr="007E7F1D">
              <w:rPr>
                <w:rFonts w:ascii="Times New Roman" w:hAnsi="Times New Roman" w:cs="Times New Roman"/>
                <w:sz w:val="20"/>
                <w:lang w:val="en-AU"/>
              </w:rPr>
              <w:t>12-33%</w:t>
            </w:r>
          </w:p>
        </w:tc>
      </w:tr>
    </w:tbl>
    <w:p w14:paraId="61F5434C" w14:textId="77777777" w:rsidR="00800C03" w:rsidRPr="007E7F1D" w:rsidRDefault="00800C03" w:rsidP="00800C03">
      <w:pPr>
        <w:rPr>
          <w:rFonts w:ascii="Times New Roman" w:hAnsi="Times New Roman" w:cs="Times New Roman"/>
          <w:lang w:val="en-AU"/>
        </w:rPr>
      </w:pPr>
    </w:p>
    <w:p w14:paraId="53EB8D38" w14:textId="77777777" w:rsidR="00EE027D" w:rsidRPr="007E7F1D" w:rsidRDefault="00EE027D" w:rsidP="00EE027D">
      <w:pPr>
        <w:jc w:val="center"/>
        <w:rPr>
          <w:rFonts w:ascii="Times New Roman" w:hAnsi="Times New Roman" w:cs="Times New Roman"/>
          <w:lang w:val="en-AU"/>
        </w:rPr>
      </w:pPr>
      <w:r w:rsidRPr="007E7F1D">
        <w:rPr>
          <w:rFonts w:ascii="Times New Roman" w:hAnsi="Times New Roman" w:cs="Times New Roman"/>
          <w:noProof/>
          <w:lang w:val="en-AU" w:eastAsia="en-AU"/>
        </w:rPr>
        <w:lastRenderedPageBreak/>
        <mc:AlternateContent>
          <mc:Choice Requires="wps">
            <w:drawing>
              <wp:anchor distT="0" distB="0" distL="114300" distR="114300" simplePos="0" relativeHeight="251659264" behindDoc="0" locked="0" layoutInCell="1" allowOverlap="1" wp14:anchorId="17017823" wp14:editId="2E6A961B">
                <wp:simplePos x="0" y="0"/>
                <wp:positionH relativeFrom="column">
                  <wp:posOffset>8056245</wp:posOffset>
                </wp:positionH>
                <wp:positionV relativeFrom="paragraph">
                  <wp:posOffset>4921885</wp:posOffset>
                </wp:positionV>
                <wp:extent cx="1370965" cy="571500"/>
                <wp:effectExtent l="0" t="0" r="0" b="12700"/>
                <wp:wrapSquare wrapText="bothSides"/>
                <wp:docPr id="32" name="Text Box 32"/>
                <wp:cNvGraphicFramePr/>
                <a:graphic xmlns:a="http://schemas.openxmlformats.org/drawingml/2006/main">
                  <a:graphicData uri="http://schemas.microsoft.com/office/word/2010/wordprocessingShape">
                    <wps:wsp>
                      <wps:cNvSpPr txBox="1"/>
                      <wps:spPr>
                        <a:xfrm>
                          <a:off x="0" y="0"/>
                          <a:ext cx="1370965" cy="571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F0DCED7" w14:textId="77777777" w:rsidR="00A90D82" w:rsidRPr="00884FF4" w:rsidRDefault="00A90D82" w:rsidP="00EE027D">
                            <w:pPr>
                              <w:rPr>
                                <w:sz w:val="20"/>
                                <w:szCs w:val="20"/>
                                <w:lang w:val="en-AU"/>
                              </w:rPr>
                            </w:pPr>
                            <w:r w:rsidRPr="00884FF4">
                              <w:rPr>
                                <w:sz w:val="20"/>
                                <w:szCs w:val="20"/>
                                <w:lang w:val="en-AU"/>
                              </w:rPr>
                              <w:t>*Definitive Surgery: Cholecystectomy and fistula repair</w:t>
                            </w:r>
                          </w:p>
                          <w:p w14:paraId="2FC4F43C" w14:textId="77777777" w:rsidR="00A90D82" w:rsidRPr="00884FF4" w:rsidRDefault="00A90D82" w:rsidP="00EE027D">
                            <w:pPr>
                              <w:rPr>
                                <w:lang w:val="en-AU"/>
                              </w:rPr>
                            </w:pPr>
                            <w:r>
                              <w:rPr>
                                <w:lang w:val="en-AU"/>
                              </w:rPr>
                              <w:t xml:space="preserve"> 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left:0;text-align:left;margin-left:634.35pt;margin-top:387.55pt;width:107.95pt;height: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" filled="f" stroked="f">
                <v:textbox>
                  <w:txbxContent>
                    <w:p w14:paraId="5F0DCED7" w14:textId="77777777" w:rsidR="00EE027D" w:rsidRPr="00884FF4" w:rsidRDefault="00EE027D" w:rsidP="00EE027D">
                      <w:pPr>
                        <w:rPr>
                          <w:sz w:val="20"/>
                          <w:szCs w:val="20"/>
                          <w:lang w:val="en-AU"/>
                        </w:rPr>
                      </w:pPr>
                      <w:r w:rsidRPr="00884FF4">
                        <w:rPr>
                          <w:sz w:val="20"/>
                          <w:szCs w:val="20"/>
                          <w:lang w:val="en-AU"/>
                        </w:rPr>
                        <w:t>*Definitive Surgery: Cholecystectomy and fistula repair</w:t>
                      </w:r>
                    </w:p>
                    <w:p w14:paraId="2FC4F43C" w14:textId="77777777" w:rsidR="00EE027D" w:rsidRPr="00884FF4" w:rsidRDefault="00EE027D" w:rsidP="00EE027D">
                      <w:pPr>
                        <w:rPr>
                          <w:lang w:val="en-AU"/>
                        </w:rPr>
                      </w:pPr>
                      <w:r>
                        <w:rPr>
                          <w:lang w:val="en-AU"/>
                        </w:rPr>
                        <w:t xml:space="preserve"> La</w:t>
                      </w:r>
                    </w:p>
                  </w:txbxContent>
                </v:textbox>
                <w10:wrap type="square"/>
              </v:shape>
            </w:pict>
          </mc:Fallback>
        </mc:AlternateContent>
      </w:r>
      <w:r w:rsidRPr="007E7F1D">
        <w:rPr>
          <w:rFonts w:ascii="Times New Roman" w:hAnsi="Times New Roman" w:cs="Times New Roman"/>
          <w:noProof/>
          <w:lang w:val="en-AU" w:eastAsia="en-AU"/>
        </w:rPr>
        <mc:AlternateContent>
          <mc:Choice Requires="wpg">
            <w:drawing>
              <wp:inline distT="0" distB="0" distL="0" distR="0" wp14:anchorId="4A0D56E9" wp14:editId="7CCBFEF5">
                <wp:extent cx="7722554" cy="5410200"/>
                <wp:effectExtent l="0" t="0" r="0" b="0"/>
                <wp:docPr id="14" name="Group 1"/>
                <wp:cNvGraphicFramePr/>
                <a:graphic xmlns:a="http://schemas.openxmlformats.org/drawingml/2006/main">
                  <a:graphicData uri="http://schemas.microsoft.com/office/word/2010/wordprocessingGroup">
                    <wpg:wgp>
                      <wpg:cNvGrpSpPr/>
                      <wpg:grpSpPr>
                        <a:xfrm>
                          <a:off x="0" y="0"/>
                          <a:ext cx="7722554" cy="5410200"/>
                          <a:chOff x="-2010550" y="2010598"/>
                          <a:chExt cx="8392203" cy="4371056"/>
                        </a:xfrm>
                      </wpg:grpSpPr>
                      <wps:wsp>
                        <wps:cNvPr id="16" name="Freeform 16"/>
                        <wps:cNvSpPr/>
                        <wps:spPr>
                          <a:xfrm rot="18140770">
                            <a:off x="-758860" y="3802711"/>
                            <a:ext cx="1403047" cy="38326"/>
                          </a:xfrm>
                          <a:custGeom>
                            <a:avLst/>
                            <a:gdLst>
                              <a:gd name="connsiteX0" fmla="*/ 0 w 1403047"/>
                              <a:gd name="connsiteY0" fmla="*/ 19163 h 38326"/>
                              <a:gd name="connsiteX1" fmla="*/ 1403047 w 1403047"/>
                              <a:gd name="connsiteY1" fmla="*/ 19163 h 38326"/>
                            </a:gdLst>
                            <a:ahLst/>
                            <a:cxnLst>
                              <a:cxn ang="0">
                                <a:pos x="connsiteX0" y="connsiteY0"/>
                              </a:cxn>
                              <a:cxn ang="0">
                                <a:pos x="connsiteX1" y="connsiteY1"/>
                              </a:cxn>
                            </a:cxnLst>
                            <a:rect l="l" t="t" r="r" b="b"/>
                            <a:pathLst>
                              <a:path w="1403047" h="38326">
                                <a:moveTo>
                                  <a:pt x="0" y="19163"/>
                                </a:moveTo>
                                <a:lnTo>
                                  <a:pt x="1403047" y="19163"/>
                                </a:lnTo>
                              </a:path>
                            </a:pathLst>
                          </a:custGeom>
                          <a:noFill/>
                        </wps:spPr>
                        <wps:style>
                          <a:lnRef idx="1">
                            <a:schemeClr val="accent1">
                              <a:shade val="6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679147" tIns="-15913" rIns="679147" bIns="-15914" numCol="1" spcCol="1270" anchor="ctr" anchorCtr="0">
                          <a:noAutofit/>
                        </wps:bodyPr>
                      </wps:wsp>
                      <wps:wsp>
                        <wps:cNvPr id="17" name="Freeform 17"/>
                        <wps:cNvSpPr/>
                        <wps:spPr>
                          <a:xfrm>
                            <a:off x="162870" y="3010782"/>
                            <a:ext cx="1476886" cy="436847"/>
                          </a:xfrm>
                          <a:custGeom>
                            <a:avLst/>
                            <a:gdLst>
                              <a:gd name="connsiteX0" fmla="*/ 0 w 1321754"/>
                              <a:gd name="connsiteY0" fmla="*/ 43685 h 436847"/>
                              <a:gd name="connsiteX1" fmla="*/ 43685 w 1321754"/>
                              <a:gd name="connsiteY1" fmla="*/ 0 h 436847"/>
                              <a:gd name="connsiteX2" fmla="*/ 1278069 w 1321754"/>
                              <a:gd name="connsiteY2" fmla="*/ 0 h 436847"/>
                              <a:gd name="connsiteX3" fmla="*/ 1321754 w 1321754"/>
                              <a:gd name="connsiteY3" fmla="*/ 43685 h 436847"/>
                              <a:gd name="connsiteX4" fmla="*/ 1321754 w 1321754"/>
                              <a:gd name="connsiteY4" fmla="*/ 393162 h 436847"/>
                              <a:gd name="connsiteX5" fmla="*/ 1278069 w 1321754"/>
                              <a:gd name="connsiteY5" fmla="*/ 436847 h 436847"/>
                              <a:gd name="connsiteX6" fmla="*/ 43685 w 1321754"/>
                              <a:gd name="connsiteY6" fmla="*/ 436847 h 436847"/>
                              <a:gd name="connsiteX7" fmla="*/ 0 w 1321754"/>
                              <a:gd name="connsiteY7" fmla="*/ 393162 h 436847"/>
                              <a:gd name="connsiteX8" fmla="*/ 0 w 1321754"/>
                              <a:gd name="connsiteY8" fmla="*/ 43685 h 4368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21754" h="436847">
                                <a:moveTo>
                                  <a:pt x="0" y="43685"/>
                                </a:moveTo>
                                <a:cubicBezTo>
                                  <a:pt x="0" y="19558"/>
                                  <a:pt x="19558" y="0"/>
                                  <a:pt x="43685" y="0"/>
                                </a:cubicBezTo>
                                <a:lnTo>
                                  <a:pt x="1278069" y="0"/>
                                </a:lnTo>
                                <a:cubicBezTo>
                                  <a:pt x="1302196" y="0"/>
                                  <a:pt x="1321754" y="19558"/>
                                  <a:pt x="1321754" y="43685"/>
                                </a:cubicBezTo>
                                <a:lnTo>
                                  <a:pt x="1321754" y="393162"/>
                                </a:lnTo>
                                <a:cubicBezTo>
                                  <a:pt x="1321754" y="417289"/>
                                  <a:pt x="1302196" y="436847"/>
                                  <a:pt x="1278069" y="436847"/>
                                </a:cubicBezTo>
                                <a:lnTo>
                                  <a:pt x="43685" y="436847"/>
                                </a:lnTo>
                                <a:cubicBezTo>
                                  <a:pt x="19558" y="436847"/>
                                  <a:pt x="0" y="417289"/>
                                  <a:pt x="0" y="393162"/>
                                </a:cubicBezTo>
                                <a:lnTo>
                                  <a:pt x="0" y="43685"/>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235629F4" w14:textId="77777777" w:rsidR="00A90D82" w:rsidRDefault="00A90D82"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Unsuccessful</w:t>
                              </w:r>
                            </w:p>
                          </w:txbxContent>
                        </wps:txbx>
                        <wps:bodyPr spcFirstLastPara="0" vert="horz" wrap="square" lIns="24225" tIns="24225" rIns="24225" bIns="24225" numCol="1" spcCol="1270" anchor="ctr" anchorCtr="0">
                          <a:noAutofit/>
                        </wps:bodyPr>
                      </wps:wsp>
                      <wps:wsp>
                        <wps:cNvPr id="18" name="Freeform 18"/>
                        <wps:cNvSpPr/>
                        <wps:spPr>
                          <a:xfrm>
                            <a:off x="1639757" y="3210042"/>
                            <a:ext cx="750677" cy="38326"/>
                          </a:xfrm>
                          <a:custGeom>
                            <a:avLst/>
                            <a:gdLst>
                              <a:gd name="connsiteX0" fmla="*/ 0 w 750677"/>
                              <a:gd name="connsiteY0" fmla="*/ 19163 h 38326"/>
                              <a:gd name="connsiteX1" fmla="*/ 750677 w 750677"/>
                              <a:gd name="connsiteY1" fmla="*/ 19163 h 38326"/>
                            </a:gdLst>
                            <a:ahLst/>
                            <a:cxnLst>
                              <a:cxn ang="0">
                                <a:pos x="connsiteX0" y="connsiteY0"/>
                              </a:cxn>
                              <a:cxn ang="0">
                                <a:pos x="connsiteX1" y="connsiteY1"/>
                              </a:cxn>
                            </a:cxnLst>
                            <a:rect l="l" t="t" r="r" b="b"/>
                            <a:pathLst>
                              <a:path w="750677" h="38326">
                                <a:moveTo>
                                  <a:pt x="0" y="19163"/>
                                </a:moveTo>
                                <a:lnTo>
                                  <a:pt x="750677"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369272" tIns="396" rIns="369272" bIns="397" numCol="1" spcCol="1270" anchor="ctr" anchorCtr="0">
                          <a:noAutofit/>
                        </wps:bodyPr>
                      </wps:wsp>
                      <wps:wsp>
                        <wps:cNvPr id="19" name="Freeform 19"/>
                        <wps:cNvSpPr/>
                        <wps:spPr>
                          <a:xfrm>
                            <a:off x="1731244" y="2843765"/>
                            <a:ext cx="1623807" cy="831117"/>
                          </a:xfrm>
                          <a:custGeom>
                            <a:avLst/>
                            <a:gdLst>
                              <a:gd name="connsiteX0" fmla="*/ 0 w 964901"/>
                              <a:gd name="connsiteY0" fmla="*/ 40866 h 408659"/>
                              <a:gd name="connsiteX1" fmla="*/ 40866 w 964901"/>
                              <a:gd name="connsiteY1" fmla="*/ 0 h 408659"/>
                              <a:gd name="connsiteX2" fmla="*/ 924035 w 964901"/>
                              <a:gd name="connsiteY2" fmla="*/ 0 h 408659"/>
                              <a:gd name="connsiteX3" fmla="*/ 964901 w 964901"/>
                              <a:gd name="connsiteY3" fmla="*/ 40866 h 408659"/>
                              <a:gd name="connsiteX4" fmla="*/ 964901 w 964901"/>
                              <a:gd name="connsiteY4" fmla="*/ 367793 h 408659"/>
                              <a:gd name="connsiteX5" fmla="*/ 924035 w 964901"/>
                              <a:gd name="connsiteY5" fmla="*/ 408659 h 408659"/>
                              <a:gd name="connsiteX6" fmla="*/ 40866 w 964901"/>
                              <a:gd name="connsiteY6" fmla="*/ 408659 h 408659"/>
                              <a:gd name="connsiteX7" fmla="*/ 0 w 964901"/>
                              <a:gd name="connsiteY7" fmla="*/ 367793 h 408659"/>
                              <a:gd name="connsiteX8" fmla="*/ 0 w 964901"/>
                              <a:gd name="connsiteY8" fmla="*/ 40866 h 40865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964901" h="408659">
                                <a:moveTo>
                                  <a:pt x="0" y="40866"/>
                                </a:moveTo>
                                <a:cubicBezTo>
                                  <a:pt x="0" y="18296"/>
                                  <a:pt x="18296" y="0"/>
                                  <a:pt x="40866" y="0"/>
                                </a:cubicBezTo>
                                <a:lnTo>
                                  <a:pt x="924035" y="0"/>
                                </a:lnTo>
                                <a:cubicBezTo>
                                  <a:pt x="946605" y="0"/>
                                  <a:pt x="964901" y="18296"/>
                                  <a:pt x="964901" y="40866"/>
                                </a:cubicBezTo>
                                <a:lnTo>
                                  <a:pt x="964901" y="367793"/>
                                </a:lnTo>
                                <a:cubicBezTo>
                                  <a:pt x="964901" y="390363"/>
                                  <a:pt x="946605" y="408659"/>
                                  <a:pt x="924035" y="408659"/>
                                </a:cubicBezTo>
                                <a:lnTo>
                                  <a:pt x="40866" y="408659"/>
                                </a:lnTo>
                                <a:cubicBezTo>
                                  <a:pt x="18296" y="408659"/>
                                  <a:pt x="0" y="390363"/>
                                  <a:pt x="0" y="367793"/>
                                </a:cubicBezTo>
                                <a:lnTo>
                                  <a:pt x="0" y="40866"/>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3FB201C9" w14:textId="77777777" w:rsidR="00A90D82" w:rsidRPr="002A7AC5" w:rsidRDefault="00A90D82" w:rsidP="00EE027D">
                              <w:pPr>
                                <w:pStyle w:val="NormalWeb"/>
                                <w:spacing w:before="0" w:beforeAutospacing="0" w:after="168" w:afterAutospacing="0" w:line="216" w:lineRule="auto"/>
                                <w:jc w:val="center"/>
                                <w:rPr>
                                  <w:rFonts w:asciiTheme="minorHAnsi" w:hAnsi="Calibri" w:cstheme="minorBidi"/>
                                  <w:color w:val="FFFFFF" w:themeColor="light1"/>
                                  <w:kern w:val="24"/>
                                  <w:sz w:val="40"/>
                                  <w:szCs w:val="40"/>
                                </w:rPr>
                              </w:pPr>
                              <w:r>
                                <w:rPr>
                                  <w:rFonts w:asciiTheme="minorHAnsi" w:hAnsi="Calibri" w:cstheme="minorBidi"/>
                                  <w:color w:val="FFFFFF" w:themeColor="light1"/>
                                  <w:kern w:val="24"/>
                                  <w:sz w:val="40"/>
                                  <w:szCs w:val="40"/>
                                </w:rPr>
                                <w:t>Surgical stone extraction</w:t>
                              </w:r>
                            </w:p>
                          </w:txbxContent>
                        </wps:txbx>
                        <wps:bodyPr spcFirstLastPara="0" vert="horz" wrap="square" lIns="24669" tIns="24669" rIns="24669" bIns="24669" numCol="1" spcCol="1270" anchor="ctr" anchorCtr="0">
                          <a:noAutofit/>
                        </wps:bodyPr>
                      </wps:wsp>
                      <wps:wsp>
                        <wps:cNvPr id="20" name="Freeform 20"/>
                        <wps:cNvSpPr/>
                        <wps:spPr>
                          <a:xfrm rot="19108675">
                            <a:off x="3229354" y="2877712"/>
                            <a:ext cx="1002640" cy="38326"/>
                          </a:xfrm>
                          <a:custGeom>
                            <a:avLst/>
                            <a:gdLst>
                              <a:gd name="connsiteX0" fmla="*/ 0 w 1002640"/>
                              <a:gd name="connsiteY0" fmla="*/ 19163 h 38326"/>
                              <a:gd name="connsiteX1" fmla="*/ 1002640 w 1002640"/>
                              <a:gd name="connsiteY1" fmla="*/ 19163 h 38326"/>
                            </a:gdLst>
                            <a:ahLst/>
                            <a:cxnLst>
                              <a:cxn ang="0">
                                <a:pos x="connsiteX0" y="connsiteY0"/>
                              </a:cxn>
                              <a:cxn ang="0">
                                <a:pos x="connsiteX1" y="connsiteY1"/>
                              </a:cxn>
                            </a:cxnLst>
                            <a:rect l="l" t="t" r="r" b="b"/>
                            <a:pathLst>
                              <a:path w="1002640" h="38326">
                                <a:moveTo>
                                  <a:pt x="0" y="19163"/>
                                </a:moveTo>
                                <a:lnTo>
                                  <a:pt x="1002640"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488953" tIns="-5903" rIns="488954" bIns="-5904" numCol="1" spcCol="1270" anchor="ctr" anchorCtr="0">
                          <a:noAutofit/>
                        </wps:bodyPr>
                      </wps:wsp>
                      <wps:wsp>
                        <wps:cNvPr id="21" name="Freeform 21"/>
                        <wps:cNvSpPr/>
                        <wps:spPr>
                          <a:xfrm>
                            <a:off x="4106013" y="2010598"/>
                            <a:ext cx="2164333" cy="1107896"/>
                          </a:xfrm>
                          <a:custGeom>
                            <a:avLst/>
                            <a:gdLst>
                              <a:gd name="connsiteX0" fmla="*/ 0 w 2164333"/>
                              <a:gd name="connsiteY0" fmla="*/ 110790 h 1107896"/>
                              <a:gd name="connsiteX1" fmla="*/ 110790 w 2164333"/>
                              <a:gd name="connsiteY1" fmla="*/ 0 h 1107896"/>
                              <a:gd name="connsiteX2" fmla="*/ 2053543 w 2164333"/>
                              <a:gd name="connsiteY2" fmla="*/ 0 h 1107896"/>
                              <a:gd name="connsiteX3" fmla="*/ 2164333 w 2164333"/>
                              <a:gd name="connsiteY3" fmla="*/ 110790 h 1107896"/>
                              <a:gd name="connsiteX4" fmla="*/ 2164333 w 2164333"/>
                              <a:gd name="connsiteY4" fmla="*/ 997106 h 1107896"/>
                              <a:gd name="connsiteX5" fmla="*/ 2053543 w 2164333"/>
                              <a:gd name="connsiteY5" fmla="*/ 1107896 h 1107896"/>
                              <a:gd name="connsiteX6" fmla="*/ 110790 w 2164333"/>
                              <a:gd name="connsiteY6" fmla="*/ 1107896 h 1107896"/>
                              <a:gd name="connsiteX7" fmla="*/ 0 w 2164333"/>
                              <a:gd name="connsiteY7" fmla="*/ 997106 h 1107896"/>
                              <a:gd name="connsiteX8" fmla="*/ 0 w 2164333"/>
                              <a:gd name="connsiteY8" fmla="*/ 110790 h 110789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164333" h="1107896">
                                <a:moveTo>
                                  <a:pt x="0" y="110790"/>
                                </a:moveTo>
                                <a:cubicBezTo>
                                  <a:pt x="0" y="49602"/>
                                  <a:pt x="49602" y="0"/>
                                  <a:pt x="110790" y="0"/>
                                </a:cubicBezTo>
                                <a:lnTo>
                                  <a:pt x="2053543" y="0"/>
                                </a:lnTo>
                                <a:cubicBezTo>
                                  <a:pt x="2114731" y="0"/>
                                  <a:pt x="2164333" y="49602"/>
                                  <a:pt x="2164333" y="110790"/>
                                </a:cubicBezTo>
                                <a:lnTo>
                                  <a:pt x="2164333" y="997106"/>
                                </a:lnTo>
                                <a:cubicBezTo>
                                  <a:pt x="2164333" y="1058294"/>
                                  <a:pt x="2114731" y="1107896"/>
                                  <a:pt x="2053543" y="1107896"/>
                                </a:cubicBezTo>
                                <a:lnTo>
                                  <a:pt x="110790" y="1107896"/>
                                </a:lnTo>
                                <a:cubicBezTo>
                                  <a:pt x="49602" y="1107896"/>
                                  <a:pt x="0" y="1058294"/>
                                  <a:pt x="0" y="997106"/>
                                </a:cubicBezTo>
                                <a:lnTo>
                                  <a:pt x="0" y="110790"/>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04876837" w14:textId="77777777" w:rsidR="00A90D82" w:rsidRDefault="00A90D82"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 xml:space="preserve">No further symptoms </w:t>
                              </w:r>
                            </w:p>
                            <w:p w14:paraId="59B5A9A5" w14:textId="77777777" w:rsidR="00A90D82" w:rsidRDefault="00A90D82" w:rsidP="00EE027D">
                              <w:pPr>
                                <w:pStyle w:val="NormalWeb"/>
                                <w:spacing w:before="0" w:beforeAutospacing="0" w:after="151" w:afterAutospacing="0" w:line="216" w:lineRule="auto"/>
                                <w:jc w:val="center"/>
                              </w:pPr>
                              <w:r>
                                <w:rPr>
                                  <w:rFonts w:asciiTheme="minorHAnsi" w:hAnsi="Wingdings" w:cstheme="minorBidi"/>
                                  <w:color w:val="FFFFFF" w:themeColor="light1"/>
                                  <w:kern w:val="24"/>
                                  <w:sz w:val="36"/>
                                  <w:szCs w:val="36"/>
                                </w:rPr>
                                <w:sym w:font="Wingdings" w:char="00E0"/>
                              </w:r>
                              <w:r>
                                <w:rPr>
                                  <w:rFonts w:asciiTheme="minorHAnsi" w:hAnsi="Calibri" w:cstheme="minorBidi"/>
                                  <w:color w:val="FFFFFF" w:themeColor="light1"/>
                                  <w:kern w:val="24"/>
                                  <w:sz w:val="36"/>
                                  <w:szCs w:val="36"/>
                                </w:rPr>
                                <w:t xml:space="preserve"> No further intervention</w:t>
                              </w:r>
                            </w:p>
                          </w:txbxContent>
                        </wps:txbx>
                        <wps:bodyPr spcFirstLastPara="0" vert="horz" wrap="square" lIns="43879" tIns="43879" rIns="43879" bIns="43879" numCol="1" spcCol="1270" anchor="ctr" anchorCtr="0">
                          <a:noAutofit/>
                        </wps:bodyPr>
                      </wps:wsp>
                      <wps:wsp>
                        <wps:cNvPr id="22" name="Freeform 22"/>
                        <wps:cNvSpPr/>
                        <wps:spPr>
                          <a:xfrm rot="2384980">
                            <a:off x="3242490" y="3522204"/>
                            <a:ext cx="976369" cy="38326"/>
                          </a:xfrm>
                          <a:custGeom>
                            <a:avLst/>
                            <a:gdLst>
                              <a:gd name="connsiteX0" fmla="*/ 0 w 976369"/>
                              <a:gd name="connsiteY0" fmla="*/ 19163 h 38326"/>
                              <a:gd name="connsiteX1" fmla="*/ 976369 w 976369"/>
                              <a:gd name="connsiteY1" fmla="*/ 19163 h 38326"/>
                            </a:gdLst>
                            <a:ahLst/>
                            <a:cxnLst>
                              <a:cxn ang="0">
                                <a:pos x="connsiteX0" y="connsiteY0"/>
                              </a:cxn>
                              <a:cxn ang="0">
                                <a:pos x="connsiteX1" y="connsiteY1"/>
                              </a:cxn>
                            </a:cxnLst>
                            <a:rect l="l" t="t" r="r" b="b"/>
                            <a:pathLst>
                              <a:path w="976369" h="38326">
                                <a:moveTo>
                                  <a:pt x="0" y="19163"/>
                                </a:moveTo>
                                <a:lnTo>
                                  <a:pt x="976369"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476474" tIns="-5247" rIns="476476" bIns="-5247" numCol="1" spcCol="1270" anchor="ctr" anchorCtr="0">
                          <a:noAutofit/>
                        </wps:bodyPr>
                      </wps:wsp>
                      <wps:wsp>
                        <wps:cNvPr id="23" name="Freeform 23"/>
                        <wps:cNvSpPr/>
                        <wps:spPr>
                          <a:xfrm>
                            <a:off x="4106013" y="3259246"/>
                            <a:ext cx="2275640" cy="1188565"/>
                          </a:xfrm>
                          <a:custGeom>
                            <a:avLst/>
                            <a:gdLst>
                              <a:gd name="connsiteX0" fmla="*/ 0 w 2275640"/>
                              <a:gd name="connsiteY0" fmla="*/ 118857 h 1188565"/>
                              <a:gd name="connsiteX1" fmla="*/ 118857 w 2275640"/>
                              <a:gd name="connsiteY1" fmla="*/ 0 h 1188565"/>
                              <a:gd name="connsiteX2" fmla="*/ 2156784 w 2275640"/>
                              <a:gd name="connsiteY2" fmla="*/ 0 h 1188565"/>
                              <a:gd name="connsiteX3" fmla="*/ 2275641 w 2275640"/>
                              <a:gd name="connsiteY3" fmla="*/ 118857 h 1188565"/>
                              <a:gd name="connsiteX4" fmla="*/ 2275640 w 2275640"/>
                              <a:gd name="connsiteY4" fmla="*/ 1069709 h 1188565"/>
                              <a:gd name="connsiteX5" fmla="*/ 2156783 w 2275640"/>
                              <a:gd name="connsiteY5" fmla="*/ 1188566 h 1188565"/>
                              <a:gd name="connsiteX6" fmla="*/ 118857 w 2275640"/>
                              <a:gd name="connsiteY6" fmla="*/ 1188565 h 1188565"/>
                              <a:gd name="connsiteX7" fmla="*/ 0 w 2275640"/>
                              <a:gd name="connsiteY7" fmla="*/ 1069708 h 1188565"/>
                              <a:gd name="connsiteX8" fmla="*/ 0 w 2275640"/>
                              <a:gd name="connsiteY8" fmla="*/ 118857 h 11885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275640" h="1188565">
                                <a:moveTo>
                                  <a:pt x="0" y="118857"/>
                                </a:moveTo>
                                <a:cubicBezTo>
                                  <a:pt x="0" y="53214"/>
                                  <a:pt x="53214" y="0"/>
                                  <a:pt x="118857" y="0"/>
                                </a:cubicBezTo>
                                <a:lnTo>
                                  <a:pt x="2156784" y="0"/>
                                </a:lnTo>
                                <a:cubicBezTo>
                                  <a:pt x="2222427" y="0"/>
                                  <a:pt x="2275641" y="53214"/>
                                  <a:pt x="2275641" y="118857"/>
                                </a:cubicBezTo>
                                <a:cubicBezTo>
                                  <a:pt x="2275641" y="435808"/>
                                  <a:pt x="2275640" y="752758"/>
                                  <a:pt x="2275640" y="1069709"/>
                                </a:cubicBezTo>
                                <a:cubicBezTo>
                                  <a:pt x="2275640" y="1135352"/>
                                  <a:pt x="2222426" y="1188566"/>
                                  <a:pt x="2156783" y="1188566"/>
                                </a:cubicBezTo>
                                <a:lnTo>
                                  <a:pt x="118857" y="1188565"/>
                                </a:lnTo>
                                <a:cubicBezTo>
                                  <a:pt x="53214" y="1188565"/>
                                  <a:pt x="0" y="1135351"/>
                                  <a:pt x="0" y="1069708"/>
                                </a:cubicBezTo>
                                <a:lnTo>
                                  <a:pt x="0" y="118857"/>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32B043CF" w14:textId="77777777" w:rsidR="00A90D82" w:rsidRDefault="00A90D82" w:rsidP="00EE027D">
                              <w:pPr>
                                <w:pStyle w:val="NormalWeb"/>
                                <w:spacing w:before="0" w:beforeAutospacing="0" w:after="134" w:afterAutospacing="0" w:line="216" w:lineRule="auto"/>
                                <w:jc w:val="center"/>
                              </w:pPr>
                              <w:r>
                                <w:rPr>
                                  <w:rFonts w:asciiTheme="minorHAnsi" w:hAnsi="Calibri" w:cstheme="minorBidi"/>
                                  <w:color w:val="FFFFFF" w:themeColor="light1"/>
                                  <w:kern w:val="24"/>
                                  <w:sz w:val="32"/>
                                  <w:szCs w:val="32"/>
                                </w:rPr>
                                <w:t>Ongoing pain / cholangitis / &lt;50 years</w:t>
                              </w:r>
                            </w:p>
                            <w:p w14:paraId="2F26281A" w14:textId="77777777" w:rsidR="00A90D82" w:rsidRDefault="00A90D82" w:rsidP="00EE027D">
                              <w:pPr>
                                <w:pStyle w:val="NormalWeb"/>
                                <w:spacing w:before="0" w:beforeAutospacing="0" w:after="134" w:afterAutospacing="0" w:line="216" w:lineRule="auto"/>
                                <w:jc w:val="center"/>
                              </w:pPr>
                              <w:r>
                                <w:rPr>
                                  <w:rFonts w:asciiTheme="minorHAnsi" w:hAnsi="Wingdings" w:cstheme="minorBidi"/>
                                  <w:color w:val="FFFFFF" w:themeColor="light1"/>
                                  <w:kern w:val="24"/>
                                  <w:sz w:val="32"/>
                                  <w:szCs w:val="32"/>
                                </w:rPr>
                                <w:sym w:font="Wingdings" w:char="00E0"/>
                              </w:r>
                              <w:r>
                                <w:rPr>
                                  <w:rFonts w:asciiTheme="minorHAnsi" w:hAnsi="Calibri" w:cstheme="minorBidi"/>
                                  <w:color w:val="FFFFFF" w:themeColor="light1"/>
                                  <w:kern w:val="24"/>
                                  <w:sz w:val="32"/>
                                  <w:szCs w:val="32"/>
                                </w:rPr>
                                <w:t xml:space="preserve"> Definitive surgery *</w:t>
                              </w:r>
                            </w:p>
                          </w:txbxContent>
                        </wps:txbx>
                        <wps:bodyPr spcFirstLastPara="0" vert="horz" wrap="square" lIns="44972" tIns="44972" rIns="44972" bIns="44972" numCol="1" spcCol="1270" anchor="ctr" anchorCtr="0">
                          <a:noAutofit/>
                        </wps:bodyPr>
                      </wps:wsp>
                      <wps:wsp>
                        <wps:cNvPr id="24" name="Freeform 24"/>
                        <wps:cNvSpPr/>
                        <wps:spPr>
                          <a:xfrm rot="3372345">
                            <a:off x="-732148" y="4956175"/>
                            <a:ext cx="1349623" cy="38326"/>
                          </a:xfrm>
                          <a:custGeom>
                            <a:avLst/>
                            <a:gdLst>
                              <a:gd name="connsiteX0" fmla="*/ 0 w 1349623"/>
                              <a:gd name="connsiteY0" fmla="*/ 19163 h 38326"/>
                              <a:gd name="connsiteX1" fmla="*/ 1349623 w 1349623"/>
                              <a:gd name="connsiteY1" fmla="*/ 19163 h 38326"/>
                            </a:gdLst>
                            <a:ahLst/>
                            <a:cxnLst>
                              <a:cxn ang="0">
                                <a:pos x="connsiteX0" y="connsiteY0"/>
                              </a:cxn>
                              <a:cxn ang="0">
                                <a:pos x="connsiteX1" y="connsiteY1"/>
                              </a:cxn>
                            </a:cxnLst>
                            <a:rect l="l" t="t" r="r" b="b"/>
                            <a:pathLst>
                              <a:path w="1349623" h="38326">
                                <a:moveTo>
                                  <a:pt x="0" y="19163"/>
                                </a:moveTo>
                                <a:lnTo>
                                  <a:pt x="1349623" y="19163"/>
                                </a:lnTo>
                              </a:path>
                            </a:pathLst>
                          </a:custGeom>
                          <a:noFill/>
                        </wps:spPr>
                        <wps:style>
                          <a:lnRef idx="1">
                            <a:schemeClr val="accent1">
                              <a:shade val="6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653771" tIns="-14578" rIns="653770" bIns="-14578" numCol="1" spcCol="1270" anchor="ctr" anchorCtr="0">
                          <a:noAutofit/>
                        </wps:bodyPr>
                      </wps:wsp>
                      <wps:wsp>
                        <wps:cNvPr id="25" name="Freeform 25"/>
                        <wps:cNvSpPr/>
                        <wps:spPr>
                          <a:xfrm>
                            <a:off x="318002" y="5253964"/>
                            <a:ext cx="1333258" cy="564340"/>
                          </a:xfrm>
                          <a:custGeom>
                            <a:avLst/>
                            <a:gdLst>
                              <a:gd name="connsiteX0" fmla="*/ 0 w 1333258"/>
                              <a:gd name="connsiteY0" fmla="*/ 56434 h 564340"/>
                              <a:gd name="connsiteX1" fmla="*/ 56434 w 1333258"/>
                              <a:gd name="connsiteY1" fmla="*/ 0 h 564340"/>
                              <a:gd name="connsiteX2" fmla="*/ 1276824 w 1333258"/>
                              <a:gd name="connsiteY2" fmla="*/ 0 h 564340"/>
                              <a:gd name="connsiteX3" fmla="*/ 1333258 w 1333258"/>
                              <a:gd name="connsiteY3" fmla="*/ 56434 h 564340"/>
                              <a:gd name="connsiteX4" fmla="*/ 1333258 w 1333258"/>
                              <a:gd name="connsiteY4" fmla="*/ 507906 h 564340"/>
                              <a:gd name="connsiteX5" fmla="*/ 1276824 w 1333258"/>
                              <a:gd name="connsiteY5" fmla="*/ 564340 h 564340"/>
                              <a:gd name="connsiteX6" fmla="*/ 56434 w 1333258"/>
                              <a:gd name="connsiteY6" fmla="*/ 564340 h 564340"/>
                              <a:gd name="connsiteX7" fmla="*/ 0 w 1333258"/>
                              <a:gd name="connsiteY7" fmla="*/ 507906 h 564340"/>
                              <a:gd name="connsiteX8" fmla="*/ 0 w 1333258"/>
                              <a:gd name="connsiteY8" fmla="*/ 56434 h 5643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333258" h="564340">
                                <a:moveTo>
                                  <a:pt x="0" y="56434"/>
                                </a:moveTo>
                                <a:cubicBezTo>
                                  <a:pt x="0" y="25266"/>
                                  <a:pt x="25266" y="0"/>
                                  <a:pt x="56434" y="0"/>
                                </a:cubicBezTo>
                                <a:lnTo>
                                  <a:pt x="1276824" y="0"/>
                                </a:lnTo>
                                <a:cubicBezTo>
                                  <a:pt x="1307992" y="0"/>
                                  <a:pt x="1333258" y="25266"/>
                                  <a:pt x="1333258" y="56434"/>
                                </a:cubicBezTo>
                                <a:lnTo>
                                  <a:pt x="1333258" y="507906"/>
                                </a:lnTo>
                                <a:cubicBezTo>
                                  <a:pt x="1333258" y="539074"/>
                                  <a:pt x="1307992" y="564340"/>
                                  <a:pt x="1276824" y="564340"/>
                                </a:cubicBezTo>
                                <a:lnTo>
                                  <a:pt x="56434" y="564340"/>
                                </a:lnTo>
                                <a:cubicBezTo>
                                  <a:pt x="25266" y="564340"/>
                                  <a:pt x="0" y="539074"/>
                                  <a:pt x="0" y="507906"/>
                                </a:cubicBezTo>
                                <a:lnTo>
                                  <a:pt x="0" y="56434"/>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75076D0F" w14:textId="77777777" w:rsidR="00A90D82" w:rsidRDefault="00A90D82" w:rsidP="00EE027D">
                              <w:pPr>
                                <w:pStyle w:val="NormalWeb"/>
                                <w:spacing w:before="0" w:beforeAutospacing="0" w:after="168" w:afterAutospacing="0" w:line="216" w:lineRule="auto"/>
                                <w:jc w:val="center"/>
                              </w:pPr>
                              <w:r>
                                <w:rPr>
                                  <w:rFonts w:asciiTheme="minorHAnsi" w:hAnsi="Calibri" w:cstheme="minorBidi"/>
                                  <w:color w:val="FFFFFF" w:themeColor="light1"/>
                                  <w:kern w:val="24"/>
                                  <w:sz w:val="40"/>
                                  <w:szCs w:val="40"/>
                                </w:rPr>
                                <w:t>Successful</w:t>
                              </w:r>
                            </w:p>
                          </w:txbxContent>
                        </wps:txbx>
                        <wps:bodyPr spcFirstLastPara="0" vert="horz" wrap="square" lIns="29229" tIns="29229" rIns="29229" bIns="29229" numCol="1" spcCol="1270" anchor="ctr" anchorCtr="0">
                          <a:noAutofit/>
                        </wps:bodyPr>
                      </wps:wsp>
                      <wps:wsp>
                        <wps:cNvPr id="26" name="Freeform 26"/>
                        <wps:cNvSpPr/>
                        <wps:spPr>
                          <a:xfrm rot="19457599">
                            <a:off x="1564369" y="5247196"/>
                            <a:ext cx="924461" cy="38326"/>
                          </a:xfrm>
                          <a:custGeom>
                            <a:avLst/>
                            <a:gdLst>
                              <a:gd name="connsiteX0" fmla="*/ 0 w 924461"/>
                              <a:gd name="connsiteY0" fmla="*/ 19163 h 38326"/>
                              <a:gd name="connsiteX1" fmla="*/ 924461 w 924461"/>
                              <a:gd name="connsiteY1" fmla="*/ 19163 h 38326"/>
                            </a:gdLst>
                            <a:ahLst/>
                            <a:cxnLst>
                              <a:cxn ang="0">
                                <a:pos x="connsiteX0" y="connsiteY0"/>
                              </a:cxn>
                              <a:cxn ang="0">
                                <a:pos x="connsiteX1" y="connsiteY1"/>
                              </a:cxn>
                            </a:cxnLst>
                            <a:rect l="l" t="t" r="r" b="b"/>
                            <a:pathLst>
                              <a:path w="924461" h="38326">
                                <a:moveTo>
                                  <a:pt x="0" y="19163"/>
                                </a:moveTo>
                                <a:lnTo>
                                  <a:pt x="924461"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451818" tIns="-3948" rIns="451819" bIns="-3950" numCol="1" spcCol="1270" anchor="ctr" anchorCtr="0">
                          <a:noAutofit/>
                        </wps:bodyPr>
                      </wps:wsp>
                      <wps:wsp>
                        <wps:cNvPr id="27" name="Freeform 27"/>
                        <wps:cNvSpPr/>
                        <wps:spPr>
                          <a:xfrm>
                            <a:off x="2401938" y="4690614"/>
                            <a:ext cx="1211442" cy="611942"/>
                          </a:xfrm>
                          <a:custGeom>
                            <a:avLst/>
                            <a:gdLst>
                              <a:gd name="connsiteX0" fmla="*/ 0 w 1211442"/>
                              <a:gd name="connsiteY0" fmla="*/ 61194 h 611942"/>
                              <a:gd name="connsiteX1" fmla="*/ 61194 w 1211442"/>
                              <a:gd name="connsiteY1" fmla="*/ 0 h 611942"/>
                              <a:gd name="connsiteX2" fmla="*/ 1150248 w 1211442"/>
                              <a:gd name="connsiteY2" fmla="*/ 0 h 611942"/>
                              <a:gd name="connsiteX3" fmla="*/ 1211442 w 1211442"/>
                              <a:gd name="connsiteY3" fmla="*/ 61194 h 611942"/>
                              <a:gd name="connsiteX4" fmla="*/ 1211442 w 1211442"/>
                              <a:gd name="connsiteY4" fmla="*/ 550748 h 611942"/>
                              <a:gd name="connsiteX5" fmla="*/ 1150248 w 1211442"/>
                              <a:gd name="connsiteY5" fmla="*/ 611942 h 611942"/>
                              <a:gd name="connsiteX6" fmla="*/ 61194 w 1211442"/>
                              <a:gd name="connsiteY6" fmla="*/ 611942 h 611942"/>
                              <a:gd name="connsiteX7" fmla="*/ 0 w 1211442"/>
                              <a:gd name="connsiteY7" fmla="*/ 550748 h 611942"/>
                              <a:gd name="connsiteX8" fmla="*/ 0 w 1211442"/>
                              <a:gd name="connsiteY8" fmla="*/ 61194 h 6119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211442" h="611942">
                                <a:moveTo>
                                  <a:pt x="0" y="61194"/>
                                </a:moveTo>
                                <a:cubicBezTo>
                                  <a:pt x="0" y="27397"/>
                                  <a:pt x="27397" y="0"/>
                                  <a:pt x="61194" y="0"/>
                                </a:cubicBezTo>
                                <a:lnTo>
                                  <a:pt x="1150248" y="0"/>
                                </a:lnTo>
                                <a:cubicBezTo>
                                  <a:pt x="1184045" y="0"/>
                                  <a:pt x="1211442" y="27397"/>
                                  <a:pt x="1211442" y="61194"/>
                                </a:cubicBezTo>
                                <a:lnTo>
                                  <a:pt x="1211442" y="550748"/>
                                </a:lnTo>
                                <a:cubicBezTo>
                                  <a:pt x="1211442" y="584545"/>
                                  <a:pt x="1184045" y="611942"/>
                                  <a:pt x="1150248" y="611942"/>
                                </a:cubicBezTo>
                                <a:lnTo>
                                  <a:pt x="61194" y="611942"/>
                                </a:lnTo>
                                <a:cubicBezTo>
                                  <a:pt x="27397" y="611942"/>
                                  <a:pt x="0" y="584545"/>
                                  <a:pt x="0" y="550748"/>
                                </a:cubicBezTo>
                                <a:lnTo>
                                  <a:pt x="0" y="61194"/>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63A7F83A" w14:textId="77777777" w:rsidR="00A90D82" w:rsidRDefault="00A90D82"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No further pain</w:t>
                              </w:r>
                            </w:p>
                          </w:txbxContent>
                        </wps:txbx>
                        <wps:bodyPr spcFirstLastPara="0" vert="horz" wrap="square" lIns="29353" tIns="29353" rIns="29353" bIns="29353" numCol="1" spcCol="1270" anchor="ctr" anchorCtr="0">
                          <a:noAutofit/>
                        </wps:bodyPr>
                      </wps:wsp>
                      <wps:wsp>
                        <wps:cNvPr id="28" name="Freeform 28"/>
                        <wps:cNvSpPr/>
                        <wps:spPr>
                          <a:xfrm>
                            <a:off x="3613381" y="4977422"/>
                            <a:ext cx="750677" cy="38326"/>
                          </a:xfrm>
                          <a:custGeom>
                            <a:avLst/>
                            <a:gdLst>
                              <a:gd name="connsiteX0" fmla="*/ 0 w 750677"/>
                              <a:gd name="connsiteY0" fmla="*/ 19163 h 38326"/>
                              <a:gd name="connsiteX1" fmla="*/ 750677 w 750677"/>
                              <a:gd name="connsiteY1" fmla="*/ 19163 h 38326"/>
                            </a:gdLst>
                            <a:ahLst/>
                            <a:cxnLst>
                              <a:cxn ang="0">
                                <a:pos x="connsiteX0" y="connsiteY0"/>
                              </a:cxn>
                              <a:cxn ang="0">
                                <a:pos x="connsiteX1" y="connsiteY1"/>
                              </a:cxn>
                            </a:cxnLst>
                            <a:rect l="l" t="t" r="r" b="b"/>
                            <a:pathLst>
                              <a:path w="750677" h="38326">
                                <a:moveTo>
                                  <a:pt x="0" y="19163"/>
                                </a:moveTo>
                                <a:lnTo>
                                  <a:pt x="750677"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369272" tIns="396" rIns="369272" bIns="397" numCol="1" spcCol="1270" anchor="ctr" anchorCtr="0">
                          <a:noAutofit/>
                        </wps:bodyPr>
                      </wps:wsp>
                      <wps:wsp>
                        <wps:cNvPr id="29" name="Freeform 29"/>
                        <wps:cNvSpPr/>
                        <wps:spPr>
                          <a:xfrm>
                            <a:off x="4364058" y="4588564"/>
                            <a:ext cx="1584285" cy="816042"/>
                          </a:xfrm>
                          <a:custGeom>
                            <a:avLst/>
                            <a:gdLst>
                              <a:gd name="connsiteX0" fmla="*/ 0 w 1584285"/>
                              <a:gd name="connsiteY0" fmla="*/ 81604 h 816042"/>
                              <a:gd name="connsiteX1" fmla="*/ 81604 w 1584285"/>
                              <a:gd name="connsiteY1" fmla="*/ 0 h 816042"/>
                              <a:gd name="connsiteX2" fmla="*/ 1502681 w 1584285"/>
                              <a:gd name="connsiteY2" fmla="*/ 0 h 816042"/>
                              <a:gd name="connsiteX3" fmla="*/ 1584285 w 1584285"/>
                              <a:gd name="connsiteY3" fmla="*/ 81604 h 816042"/>
                              <a:gd name="connsiteX4" fmla="*/ 1584285 w 1584285"/>
                              <a:gd name="connsiteY4" fmla="*/ 734438 h 816042"/>
                              <a:gd name="connsiteX5" fmla="*/ 1502681 w 1584285"/>
                              <a:gd name="connsiteY5" fmla="*/ 816042 h 816042"/>
                              <a:gd name="connsiteX6" fmla="*/ 81604 w 1584285"/>
                              <a:gd name="connsiteY6" fmla="*/ 816042 h 816042"/>
                              <a:gd name="connsiteX7" fmla="*/ 0 w 1584285"/>
                              <a:gd name="connsiteY7" fmla="*/ 734438 h 816042"/>
                              <a:gd name="connsiteX8" fmla="*/ 0 w 1584285"/>
                              <a:gd name="connsiteY8" fmla="*/ 81604 h 8160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584285" h="816042">
                                <a:moveTo>
                                  <a:pt x="0" y="81604"/>
                                </a:moveTo>
                                <a:cubicBezTo>
                                  <a:pt x="0" y="36535"/>
                                  <a:pt x="36535" y="0"/>
                                  <a:pt x="81604" y="0"/>
                                </a:cubicBezTo>
                                <a:lnTo>
                                  <a:pt x="1502681" y="0"/>
                                </a:lnTo>
                                <a:cubicBezTo>
                                  <a:pt x="1547750" y="0"/>
                                  <a:pt x="1584285" y="36535"/>
                                  <a:pt x="1584285" y="81604"/>
                                </a:cubicBezTo>
                                <a:lnTo>
                                  <a:pt x="1584285" y="734438"/>
                                </a:lnTo>
                                <a:cubicBezTo>
                                  <a:pt x="1584285" y="779507"/>
                                  <a:pt x="1547750" y="816042"/>
                                  <a:pt x="1502681" y="816042"/>
                                </a:cubicBezTo>
                                <a:lnTo>
                                  <a:pt x="81604" y="816042"/>
                                </a:lnTo>
                                <a:cubicBezTo>
                                  <a:pt x="36535" y="816042"/>
                                  <a:pt x="0" y="779507"/>
                                  <a:pt x="0" y="734438"/>
                                </a:cubicBezTo>
                                <a:lnTo>
                                  <a:pt x="0" y="81604"/>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7094D27E" w14:textId="77777777" w:rsidR="00A90D82" w:rsidRDefault="00A90D82"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No further interventions</w:t>
                              </w:r>
                            </w:p>
                          </w:txbxContent>
                        </wps:txbx>
                        <wps:bodyPr spcFirstLastPara="0" vert="horz" wrap="square" lIns="35331" tIns="35331" rIns="35331" bIns="35331" numCol="1" spcCol="1270" anchor="ctr" anchorCtr="0">
                          <a:noAutofit/>
                        </wps:bodyPr>
                      </wps:wsp>
                      <wps:wsp>
                        <wps:cNvPr id="30" name="Freeform 30"/>
                        <wps:cNvSpPr/>
                        <wps:spPr>
                          <a:xfrm rot="1597597">
                            <a:off x="1606733" y="5705145"/>
                            <a:ext cx="839734" cy="38326"/>
                          </a:xfrm>
                          <a:custGeom>
                            <a:avLst/>
                            <a:gdLst>
                              <a:gd name="connsiteX0" fmla="*/ 0 w 839734"/>
                              <a:gd name="connsiteY0" fmla="*/ 19163 h 38326"/>
                              <a:gd name="connsiteX1" fmla="*/ 839734 w 839734"/>
                              <a:gd name="connsiteY1" fmla="*/ 19163 h 38326"/>
                            </a:gdLst>
                            <a:ahLst/>
                            <a:cxnLst>
                              <a:cxn ang="0">
                                <a:pos x="connsiteX0" y="connsiteY0"/>
                              </a:cxn>
                              <a:cxn ang="0">
                                <a:pos x="connsiteX1" y="connsiteY1"/>
                              </a:cxn>
                            </a:cxnLst>
                            <a:rect l="l" t="t" r="r" b="b"/>
                            <a:pathLst>
                              <a:path w="839734" h="38326">
                                <a:moveTo>
                                  <a:pt x="0" y="19163"/>
                                </a:moveTo>
                                <a:lnTo>
                                  <a:pt x="839734" y="19163"/>
                                </a:lnTo>
                              </a:path>
                            </a:pathLst>
                          </a:custGeom>
                          <a:noFill/>
                        </wps:spPr>
                        <wps:style>
                          <a:lnRef idx="1">
                            <a:schemeClr val="accent1">
                              <a:shade val="80000"/>
                              <a:hueOff val="0"/>
                              <a:satOff val="0"/>
                              <a:lumOff val="0"/>
                              <a:alphaOff val="0"/>
                            </a:schemeClr>
                          </a:lnRef>
                          <a:fillRef idx="0">
                            <a:scrgbClr r="0" g="0" b="0"/>
                          </a:fillRef>
                          <a:effectRef idx="0">
                            <a:schemeClr val="accent1">
                              <a:hueOff val="0"/>
                              <a:satOff val="0"/>
                              <a:lumOff val="0"/>
                              <a:alphaOff val="0"/>
                            </a:schemeClr>
                          </a:effectRef>
                          <a:fontRef idx="minor">
                            <a:schemeClr val="tx1">
                              <a:hueOff val="0"/>
                              <a:satOff val="0"/>
                              <a:lumOff val="0"/>
                              <a:alphaOff val="0"/>
                            </a:schemeClr>
                          </a:fontRef>
                        </wps:style>
                        <wps:bodyPr spcFirstLastPara="0" vert="horz" wrap="square" lIns="411573" tIns="-1830" rIns="411574" bIns="-1831" numCol="1" spcCol="1270" anchor="ctr" anchorCtr="0">
                          <a:noAutofit/>
                        </wps:bodyPr>
                      </wps:wsp>
                      <wps:wsp>
                        <wps:cNvPr id="31" name="Freeform 31"/>
                        <wps:cNvSpPr/>
                        <wps:spPr>
                          <a:xfrm>
                            <a:off x="2401938" y="5443308"/>
                            <a:ext cx="1876692" cy="938346"/>
                          </a:xfrm>
                          <a:custGeom>
                            <a:avLst/>
                            <a:gdLst>
                              <a:gd name="connsiteX0" fmla="*/ 0 w 1876692"/>
                              <a:gd name="connsiteY0" fmla="*/ 93835 h 938346"/>
                              <a:gd name="connsiteX1" fmla="*/ 93835 w 1876692"/>
                              <a:gd name="connsiteY1" fmla="*/ 0 h 938346"/>
                              <a:gd name="connsiteX2" fmla="*/ 1782857 w 1876692"/>
                              <a:gd name="connsiteY2" fmla="*/ 0 h 938346"/>
                              <a:gd name="connsiteX3" fmla="*/ 1876692 w 1876692"/>
                              <a:gd name="connsiteY3" fmla="*/ 93835 h 938346"/>
                              <a:gd name="connsiteX4" fmla="*/ 1876692 w 1876692"/>
                              <a:gd name="connsiteY4" fmla="*/ 844511 h 938346"/>
                              <a:gd name="connsiteX5" fmla="*/ 1782857 w 1876692"/>
                              <a:gd name="connsiteY5" fmla="*/ 938346 h 938346"/>
                              <a:gd name="connsiteX6" fmla="*/ 93835 w 1876692"/>
                              <a:gd name="connsiteY6" fmla="*/ 938346 h 938346"/>
                              <a:gd name="connsiteX7" fmla="*/ 0 w 1876692"/>
                              <a:gd name="connsiteY7" fmla="*/ 844511 h 938346"/>
                              <a:gd name="connsiteX8" fmla="*/ 0 w 1876692"/>
                              <a:gd name="connsiteY8" fmla="*/ 93835 h 9383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876692" h="938346">
                                <a:moveTo>
                                  <a:pt x="0" y="93835"/>
                                </a:moveTo>
                                <a:cubicBezTo>
                                  <a:pt x="0" y="42011"/>
                                  <a:pt x="42011" y="0"/>
                                  <a:pt x="93835" y="0"/>
                                </a:cubicBezTo>
                                <a:lnTo>
                                  <a:pt x="1782857" y="0"/>
                                </a:lnTo>
                                <a:cubicBezTo>
                                  <a:pt x="1834681" y="0"/>
                                  <a:pt x="1876692" y="42011"/>
                                  <a:pt x="1876692" y="93835"/>
                                </a:cubicBezTo>
                                <a:lnTo>
                                  <a:pt x="1876692" y="844511"/>
                                </a:lnTo>
                                <a:cubicBezTo>
                                  <a:pt x="1876692" y="896335"/>
                                  <a:pt x="1834681" y="938346"/>
                                  <a:pt x="1782857" y="938346"/>
                                </a:cubicBezTo>
                                <a:lnTo>
                                  <a:pt x="93835" y="938346"/>
                                </a:lnTo>
                                <a:cubicBezTo>
                                  <a:pt x="42011" y="938346"/>
                                  <a:pt x="0" y="896335"/>
                                  <a:pt x="0" y="844511"/>
                                </a:cubicBezTo>
                                <a:lnTo>
                                  <a:pt x="0" y="93835"/>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1EA63A52" w14:textId="77777777" w:rsidR="00A90D82" w:rsidRDefault="00A90D82" w:rsidP="00EE027D">
                              <w:pPr>
                                <w:pStyle w:val="NormalWeb"/>
                                <w:spacing w:before="0" w:beforeAutospacing="0" w:after="160" w:afterAutospacing="0" w:line="216" w:lineRule="auto"/>
                                <w:jc w:val="center"/>
                              </w:pPr>
                              <w:r>
                                <w:rPr>
                                  <w:rFonts w:asciiTheme="minorHAnsi" w:hAnsi="Calibri" w:cstheme="minorBidi"/>
                                  <w:color w:val="FFFFFF" w:themeColor="light1"/>
                                  <w:kern w:val="24"/>
                                  <w:sz w:val="38"/>
                                  <w:szCs w:val="38"/>
                                </w:rPr>
                                <w:t xml:space="preserve">Ongoing pain / cholangitis </w:t>
                              </w:r>
                              <w:r>
                                <w:rPr>
                                  <w:rFonts w:asciiTheme="minorHAnsi" w:hAnsi="Wingdings" w:cstheme="minorBidi"/>
                                  <w:color w:val="FFFFFF" w:themeColor="light1"/>
                                  <w:kern w:val="24"/>
                                  <w:sz w:val="38"/>
                                  <w:szCs w:val="38"/>
                                </w:rPr>
                                <w:sym w:font="Wingdings" w:char="00E0"/>
                              </w:r>
                              <w:r>
                                <w:rPr>
                                  <w:rFonts w:asciiTheme="minorHAnsi" w:hAnsi="Calibri" w:cstheme="minorBidi"/>
                                  <w:color w:val="FFFFFF" w:themeColor="light1"/>
                                  <w:kern w:val="24"/>
                                  <w:sz w:val="38"/>
                                  <w:szCs w:val="38"/>
                                </w:rPr>
                                <w:t xml:space="preserve"> definitive surgery *</w:t>
                              </w:r>
                            </w:p>
                          </w:txbxContent>
                        </wps:txbx>
                        <wps:bodyPr spcFirstLastPara="0" vert="horz" wrap="square" lIns="39548" tIns="39548" rIns="39548" bIns="39548" numCol="1" spcCol="1270" anchor="ctr" anchorCtr="0">
                          <a:noAutofit/>
                        </wps:bodyPr>
                      </wps:wsp>
                      <wps:wsp>
                        <wps:cNvPr id="15" name="Freeform 15"/>
                        <wps:cNvSpPr/>
                        <wps:spPr>
                          <a:xfrm>
                            <a:off x="-2010550" y="4005675"/>
                            <a:ext cx="1747774" cy="709913"/>
                          </a:xfrm>
                          <a:custGeom>
                            <a:avLst/>
                            <a:gdLst>
                              <a:gd name="connsiteX0" fmla="*/ 0 w 1577923"/>
                              <a:gd name="connsiteY0" fmla="*/ 81828 h 818275"/>
                              <a:gd name="connsiteX1" fmla="*/ 81828 w 1577923"/>
                              <a:gd name="connsiteY1" fmla="*/ 0 h 818275"/>
                              <a:gd name="connsiteX2" fmla="*/ 1496096 w 1577923"/>
                              <a:gd name="connsiteY2" fmla="*/ 0 h 818275"/>
                              <a:gd name="connsiteX3" fmla="*/ 1577924 w 1577923"/>
                              <a:gd name="connsiteY3" fmla="*/ 81828 h 818275"/>
                              <a:gd name="connsiteX4" fmla="*/ 1577923 w 1577923"/>
                              <a:gd name="connsiteY4" fmla="*/ 736448 h 818275"/>
                              <a:gd name="connsiteX5" fmla="*/ 1496095 w 1577923"/>
                              <a:gd name="connsiteY5" fmla="*/ 818276 h 818275"/>
                              <a:gd name="connsiteX6" fmla="*/ 81828 w 1577923"/>
                              <a:gd name="connsiteY6" fmla="*/ 818275 h 818275"/>
                              <a:gd name="connsiteX7" fmla="*/ 0 w 1577923"/>
                              <a:gd name="connsiteY7" fmla="*/ 736447 h 818275"/>
                              <a:gd name="connsiteX8" fmla="*/ 0 w 1577923"/>
                              <a:gd name="connsiteY8" fmla="*/ 81828 h 8182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577923" h="818275">
                                <a:moveTo>
                                  <a:pt x="0" y="81828"/>
                                </a:moveTo>
                                <a:cubicBezTo>
                                  <a:pt x="0" y="36636"/>
                                  <a:pt x="36636" y="0"/>
                                  <a:pt x="81828" y="0"/>
                                </a:cubicBezTo>
                                <a:lnTo>
                                  <a:pt x="1496096" y="0"/>
                                </a:lnTo>
                                <a:cubicBezTo>
                                  <a:pt x="1541288" y="0"/>
                                  <a:pt x="1577924" y="36636"/>
                                  <a:pt x="1577924" y="81828"/>
                                </a:cubicBezTo>
                                <a:cubicBezTo>
                                  <a:pt x="1577924" y="300035"/>
                                  <a:pt x="1577923" y="518241"/>
                                  <a:pt x="1577923" y="736448"/>
                                </a:cubicBezTo>
                                <a:cubicBezTo>
                                  <a:pt x="1577923" y="781640"/>
                                  <a:pt x="1541287" y="818276"/>
                                  <a:pt x="1496095" y="818276"/>
                                </a:cubicBezTo>
                                <a:lnTo>
                                  <a:pt x="81828" y="818275"/>
                                </a:lnTo>
                                <a:cubicBezTo>
                                  <a:pt x="36636" y="818275"/>
                                  <a:pt x="0" y="781639"/>
                                  <a:pt x="0" y="736447"/>
                                </a:cubicBezTo>
                                <a:lnTo>
                                  <a:pt x="0" y="81828"/>
                                </a:lnTo>
                                <a:close/>
                              </a:path>
                            </a:pathLst>
                          </a:custGeom>
                        </wps:spPr>
                        <wps:style>
                          <a:lnRef idx="0">
                            <a:schemeClr val="lt1">
                              <a:hueOff val="0"/>
                              <a:satOff val="0"/>
                              <a:lumOff val="0"/>
                              <a:alphaOff val="0"/>
                            </a:schemeClr>
                          </a:lnRef>
                          <a:fillRef idx="3">
                            <a:schemeClr val="accent1">
                              <a:hueOff val="0"/>
                              <a:satOff val="0"/>
                              <a:lumOff val="0"/>
                              <a:alphaOff val="0"/>
                            </a:schemeClr>
                          </a:fillRef>
                          <a:effectRef idx="2">
                            <a:schemeClr val="accent1">
                              <a:hueOff val="0"/>
                              <a:satOff val="0"/>
                              <a:lumOff val="0"/>
                              <a:alphaOff val="0"/>
                            </a:schemeClr>
                          </a:effectRef>
                          <a:fontRef idx="minor">
                            <a:schemeClr val="lt1"/>
                          </a:fontRef>
                        </wps:style>
                        <wps:txbx>
                          <w:txbxContent>
                            <w:p w14:paraId="393C47CC" w14:textId="77777777" w:rsidR="00A90D82" w:rsidRDefault="00A90D82" w:rsidP="00EE027D">
                              <w:pPr>
                                <w:pStyle w:val="NormalWeb"/>
                                <w:spacing w:before="0" w:beforeAutospacing="0" w:after="202" w:afterAutospacing="0" w:line="216" w:lineRule="auto"/>
                                <w:jc w:val="center"/>
                              </w:pPr>
                              <w:r>
                                <w:rPr>
                                  <w:rFonts w:asciiTheme="minorHAnsi" w:hAnsi="Calibri" w:cstheme="minorBidi"/>
                                  <w:color w:val="FFFFFF" w:themeColor="light1"/>
                                  <w:kern w:val="24"/>
                                  <w:sz w:val="48"/>
                                  <w:szCs w:val="48"/>
                                </w:rPr>
                                <w:t>Endoscopic Approach</w:t>
                              </w:r>
                            </w:p>
                          </w:txbxContent>
                        </wps:txbx>
                        <wps:bodyPr spcFirstLastPara="0" vert="horz" wrap="square" lIns="39206" tIns="39206" rIns="39206" bIns="39206" numCol="1" spcCol="1270" anchor="ctr" anchorCtr="0">
                          <a:noAutofit/>
                        </wps:bodyPr>
                      </wps:wsp>
                    </wpg:wgp>
                  </a:graphicData>
                </a:graphic>
              </wp:inline>
            </w:drawing>
          </mc:Choice>
          <mc:Fallback>
            <w:pict>
              <v:group id="Group 1" o:spid="_x0000_s1027" style="width:608.1pt;height:426pt;mso-position-horizontal-relative:char;mso-position-vertical-relative:line" coordorigin="-20105,20105" coordsize="83922,43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">
                <v:shape id="Freeform 16" o:spid="_x0000_s1028" style="position:absolute;left:-7587;top:38026;width:14030;height:383;rotation:-3778402fd;visibility:visible;mso-wrap-style:square;v-text-anchor:middle" coordsize="1403047,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bOFsAA&#10;AADbAAAADwAAAGRycy9kb3ducmV2LnhtbERPTWsCMRC9C/0PYQq9SM3qQcp2o4ggtIgHt4LXYTNu&#10;gpvJkkR3/fdNoeBtHu9zqvXoOnGnEK1nBfNZAYK48dpyq+D0s3v/ABETssbOMyl4UIT16mVSYan9&#10;wEe616kVOYRjiQpMSn0pZWwMOYwz3xNn7uKDw5RhaKUOOORw18lFUSylQ8u5wWBPW0PNtb45BV0a&#10;FgdzmDeFHOz++j2tw+VslXp7HTefIBKN6Sn+d3/pPH8Jf7/kA+Tq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dbOFsAAAADbAAAADwAAAAAAAAAAAAAAAACYAgAAZHJzL2Rvd25y&#10;ZXYueG1sUEsFBgAAAAAEAAQA9QAAAIUDAAAAAA==&#10;" path="m,19163r1403047,e" filled="f" strokecolor="#255d91 [1924]" strokeweight=".5pt">
                  <v:stroke joinstyle="miter"/>
                  <v:path arrowok="t" o:connecttype="custom" o:connectlocs="0,19163;1403047,19163" o:connectangles="0,0"/>
                </v:shape>
                <v:shape id="Freeform 17" o:spid="_x0000_s1029" style="position:absolute;left:1628;top:30107;width:14769;height:4369;visibility:visible;mso-wrap-style:square;v-text-anchor:middle" coordsize="1321754,43684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4k+MIA&#10;AADbAAAADwAAAGRycy9kb3ducmV2LnhtbERPTWvCQBC9C/6HZYRepNm0h1jSrCJCQYRakjb3aXaa&#10;hGZnl+yq8d93hYK3ebzPKTaTGcSZRt9bVvCUpCCIG6t7bhV8fb49voDwAVnjYJkUXMnDZj2fFZhr&#10;e+GSzlVoRQxhn6OCLgSXS+mbjgz6xDriyP3Y0WCIcGylHvESw80gn9M0kwZ7jg0dOtp11PxWJ6Pg&#10;cHLv3x/10Lg6u5ZyX+PyqA9KPSym7SuIQFO4i//dex3nr+D2Szx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HiT4wgAAANsAAAAPAAAAAAAAAAAAAAAAAJgCAABkcnMvZG93&#10;bnJldi54bWxQSwUGAAAAAAQABAD1AAAAhwMAAAAA&#10;" adj="-11796480,,5400" path="m,43685c,19558,19558,,43685,l1278069,v24127,,43685,19558,43685,43685l1321754,393162v,24127,-19558,43685,-43685,43685l43685,436847c19558,436847,,417289,,393162l,43685xe" fillcolor="#000101 [36]" stroked="f">
                  <v:fill color2="#5898d4 [3172]" rotate="t" colors="0 #71a6db;.5 #559bdb;1 #438ac9" focus="100%" type="gradient">
                    <o:fill v:ext="view" type="gradientUnscaled"/>
                  </v:fill>
                  <v:stroke joinstyle="miter"/>
                  <v:formulas/>
                  <v:path arrowok="t" o:connecttype="custom" o:connectlocs="0,43685;48812,0;1428074,0;1476886,43685;1476886,393162;1428074,436847;48812,436847;0,393162;0,43685" o:connectangles="0,0,0,0,0,0,0,0,0" textboxrect="0,0,1321754,436847"/>
                  <v:textbox inset=".67292mm,.67292mm,.67292mm,.67292mm">
                    <w:txbxContent>
                      <w:p w14:paraId="235629F4" w14:textId="77777777" w:rsidR="00EE027D" w:rsidRDefault="00EE027D"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Unsuccessful</w:t>
                        </w:r>
                      </w:p>
                    </w:txbxContent>
                  </v:textbox>
                </v:shape>
                <v:shape id="Freeform 18" o:spid="_x0000_s1030" style="position:absolute;left:16397;top:32100;width:7507;height:383;visibility:visible;mso-wrap-style:square;v-text-anchor:middle" coordsize="750677,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Zd+cQA&#10;AADbAAAADwAAAGRycy9kb3ducmV2LnhtbESPQW/CMAyF75P2HyJP2m2k7ICm0oCg2iTEDtMAcbYa&#10;k0Y0TmkyKP9+PkzazdZ7fu9ztRxDp640JB/ZwHRSgCJuovXsDBz2Hy9voFJGtthFJgN3SrBcPD5U&#10;WNp442+67rJTEsKpRANtzn2pdWpaCpgmsScW7RSHgFnWwWk74E3CQ6dfi2KmA3qWhhZ7qltqzruf&#10;YOAy+3LHy+fZbbDQ63d/r7dbXxvz/DSu5qAyjfnf/He9sYIvsPKLDK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mXfnEAAAA2wAAAA8AAAAAAAAAAAAAAAAAmAIAAGRycy9k&#10;b3ducmV2LnhtbFBLBQYAAAAABAAEAPUAAACJAwAAAAA=&#10;" path="m,19163r750677,e" filled="f" strokecolor="#317cc1 [2564]" strokeweight=".5pt">
                  <v:stroke joinstyle="miter"/>
                  <v:path arrowok="t" o:connecttype="custom" o:connectlocs="0,19163;750677,19163" o:connectangles="0,0"/>
                </v:shape>
                <v:shape id="Freeform 19" o:spid="_x0000_s1031" style="position:absolute;left:17312;top:28437;width:16238;height:8311;visibility:visible;mso-wrap-style:square;v-text-anchor:middle" coordsize="964901,4086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hWr8A&#10;AADbAAAADwAAAGRycy9kb3ducmV2LnhtbERPzWrCQBC+F3yHZQRvdVORUlNXKYIieGmNDzDJTJNg&#10;djbsrhrf3hUKvc3H9zvL9WA7dWUfWicG3qYZKJbKUSu1gVOxff0AFSIKYeeEDdw5wHo1elliTu4m&#10;P3w9xlqlEAk5Gmhi7HOtQ9WwxTB1PUvifp23GBP0tSaPtxRuOz3LsndtsZXU0GDPm4ar8/FiDdBu&#10;Pj8X3+2hjI66clf6isgbMxkPX5+gIg/xX/zn3lOav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93OFavwAAANsAAAAPAAAAAAAAAAAAAAAAAJgCAABkcnMvZG93bnJl&#10;di54bWxQSwUGAAAAAAQABAD1AAAAhAMAAAAA&#10;" adj="-11796480,,5400" path="m,40866c,18296,18296,,40866,l924035,v22570,,40866,18296,40866,40866l964901,367793v,22570,-18296,40866,-40866,40866l40866,408659c18296,408659,,390363,,367793l,40866xe" fillcolor="#000101 [36]" stroked="f">
                  <v:fill color2="#5898d4 [3172]" rotate="t" colors="0 #71a6db;.5 #559bdb;1 #438ac9" focus="100%" type="gradient">
                    <o:fill v:ext="view" type="gradientUnscaled"/>
                  </v:fill>
                  <v:stroke joinstyle="miter"/>
                  <v:formulas/>
                  <v:path arrowok="t" o:connecttype="custom" o:connectlocs="0,83112;68772,0;1555035,0;1623807,83112;1623807,748005;1555035,831117;68772,831117;0,748005;0,83112" o:connectangles="0,0,0,0,0,0,0,0,0" textboxrect="0,0,964901,408659"/>
                  <v:textbox inset=".68525mm,.68525mm,.68525mm,.68525mm">
                    <w:txbxContent>
                      <w:p w14:paraId="3FB201C9" w14:textId="77777777" w:rsidR="00EE027D" w:rsidRPr="002A7AC5" w:rsidRDefault="00EE027D" w:rsidP="00EE027D">
                        <w:pPr>
                          <w:pStyle w:val="NormalWeb"/>
                          <w:spacing w:before="0" w:beforeAutospacing="0" w:after="168" w:afterAutospacing="0" w:line="216" w:lineRule="auto"/>
                          <w:jc w:val="center"/>
                          <w:rPr>
                            <w:rFonts w:asciiTheme="minorHAnsi" w:hAnsi="Calibri" w:cstheme="minorBidi"/>
                            <w:color w:val="FFFFFF" w:themeColor="light1"/>
                            <w:kern w:val="24"/>
                            <w:sz w:val="40"/>
                            <w:szCs w:val="40"/>
                          </w:rPr>
                        </w:pPr>
                        <w:r>
                          <w:rPr>
                            <w:rFonts w:asciiTheme="minorHAnsi" w:hAnsi="Calibri" w:cstheme="minorBidi"/>
                            <w:color w:val="FFFFFF" w:themeColor="light1"/>
                            <w:kern w:val="24"/>
                            <w:sz w:val="40"/>
                            <w:szCs w:val="40"/>
                          </w:rPr>
                          <w:t>Surgical stone extraction</w:t>
                        </w:r>
                      </w:p>
                    </w:txbxContent>
                  </v:textbox>
                </v:shape>
                <v:shape id="Freeform 20" o:spid="_x0000_s1032" style="position:absolute;left:32293;top:28777;width:10026;height:383;rotation:-2721191fd;visibility:visible;mso-wrap-style:square;v-text-anchor:middle" coordsize="1002640,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TRBMAA&#10;AADbAAAADwAAAGRycy9kb3ducmV2LnhtbERPy4rCMBTdD/gP4QruxtQuRKtRBkEUwYUvdHlp7jSd&#10;aW5KE231681iYJaH854vO1uJBzW+dKxgNExAEOdOl1woOJ/WnxMQPiBrrByTgid5WC56H3PMtGv5&#10;QI9jKEQMYZ+hAhNCnUnpc0MW/dDVxJH7do3FEGFTSN1gG8NtJdMkGUuLJccGgzWtDOW/x7tVkKdU&#10;TdNbuF72u82hJfNTni8vpQb97msGIlAX/sV/7q1WkMb18Uv8AX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qTRBMAAAADbAAAADwAAAAAAAAAAAAAAAACYAgAAZHJzL2Rvd25y&#10;ZXYueG1sUEsFBgAAAAAEAAQA9QAAAIUDAAAAAA==&#10;" path="m,19163r1002640,e" filled="f" strokecolor="#317cc1 [2564]" strokeweight=".5pt">
                  <v:stroke joinstyle="miter"/>
                  <v:path arrowok="t" o:connecttype="custom" o:connectlocs="0,19163;1002640,19163" o:connectangles="0,0"/>
                </v:shape>
                <v:shape id="Freeform 21" o:spid="_x0000_s1033" style="position:absolute;left:41060;top:20105;width:21643;height:11079;visibility:visible;mso-wrap-style:square;v-text-anchor:middle" coordsize="2164333,110789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xav8QA&#10;AADbAAAADwAAAGRycy9kb3ducmV2LnhtbESPQWvCQBSE74L/YXlCb3WjlLak2YgGhF4KVRvq8TX7&#10;mgSzb8PuVpN/3xUEj8PMfMNkq8F04kzOt5YVLOYJCOLK6pZrBV+H7eMrCB+QNXaWScFIHlb5dJJh&#10;qu2Fd3Teh1pECPsUFTQh9KmUvmrIoJ/bnjh6v9YZDFG6WmqHlwg3nVwmybM02HJcaLCnoqHqtP8z&#10;Cn425VNZjH1RozMv3+Pu+OE+j0o9zIb1G4hAQ7iHb+13rWC5gOuX+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MWr/EAAAA2wAAAA8AAAAAAAAAAAAAAAAAmAIAAGRycy9k&#10;b3ducmV2LnhtbFBLBQYAAAAABAAEAPUAAACJAwAAAAA=&#10;" adj="-11796480,,5400" path="m,110790c,49602,49602,,110790,l2053543,v61188,,110790,49602,110790,110790l2164333,997106v,61188,-49602,110790,-110790,110790l110790,1107896c49602,1107896,,1058294,,997106l,110790xe" fillcolor="#000101 [36]" stroked="f">
                  <v:fill color2="#5898d4 [3172]" rotate="t" colors="0 #71a6db;.5 #559bdb;1 #438ac9" focus="100%" type="gradient">
                    <o:fill v:ext="view" type="gradientUnscaled"/>
                  </v:fill>
                  <v:stroke joinstyle="miter"/>
                  <v:formulas/>
                  <v:path arrowok="t" o:connecttype="custom" o:connectlocs="0,110790;110790,0;2053543,0;2164333,110790;2164333,997106;2053543,1107896;110790,1107896;0,997106;0,110790" o:connectangles="0,0,0,0,0,0,0,0,0" textboxrect="0,0,2164333,1107896"/>
                  <v:textbox inset="1.2189mm,1.2189mm,1.2189mm,1.2189mm">
                    <w:txbxContent>
                      <w:p w14:paraId="04876837" w14:textId="77777777" w:rsidR="00EE027D" w:rsidRDefault="00EE027D"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 xml:space="preserve">No further symptoms </w:t>
                        </w:r>
                      </w:p>
                      <w:p w14:paraId="59B5A9A5" w14:textId="77777777" w:rsidR="00EE027D" w:rsidRDefault="00EE027D" w:rsidP="00EE027D">
                        <w:pPr>
                          <w:pStyle w:val="NormalWeb"/>
                          <w:spacing w:before="0" w:beforeAutospacing="0" w:after="151" w:afterAutospacing="0" w:line="216" w:lineRule="auto"/>
                          <w:jc w:val="center"/>
                        </w:pPr>
                        <w:r>
                          <w:rPr>
                            <w:rFonts w:asciiTheme="minorHAnsi" w:hAnsi="Wingdings" w:cstheme="minorBidi"/>
                            <w:color w:val="FFFFFF" w:themeColor="light1"/>
                            <w:kern w:val="24"/>
                            <w:sz w:val="36"/>
                            <w:szCs w:val="36"/>
                          </w:rPr>
                          <w:sym w:font="Wingdings" w:char="00E0"/>
                        </w:r>
                        <w:r>
                          <w:rPr>
                            <w:rFonts w:asciiTheme="minorHAnsi" w:hAnsi="Calibri" w:cstheme="minorBidi"/>
                            <w:color w:val="FFFFFF" w:themeColor="light1"/>
                            <w:kern w:val="24"/>
                            <w:sz w:val="36"/>
                            <w:szCs w:val="36"/>
                          </w:rPr>
                          <w:t xml:space="preserve"> No further intervention</w:t>
                        </w:r>
                      </w:p>
                    </w:txbxContent>
                  </v:textbox>
                </v:shape>
                <v:shape id="Freeform 22" o:spid="_x0000_s1034" style="position:absolute;left:32424;top:35222;width:9764;height:383;rotation:2605034fd;visibility:visible;mso-wrap-style:square;v-text-anchor:middle" coordsize="976369,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GMA8QA&#10;AADbAAAADwAAAGRycy9kb3ducmV2LnhtbESPT2vCQBTE7wW/w/IEb3VjwFJSVymCKHgwTdXzI/ua&#10;xGbfxuzmj9++Wyj0OMzMb5jVZjS16Kl1lWUFi3kEgji3uuJCwflz9/wKwnlkjbVlUvAgB5v15GmF&#10;ibYDf1Cf+UIECLsEFZTeN4mULi/JoJvbhjh4X7Y16INsC6lbHALc1DKOohdpsOKwUGJD25Ly76wz&#10;CtI776N6lzbLfX66X67DrTueb0rNpuP7GwhPo/8P/7UPWkEcw++X8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xjAPEAAAA2wAAAA8AAAAAAAAAAAAAAAAAmAIAAGRycy9k&#10;b3ducmV2LnhtbFBLBQYAAAAABAAEAPUAAACJAwAAAAA=&#10;" path="m,19163r976369,e" filled="f" strokecolor="#317cc1 [2564]" strokeweight=".5pt">
                  <v:stroke joinstyle="miter"/>
                  <v:path arrowok="t" o:connecttype="custom" o:connectlocs="0,19163;976369,19163" o:connectangles="0,0"/>
                </v:shape>
                <v:shape id="Freeform 23" o:spid="_x0000_s1035" style="position:absolute;left:41060;top:32592;width:22756;height:11886;visibility:visible;mso-wrap-style:square;v-text-anchor:middle" coordsize="2275640,11885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fr4MIA&#10;AADbAAAADwAAAGRycy9kb3ducmV2LnhtbESPwWrDMBBE74X8g9hAb40cF0pxogQntKXHNskHLNbG&#10;NpFWRlJtJV8fFQo9DjPzhllvkzViJB96xwqWiwIEceN0z62C0/H96RVEiMgajWNScKUA283sYY2V&#10;dhN/03iIrcgQDhUq6GIcKilD05HFsHADcfbOzluMWfpWao9Thlsjy6J4kRZ7zgsdDrTvqLkcfqyC&#10;uv7yYzuV+mqojLe3XfroTVLqcZ7qFYhIKf6H/9qfWkH5DL9f8g+Qm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p+vgwgAAANsAAAAPAAAAAAAAAAAAAAAAAJgCAABkcnMvZG93&#10;bnJldi54bWxQSwUGAAAAAAQABAD1AAAAhwMAAAAA&#10;" adj="-11796480,,5400" path="m,118857c,53214,53214,,118857,l2156784,v65643,,118857,53214,118857,118857c2275641,435808,2275640,752758,2275640,1069709v,65643,-53214,118857,-118857,118857l118857,1188565c53214,1188565,,1135351,,1069708l,118857xe" fillcolor="#000101 [36]" stroked="f">
                  <v:fill color2="#5898d4 [3172]" rotate="t" colors="0 #71a6db;.5 #559bdb;1 #438ac9" focus="100%" type="gradient">
                    <o:fill v:ext="view" type="gradientUnscaled"/>
                  </v:fill>
                  <v:stroke joinstyle="miter"/>
                  <v:formulas/>
                  <v:path arrowok="t" o:connecttype="custom" o:connectlocs="0,118857;118857,0;2156784,0;2275641,118857;2275640,1069709;2156783,1188566;118857,1188565;0,1069708;0,118857" o:connectangles="0,0,0,0,0,0,0,0,0" textboxrect="0,0,2275640,1188565"/>
                  <v:textbox inset="1.2492mm,1.2492mm,1.2492mm,1.2492mm">
                    <w:txbxContent>
                      <w:p w14:paraId="32B043CF" w14:textId="77777777" w:rsidR="00EE027D" w:rsidRDefault="00EE027D" w:rsidP="00EE027D">
                        <w:pPr>
                          <w:pStyle w:val="NormalWeb"/>
                          <w:spacing w:before="0" w:beforeAutospacing="0" w:after="134" w:afterAutospacing="0" w:line="216" w:lineRule="auto"/>
                          <w:jc w:val="center"/>
                        </w:pPr>
                        <w:r>
                          <w:rPr>
                            <w:rFonts w:asciiTheme="minorHAnsi" w:hAnsi="Calibri" w:cstheme="minorBidi"/>
                            <w:color w:val="FFFFFF" w:themeColor="light1"/>
                            <w:kern w:val="24"/>
                            <w:sz w:val="32"/>
                            <w:szCs w:val="32"/>
                          </w:rPr>
                          <w:t>Ongoing pain / cholangitis / &lt;50 years</w:t>
                        </w:r>
                      </w:p>
                      <w:p w14:paraId="2F26281A" w14:textId="77777777" w:rsidR="00EE027D" w:rsidRDefault="00EE027D" w:rsidP="00EE027D">
                        <w:pPr>
                          <w:pStyle w:val="NormalWeb"/>
                          <w:spacing w:before="0" w:beforeAutospacing="0" w:after="134" w:afterAutospacing="0" w:line="216" w:lineRule="auto"/>
                          <w:jc w:val="center"/>
                        </w:pPr>
                        <w:r>
                          <w:rPr>
                            <w:rFonts w:asciiTheme="minorHAnsi" w:hAnsi="Wingdings" w:cstheme="minorBidi"/>
                            <w:color w:val="FFFFFF" w:themeColor="light1"/>
                            <w:kern w:val="24"/>
                            <w:sz w:val="32"/>
                            <w:szCs w:val="32"/>
                          </w:rPr>
                          <w:sym w:font="Wingdings" w:char="00E0"/>
                        </w:r>
                        <w:r>
                          <w:rPr>
                            <w:rFonts w:asciiTheme="minorHAnsi" w:hAnsi="Calibri" w:cstheme="minorBidi"/>
                            <w:color w:val="FFFFFF" w:themeColor="light1"/>
                            <w:kern w:val="24"/>
                            <w:sz w:val="32"/>
                            <w:szCs w:val="32"/>
                          </w:rPr>
                          <w:t xml:space="preserve"> Definitive surgery *</w:t>
                        </w:r>
                      </w:p>
                    </w:txbxContent>
                  </v:textbox>
                </v:shape>
                <v:shape id="Freeform 24" o:spid="_x0000_s1036" style="position:absolute;left:-7320;top:49561;width:13496;height:383;rotation:3683500fd;visibility:visible;mso-wrap-style:square;v-text-anchor:middle" coordsize="1349623,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GewMQA&#10;AADbAAAADwAAAGRycy9kb3ducmV2LnhtbESP3WrCQBSE7wt9h+UUvClmYyhW0mykFAqCFKn1AY7Z&#10;kx+SPRuyq0ne3hWEXg4z8w2TbSfTiSsNrrGsYBXFIIgLqxuuFJz+vpcbEM4ja+wsk4KZHGzz56cM&#10;U21H/qXr0VciQNilqKD2vk+ldEVNBl1ke+LglXYw6IMcKqkHHAPcdDKJ47U02HBYqLGnr5qK9ngx&#10;Ci5jW63k/H7ozz+xK/frA7+6UqnFy/T5AcLT5P/Dj/ZOK0je4P4l/A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hnsDEAAAA2wAAAA8AAAAAAAAAAAAAAAAAmAIAAGRycy9k&#10;b3ducmV2LnhtbFBLBQYAAAAABAAEAPUAAACJAwAAAAA=&#10;" path="m,19163r1349623,e" filled="f" strokecolor="#255d91 [1924]" strokeweight=".5pt">
                  <v:stroke joinstyle="miter"/>
                  <v:path arrowok="t" o:connecttype="custom" o:connectlocs="0,19163;1349623,19163" o:connectangles="0,0"/>
                </v:shape>
                <v:shape id="Freeform 25" o:spid="_x0000_s1037" style="position:absolute;left:3180;top:52539;width:13332;height:5644;visibility:visible;mso-wrap-style:square;v-text-anchor:middle" coordsize="1333258,5643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GEyMYA&#10;AADbAAAADwAAAGRycy9kb3ducmV2LnhtbESPQWsCMRSE74X+h/AKvdWsisVujSKKUCjYuu2hx8fm&#10;dbN187Imqbv6641Q6HGYmW+Y2aK3jTiSD7VjBcNBBoK4dLrmSsHnx+ZhCiJEZI2NY1JwogCL+e3N&#10;DHPtOt7RsYiVSBAOOSowMba5lKE0ZDEMXEucvG/nLcYkfSW1xy7BbSNHWfYoLdacFgy2tDJU7otf&#10;q2A83uy6t5/ONO9P26/DYf26Pk+9Uvd3/fIZRKQ+/of/2i9awWgC1y/pB8j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GEyMYAAADbAAAADwAAAAAAAAAAAAAAAACYAgAAZHJz&#10;L2Rvd25yZXYueG1sUEsFBgAAAAAEAAQA9QAAAIsDAAAAAA==&#10;" adj="-11796480,,5400" path="m,56434c,25266,25266,,56434,l1276824,v31168,,56434,25266,56434,56434l1333258,507906v,31168,-25266,56434,-56434,56434l56434,564340c25266,564340,,539074,,507906l,56434xe" fillcolor="#000101 [36]" stroked="f">
                  <v:fill color2="#5898d4 [3172]" rotate="t" colors="0 #71a6db;.5 #559bdb;1 #438ac9" focus="100%" type="gradient">
                    <o:fill v:ext="view" type="gradientUnscaled"/>
                  </v:fill>
                  <v:stroke joinstyle="miter"/>
                  <v:formulas/>
                  <v:path arrowok="t" o:connecttype="custom" o:connectlocs="0,56434;56434,0;1276824,0;1333258,56434;1333258,507906;1276824,564340;56434,564340;0,507906;0,56434" o:connectangles="0,0,0,0,0,0,0,0,0" textboxrect="0,0,1333258,564340"/>
                  <v:textbox inset=".81192mm,.81192mm,.81192mm,.81192mm">
                    <w:txbxContent>
                      <w:p w14:paraId="75076D0F" w14:textId="77777777" w:rsidR="00EE027D" w:rsidRDefault="00EE027D" w:rsidP="00EE027D">
                        <w:pPr>
                          <w:pStyle w:val="NormalWeb"/>
                          <w:spacing w:before="0" w:beforeAutospacing="0" w:after="168" w:afterAutospacing="0" w:line="216" w:lineRule="auto"/>
                          <w:jc w:val="center"/>
                        </w:pPr>
                        <w:r>
                          <w:rPr>
                            <w:rFonts w:asciiTheme="minorHAnsi" w:hAnsi="Calibri" w:cstheme="minorBidi"/>
                            <w:color w:val="FFFFFF" w:themeColor="light1"/>
                            <w:kern w:val="24"/>
                            <w:sz w:val="40"/>
                            <w:szCs w:val="40"/>
                          </w:rPr>
                          <w:t>Successful</w:t>
                        </w:r>
                      </w:p>
                    </w:txbxContent>
                  </v:textbox>
                </v:shape>
                <v:shape id="Freeform 26" o:spid="_x0000_s1038" style="position:absolute;left:15643;top:52471;width:9245;height:384;rotation:-2340073fd;visibility:visible;mso-wrap-style:square;v-text-anchor:middle" coordsize="924461,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mvK8UA&#10;AADbAAAADwAAAGRycy9kb3ducmV2LnhtbESP3WoCMRSE74W+QzgF7zRbESmrUYoibUEs9Qd6edic&#10;3YRuTtZNuq5vbwqFXg4z8w2zWPWuFh21wXpW8DTOQBAXXluuFJyO29EziBCRNdaeScGNAqyWD4MF&#10;5tpf+ZO6Q6xEgnDIUYGJscmlDIUhh2HsG+Lklb51GJNsK6lbvCa4q+Uky2bSoeW0YLChtaHi+/Dj&#10;FGwu5Zc9h6Kzu9dsuuF9uX43H0oNH/uXOYhIffwP/7XftILJDH6/pB8gl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Ka8rxQAAANsAAAAPAAAAAAAAAAAAAAAAAJgCAABkcnMv&#10;ZG93bnJldi54bWxQSwUGAAAAAAQABAD1AAAAigMAAAAA&#10;" path="m,19163r924461,e" filled="f" strokecolor="#317cc1 [2564]" strokeweight=".5pt">
                  <v:stroke joinstyle="miter"/>
                  <v:path arrowok="t" o:connecttype="custom" o:connectlocs="0,19163;924461,19163" o:connectangles="0,0"/>
                </v:shape>
                <v:shape id="Freeform 27" o:spid="_x0000_s1039" style="position:absolute;left:24019;top:46906;width:12114;height:6119;visibility:visible;mso-wrap-style:square;v-text-anchor:middle" coordsize="1211442,61194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dVUcIA&#10;AADbAAAADwAAAGRycy9kb3ducmV2LnhtbESPQWsCMRSE74L/ITyhN826BVu2RgmK4KnU1UOPj83r&#10;7urmZUmibv99Iwg9DjPzDbNcD7YTN/KhdaxgPstAEFfOtFwrOB1303cQISIb7ByTgl8KsF6NR0ss&#10;jLvzgW5lrEWCcChQQRNjX0gZqoYshpnriZP347zFmKSvpfF4T3DbyTzLFtJiy2mhwZ42DVWX8moV&#10;nGt9Jv9V5no7fOZGn/b6+9Up9TIZ9AeISEP8Dz/be6Mgf4PHl/Q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p1VRwgAAANsAAAAPAAAAAAAAAAAAAAAAAJgCAABkcnMvZG93&#10;bnJldi54bWxQSwUGAAAAAAQABAD1AAAAhwMAAAAA&#10;" adj="-11796480,,5400" path="m,61194c,27397,27397,,61194,l1150248,v33797,,61194,27397,61194,61194l1211442,550748v,33797,-27397,61194,-61194,61194l61194,611942c27397,611942,,584545,,550748l,61194xe" fillcolor="#000101 [36]" stroked="f">
                  <v:fill color2="#5898d4 [3172]" rotate="t" colors="0 #71a6db;.5 #559bdb;1 #438ac9" focus="100%" type="gradient">
                    <o:fill v:ext="view" type="gradientUnscaled"/>
                  </v:fill>
                  <v:stroke joinstyle="miter"/>
                  <v:formulas/>
                  <v:path arrowok="t" o:connecttype="custom" o:connectlocs="0,61194;61194,0;1150248,0;1211442,61194;1211442,550748;1150248,611942;61194,611942;0,550748;0,61194" o:connectangles="0,0,0,0,0,0,0,0,0" textboxrect="0,0,1211442,611942"/>
                  <v:textbox inset=".81536mm,.81536mm,.81536mm,.81536mm">
                    <w:txbxContent>
                      <w:p w14:paraId="63A7F83A" w14:textId="77777777" w:rsidR="00EE027D" w:rsidRDefault="00EE027D"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No further pain</w:t>
                        </w:r>
                      </w:p>
                    </w:txbxContent>
                  </v:textbox>
                </v:shape>
                <v:shape id="Freeform 28" o:spid="_x0000_s1040" style="position:absolute;left:36133;top:49774;width:7507;height:383;visibility:visible;mso-wrap-style:square;v-text-anchor:middle" coordsize="750677,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qXRL8A&#10;AADbAAAADwAAAGRycy9kb3ducmV2LnhtbERPy4rCMBTdD/gP4QruxlQXItUoM0VBdCE+mPWluZMG&#10;m5vaRK1/bxaCy8N5z5edq8Wd2mA9KxgNMxDEpdeWjYLzaf09BREissbaMyl4UoDlovc1x1z7Bx/o&#10;foxGpBAOOSqoYmxyKUNZkcMw9A1x4v596zAm2BqpW3ykcFfLcZZNpEPLqaHChoqKysvx5hRcJ3vz&#10;d91dzAYz+buyz2K7tYVSg373MwMRqYsf8du90QrGaWz6kn6AXL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ipdEvwAAANsAAAAPAAAAAAAAAAAAAAAAAJgCAABkcnMvZG93bnJl&#10;di54bWxQSwUGAAAAAAQABAD1AAAAhAMAAAAA&#10;" path="m,19163r750677,e" filled="f" strokecolor="#317cc1 [2564]" strokeweight=".5pt">
                  <v:stroke joinstyle="miter"/>
                  <v:path arrowok="t" o:connecttype="custom" o:connectlocs="0,19163;750677,19163" o:connectangles="0,0"/>
                </v:shape>
                <v:shape id="Freeform 29" o:spid="_x0000_s1041" style="position:absolute;left:43640;top:45885;width:15843;height:8161;visibility:visible;mso-wrap-style:square;v-text-anchor:middle" coordsize="1584285,81604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DycQA&#10;AADbAAAADwAAAGRycy9kb3ducmV2LnhtbESPQWvCQBSE74X+h+UVvNVNUyg1ukoJBAuWQhPx/Mi+&#10;ZKPZtyG7avz3bqHQ4zAz3zCrzWR7caHRd44VvMwTEMS10x23CvZV8fwOwgdkjb1jUnAjD5v148MK&#10;M+2u/EOXMrQiQthnqMCEMGRS+tqQRT93A3H0GjdaDFGOrdQjXiPc9jJNkjdpseO4YHCg3FB9Ks9W&#10;wevhK0ynXfOdV0lR5M0i3W+PVqnZ0/SxBBFoCv/hv/anVpAu4PdL/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Dw8nEAAAA2wAAAA8AAAAAAAAAAAAAAAAAmAIAAGRycy9k&#10;b3ducmV2LnhtbFBLBQYAAAAABAAEAPUAAACJAwAAAAA=&#10;" adj="-11796480,,5400" path="m,81604c,36535,36535,,81604,l1502681,v45069,,81604,36535,81604,81604l1584285,734438v,45069,-36535,81604,-81604,81604l81604,816042c36535,816042,,779507,,734438l,81604xe" fillcolor="#000101 [36]" stroked="f">
                  <v:fill color2="#5898d4 [3172]" rotate="t" colors="0 #71a6db;.5 #559bdb;1 #438ac9" focus="100%" type="gradient">
                    <o:fill v:ext="view" type="gradientUnscaled"/>
                  </v:fill>
                  <v:stroke joinstyle="miter"/>
                  <v:formulas/>
                  <v:path arrowok="t" o:connecttype="custom" o:connectlocs="0,81604;81604,0;1502681,0;1584285,81604;1584285,734438;1502681,816042;81604,816042;0,734438;0,81604" o:connectangles="0,0,0,0,0,0,0,0,0" textboxrect="0,0,1584285,816042"/>
                  <v:textbox inset=".98142mm,.98142mm,.98142mm,.98142mm">
                    <w:txbxContent>
                      <w:p w14:paraId="7094D27E" w14:textId="77777777" w:rsidR="00EE027D" w:rsidRDefault="00EE027D" w:rsidP="00EE027D">
                        <w:pPr>
                          <w:pStyle w:val="NormalWeb"/>
                          <w:spacing w:before="0" w:beforeAutospacing="0" w:after="151" w:afterAutospacing="0" w:line="216" w:lineRule="auto"/>
                          <w:jc w:val="center"/>
                        </w:pPr>
                        <w:r>
                          <w:rPr>
                            <w:rFonts w:asciiTheme="minorHAnsi" w:hAnsi="Calibri" w:cstheme="minorBidi"/>
                            <w:color w:val="FFFFFF" w:themeColor="light1"/>
                            <w:kern w:val="24"/>
                            <w:sz w:val="36"/>
                            <w:szCs w:val="36"/>
                          </w:rPr>
                          <w:t>No further interventions</w:t>
                        </w:r>
                      </w:p>
                    </w:txbxContent>
                  </v:textbox>
                </v:shape>
                <v:shape id="Freeform 30" o:spid="_x0000_s1042" style="position:absolute;left:16067;top:57051;width:8397;height:383;rotation:1745002fd;visibility:visible;mso-wrap-style:square;v-text-anchor:middle" coordsize="839734,383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6P7sA&#10;AADbAAAADwAAAGRycy9kb3ducmV2LnhtbERPSwrCMBDdC94hjOBOU79INS0iiC4E8XOAoRnbajMp&#10;TdR6e7MQXD7ef5W2phIvalxpWcFoGIEgzqwuOVdwvWwHCxDOI2usLJOCDzlIk25nhbG2bz7R6+xz&#10;EULYxaig8L6OpXRZQQbd0NbEgbvZxqAPsMmlbvAdwk0lx1E0lwZLDg0F1rQpKHucn0aBvltz2M2O&#10;p9p9SE5lNnV0sUr1e+16CcJT6//in3uvFUzC+vAl/ACZ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vFej+7AAAA2wAAAA8AAAAAAAAAAAAAAAAAmAIAAGRycy9kb3ducmV2Lnht&#10;bFBLBQYAAAAABAAEAPUAAACAAwAAAAA=&#10;" path="m,19163r839734,e" filled="f" strokecolor="#317cc1 [2564]" strokeweight=".5pt">
                  <v:stroke joinstyle="miter"/>
                  <v:path arrowok="t" o:connecttype="custom" o:connectlocs="0,19163;839734,19163" o:connectangles="0,0"/>
                </v:shape>
                <v:shape id="Freeform 31" o:spid="_x0000_s1043" style="position:absolute;left:24019;top:54433;width:18767;height:9383;visibility:visible;mso-wrap-style:square;v-text-anchor:middle" coordsize="1876692,93834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WXZsIA&#10;AADbAAAADwAAAGRycy9kb3ducmV2LnhtbESPQYvCMBSE78L+h/AW9qapLohUo4i7gggerD14fDTP&#10;pti8lCa23X+/EQSPw8x8w6w2g61FR62vHCuYThIQxIXTFZcK8st+vADhA7LG2jEp+CMPm/XHaIWp&#10;dj2fqctCKSKEfYoKTAhNKqUvDFn0E9cQR+/mWoshyraUusU+wm0tZ0kylxYrjgsGG9oZKu7Zwyrg&#10;7veRHH64kVm/z48n42l2LZT6+hy2SxCBhvAOv9oHreB7Cs8v8QfI9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dZdmwgAAANsAAAAPAAAAAAAAAAAAAAAAAJgCAABkcnMvZG93&#10;bnJldi54bWxQSwUGAAAAAAQABAD1AAAAhwMAAAAA&#10;" adj="-11796480,,5400" path="m,93835c,42011,42011,,93835,l1782857,v51824,,93835,42011,93835,93835l1876692,844511v,51824,-42011,93835,-93835,93835l93835,938346c42011,938346,,896335,,844511l,93835xe" fillcolor="#000101 [36]" stroked="f">
                  <v:fill color2="#5898d4 [3172]" rotate="t" colors="0 #71a6db;.5 #559bdb;1 #438ac9" focus="100%" type="gradient">
                    <o:fill v:ext="view" type="gradientUnscaled"/>
                  </v:fill>
                  <v:stroke joinstyle="miter"/>
                  <v:formulas/>
                  <v:path arrowok="t" o:connecttype="custom" o:connectlocs="0,93835;93835,0;1782857,0;1876692,93835;1876692,844511;1782857,938346;93835,938346;0,844511;0,93835" o:connectangles="0,0,0,0,0,0,0,0,0" textboxrect="0,0,1876692,938346"/>
                  <v:textbox inset="1.0986mm,1.0986mm,1.0986mm,1.0986mm">
                    <w:txbxContent>
                      <w:p w14:paraId="1EA63A52" w14:textId="77777777" w:rsidR="00EE027D" w:rsidRDefault="00EE027D" w:rsidP="00EE027D">
                        <w:pPr>
                          <w:pStyle w:val="NormalWeb"/>
                          <w:spacing w:before="0" w:beforeAutospacing="0" w:after="160" w:afterAutospacing="0" w:line="216" w:lineRule="auto"/>
                          <w:jc w:val="center"/>
                        </w:pPr>
                        <w:r>
                          <w:rPr>
                            <w:rFonts w:asciiTheme="minorHAnsi" w:hAnsi="Calibri" w:cstheme="minorBidi"/>
                            <w:color w:val="FFFFFF" w:themeColor="light1"/>
                            <w:kern w:val="24"/>
                            <w:sz w:val="38"/>
                            <w:szCs w:val="38"/>
                          </w:rPr>
                          <w:t xml:space="preserve">Ongoing pain / cholangitis </w:t>
                        </w:r>
                        <w:r>
                          <w:rPr>
                            <w:rFonts w:asciiTheme="minorHAnsi" w:hAnsi="Wingdings" w:cstheme="minorBidi"/>
                            <w:color w:val="FFFFFF" w:themeColor="light1"/>
                            <w:kern w:val="24"/>
                            <w:sz w:val="38"/>
                            <w:szCs w:val="38"/>
                          </w:rPr>
                          <w:sym w:font="Wingdings" w:char="00E0"/>
                        </w:r>
                        <w:r>
                          <w:rPr>
                            <w:rFonts w:asciiTheme="minorHAnsi" w:hAnsi="Calibri" w:cstheme="minorBidi"/>
                            <w:color w:val="FFFFFF" w:themeColor="light1"/>
                            <w:kern w:val="24"/>
                            <w:sz w:val="38"/>
                            <w:szCs w:val="38"/>
                          </w:rPr>
                          <w:t xml:space="preserve"> definitive surgery *</w:t>
                        </w:r>
                      </w:p>
                    </w:txbxContent>
                  </v:textbox>
                </v:shape>
                <v:shape id="Freeform 15" o:spid="_x0000_s1044" style="position:absolute;left:-20105;top:40056;width:17478;height:7099;visibility:visible;mso-wrap-style:square;v-text-anchor:middle" coordsize="1577923,8182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bdyMIA&#10;AADbAAAADwAAAGRycy9kb3ducmV2LnhtbERPTWvCQBC9C/0PyxR6MxsrtiV1lZJSEPSibcTjkJ0m&#10;odnZJbvR6K93hYK3ebzPmS8H04ojdb6xrGCSpCCIS6sbrhT8fH+N30D4gKyxtUwKzuRhuXgYzTHT&#10;9sRbOu5CJWII+wwV1CG4TEpf1mTQJ9YRR+7XdgZDhF0ldYenGG5a+ZymL9Jgw7GhRkd5TeXfrjcK&#10;8uJzdTlM165nV9j9q51MN7pQ6ulx+HgHEWgId/G/e6Xj/BncfokHyM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Vt3IwgAAANsAAAAPAAAAAAAAAAAAAAAAAJgCAABkcnMvZG93&#10;bnJldi54bWxQSwUGAAAAAAQABAD1AAAAhwMAAAAA&#10;" adj="-11796480,,5400" path="m,81828c,36636,36636,,81828,l1496096,v45192,,81828,36636,81828,81828c1577924,300035,1577923,518241,1577923,736448v,45192,-36636,81828,-81828,81828l81828,818275c36636,818275,,781639,,736447l,81828xe" fillcolor="#000101 [36]" stroked="f">
                  <v:fill color2="#5898d4 [3172]" rotate="t" colors="0 #71a6db;.5 #559bdb;1 #438ac9" focus="100%" type="gradient">
                    <o:fill v:ext="view" type="gradientUnscaled"/>
                  </v:fill>
                  <v:stroke joinstyle="miter"/>
                  <v:formulas/>
                  <v:path arrowok="t" o:connecttype="custom" o:connectlocs="0,70992;90636,0;1657139,0;1747775,70992;1747774,638922;1657138,709914;90636,709913;0,638921;0,70992" o:connectangles="0,0,0,0,0,0,0,0,0" textboxrect="0,0,1577923,818275"/>
                  <v:textbox inset="1.0891mm,1.0891mm,1.0891mm,1.0891mm">
                    <w:txbxContent>
                      <w:p w14:paraId="393C47CC" w14:textId="77777777" w:rsidR="00EE027D" w:rsidRDefault="00EE027D" w:rsidP="00EE027D">
                        <w:pPr>
                          <w:pStyle w:val="NormalWeb"/>
                          <w:spacing w:before="0" w:beforeAutospacing="0" w:after="202" w:afterAutospacing="0" w:line="216" w:lineRule="auto"/>
                          <w:jc w:val="center"/>
                        </w:pPr>
                        <w:r>
                          <w:rPr>
                            <w:rFonts w:asciiTheme="minorHAnsi" w:hAnsi="Calibri" w:cstheme="minorBidi"/>
                            <w:color w:val="FFFFFF" w:themeColor="light1"/>
                            <w:kern w:val="24"/>
                            <w:sz w:val="48"/>
                            <w:szCs w:val="48"/>
                          </w:rPr>
                          <w:t>Endoscopic Approach</w:t>
                        </w:r>
                      </w:p>
                    </w:txbxContent>
                  </v:textbox>
                </v:shape>
                <w10:anchorlock/>
              </v:group>
            </w:pict>
          </mc:Fallback>
        </mc:AlternateContent>
      </w:r>
    </w:p>
    <w:p w14:paraId="0E9576F6" w14:textId="77777777" w:rsidR="00EE027D" w:rsidRPr="007E7F1D" w:rsidRDefault="00EE027D" w:rsidP="00EE027D">
      <w:pPr>
        <w:jc w:val="center"/>
        <w:rPr>
          <w:rFonts w:ascii="Times New Roman" w:hAnsi="Times New Roman" w:cs="Times New Roman"/>
          <w:lang w:val="en-AU"/>
        </w:rPr>
        <w:sectPr w:rsidR="00EE027D" w:rsidRPr="007E7F1D" w:rsidSect="004E5C3C">
          <w:pgSz w:w="16840" w:h="11900" w:orient="landscape"/>
          <w:pgMar w:top="1440" w:right="953" w:bottom="1440" w:left="1440" w:header="709" w:footer="709" w:gutter="0"/>
          <w:cols w:space="708"/>
          <w:docGrid w:linePitch="360"/>
        </w:sectPr>
      </w:pPr>
      <w:r>
        <w:rPr>
          <w:rFonts w:ascii="Times New Roman" w:hAnsi="Times New Roman" w:cs="Times New Roman"/>
          <w:lang w:val="en-AU"/>
        </w:rPr>
        <w:t>Recommended treatment algorithm</w:t>
      </w:r>
    </w:p>
    <w:p w14:paraId="7C21197A" w14:textId="77777777" w:rsidR="00EE027D" w:rsidRPr="007E7F1D" w:rsidRDefault="00EE027D" w:rsidP="00EE027D">
      <w:pPr>
        <w:jc w:val="center"/>
        <w:rPr>
          <w:rFonts w:ascii="Times New Roman" w:hAnsi="Times New Roman" w:cs="Times New Roman"/>
          <w:lang w:val="en-AU"/>
        </w:rPr>
      </w:pPr>
    </w:p>
    <w:p w14:paraId="1CDB5967" w14:textId="77777777" w:rsidR="00EE027D" w:rsidRDefault="00EE027D" w:rsidP="00EE027D">
      <w:pPr>
        <w:jc w:val="center"/>
        <w:rPr>
          <w:rFonts w:ascii="Times New Roman" w:hAnsi="Times New Roman" w:cs="Times New Roman"/>
          <w:lang w:val="en-AU"/>
        </w:rPr>
      </w:pPr>
      <w:r w:rsidRPr="007E7F1D">
        <w:rPr>
          <w:rFonts w:ascii="Times New Roman" w:hAnsi="Times New Roman" w:cs="Times New Roman"/>
          <w:lang w:val="en-AU"/>
        </w:rPr>
        <w:t>Search Process</w:t>
      </w:r>
    </w:p>
    <w:p w14:paraId="4F50C7BE" w14:textId="77777777" w:rsidR="00EE027D" w:rsidRPr="007E7F1D" w:rsidRDefault="00EE027D" w:rsidP="00EE027D">
      <w:pPr>
        <w:jc w:val="center"/>
        <w:rPr>
          <w:rFonts w:ascii="Times New Roman" w:hAnsi="Times New Roman" w:cs="Times New Roman"/>
          <w:lang w:val="en-AU"/>
        </w:rPr>
      </w:pPr>
    </w:p>
    <w:p w14:paraId="1923AF47" w14:textId="5CE36C53" w:rsidR="00800C03" w:rsidRPr="007E7F1D" w:rsidRDefault="00EE027D" w:rsidP="00800C03">
      <w:pPr>
        <w:jc w:val="center"/>
        <w:rPr>
          <w:rFonts w:ascii="Times New Roman" w:hAnsi="Times New Roman" w:cs="Times New Roman"/>
          <w:lang w:val="en-AU"/>
        </w:rPr>
      </w:pPr>
      <w:r w:rsidRPr="007E7F1D">
        <w:rPr>
          <w:rFonts w:ascii="Times New Roman" w:hAnsi="Times New Roman" w:cs="Times New Roman"/>
          <w:noProof/>
          <w:lang w:val="en-AU" w:eastAsia="en-AU"/>
        </w:rPr>
        <w:drawing>
          <wp:inline distT="0" distB="0" distL="0" distR="0" wp14:anchorId="1BBFA564" wp14:editId="22389CC3">
            <wp:extent cx="5486400" cy="3200400"/>
            <wp:effectExtent l="0" t="0" r="0"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sectPr w:rsidR="00800C03" w:rsidRPr="007E7F1D" w:rsidSect="00EE027D">
      <w:pgSz w:w="16840" w:h="11900" w:orient="landscape"/>
      <w:pgMar w:top="1440" w:right="953"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10E89" w14:textId="77777777" w:rsidR="00851AA3" w:rsidRDefault="00851AA3" w:rsidP="008B364F">
      <w:r>
        <w:separator/>
      </w:r>
    </w:p>
  </w:endnote>
  <w:endnote w:type="continuationSeparator" w:id="0">
    <w:p w14:paraId="25EFD806" w14:textId="77777777" w:rsidR="00851AA3" w:rsidRDefault="00851AA3" w:rsidP="008B3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Antiqua-Bold">
    <w:panose1 w:val="00000000000000000000"/>
    <w:charset w:val="00"/>
    <w:family w:val="roman"/>
    <w:notTrueType/>
    <w:pitch w:val="default"/>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1B8176" w14:textId="77777777" w:rsidR="00A90D82" w:rsidRDefault="00A90D82" w:rsidP="005E12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424C15" w14:textId="77777777" w:rsidR="00A90D82" w:rsidRDefault="00A90D82" w:rsidP="00CE51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69261" w14:textId="77777777" w:rsidR="00A90D82" w:rsidRDefault="00A90D82" w:rsidP="005E12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316F">
      <w:rPr>
        <w:rStyle w:val="PageNumber"/>
        <w:noProof/>
      </w:rPr>
      <w:t>9</w:t>
    </w:r>
    <w:r>
      <w:rPr>
        <w:rStyle w:val="PageNumber"/>
      </w:rPr>
      <w:fldChar w:fldCharType="end"/>
    </w:r>
  </w:p>
  <w:p w14:paraId="692A7AC9" w14:textId="77777777" w:rsidR="00A90D82" w:rsidRDefault="00A90D82" w:rsidP="00CE514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CA556" w14:textId="77777777" w:rsidR="00A90D82" w:rsidRDefault="00A90D82" w:rsidP="005E12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587064" w14:textId="77777777" w:rsidR="00A90D82" w:rsidRDefault="00A90D82" w:rsidP="00CE514E">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68689" w14:textId="77777777" w:rsidR="00A90D82" w:rsidRDefault="00A90D82" w:rsidP="005E129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4683">
      <w:rPr>
        <w:rStyle w:val="PageNumber"/>
        <w:noProof/>
      </w:rPr>
      <w:t>10</w:t>
    </w:r>
    <w:r>
      <w:rPr>
        <w:rStyle w:val="PageNumber"/>
      </w:rPr>
      <w:fldChar w:fldCharType="end"/>
    </w:r>
  </w:p>
  <w:p w14:paraId="2F88B64D" w14:textId="77777777" w:rsidR="00A90D82" w:rsidRDefault="00A90D82" w:rsidP="00CE514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687002" w14:textId="77777777" w:rsidR="00851AA3" w:rsidRDefault="00851AA3" w:rsidP="008B364F">
      <w:r>
        <w:separator/>
      </w:r>
    </w:p>
  </w:footnote>
  <w:footnote w:type="continuationSeparator" w:id="0">
    <w:p w14:paraId="107D610E" w14:textId="77777777" w:rsidR="00851AA3" w:rsidRDefault="00851AA3" w:rsidP="008B364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51A47"/>
    <w:multiLevelType w:val="hybridMultilevel"/>
    <w:tmpl w:val="90EE8646"/>
    <w:lvl w:ilvl="0" w:tplc="B2DA0B8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CC173B"/>
    <w:multiLevelType w:val="hybridMultilevel"/>
    <w:tmpl w:val="EB9095F4"/>
    <w:lvl w:ilvl="0" w:tplc="256284A4">
      <w:start w:val="1"/>
      <w:numFmt w:val="bullet"/>
      <w:lvlText w:val=""/>
      <w:lvlJc w:val="left"/>
      <w:pPr>
        <w:tabs>
          <w:tab w:val="num" w:pos="720"/>
        </w:tabs>
        <w:ind w:left="720" w:hanging="360"/>
      </w:pPr>
      <w:rPr>
        <w:rFonts w:ascii="Wingdings" w:hAnsi="Wingdings" w:hint="default"/>
      </w:rPr>
    </w:lvl>
    <w:lvl w:ilvl="1" w:tplc="0896A7F6">
      <w:start w:val="1"/>
      <w:numFmt w:val="bullet"/>
      <w:lvlText w:val=""/>
      <w:lvlJc w:val="left"/>
      <w:pPr>
        <w:tabs>
          <w:tab w:val="num" w:pos="1440"/>
        </w:tabs>
        <w:ind w:left="1440" w:hanging="360"/>
      </w:pPr>
      <w:rPr>
        <w:rFonts w:ascii="Wingdings" w:hAnsi="Wingdings" w:hint="default"/>
      </w:rPr>
    </w:lvl>
    <w:lvl w:ilvl="2" w:tplc="F22C1B32" w:tentative="1">
      <w:start w:val="1"/>
      <w:numFmt w:val="bullet"/>
      <w:lvlText w:val=""/>
      <w:lvlJc w:val="left"/>
      <w:pPr>
        <w:tabs>
          <w:tab w:val="num" w:pos="2160"/>
        </w:tabs>
        <w:ind w:left="2160" w:hanging="360"/>
      </w:pPr>
      <w:rPr>
        <w:rFonts w:ascii="Wingdings" w:hAnsi="Wingdings" w:hint="default"/>
      </w:rPr>
    </w:lvl>
    <w:lvl w:ilvl="3" w:tplc="BC8494C4" w:tentative="1">
      <w:start w:val="1"/>
      <w:numFmt w:val="bullet"/>
      <w:lvlText w:val=""/>
      <w:lvlJc w:val="left"/>
      <w:pPr>
        <w:tabs>
          <w:tab w:val="num" w:pos="2880"/>
        </w:tabs>
        <w:ind w:left="2880" w:hanging="360"/>
      </w:pPr>
      <w:rPr>
        <w:rFonts w:ascii="Wingdings" w:hAnsi="Wingdings" w:hint="default"/>
      </w:rPr>
    </w:lvl>
    <w:lvl w:ilvl="4" w:tplc="BFFA9504" w:tentative="1">
      <w:start w:val="1"/>
      <w:numFmt w:val="bullet"/>
      <w:lvlText w:val=""/>
      <w:lvlJc w:val="left"/>
      <w:pPr>
        <w:tabs>
          <w:tab w:val="num" w:pos="3600"/>
        </w:tabs>
        <w:ind w:left="3600" w:hanging="360"/>
      </w:pPr>
      <w:rPr>
        <w:rFonts w:ascii="Wingdings" w:hAnsi="Wingdings" w:hint="default"/>
      </w:rPr>
    </w:lvl>
    <w:lvl w:ilvl="5" w:tplc="30DE364E" w:tentative="1">
      <w:start w:val="1"/>
      <w:numFmt w:val="bullet"/>
      <w:lvlText w:val=""/>
      <w:lvlJc w:val="left"/>
      <w:pPr>
        <w:tabs>
          <w:tab w:val="num" w:pos="4320"/>
        </w:tabs>
        <w:ind w:left="4320" w:hanging="360"/>
      </w:pPr>
      <w:rPr>
        <w:rFonts w:ascii="Wingdings" w:hAnsi="Wingdings" w:hint="default"/>
      </w:rPr>
    </w:lvl>
    <w:lvl w:ilvl="6" w:tplc="AC4EC194" w:tentative="1">
      <w:start w:val="1"/>
      <w:numFmt w:val="bullet"/>
      <w:lvlText w:val=""/>
      <w:lvlJc w:val="left"/>
      <w:pPr>
        <w:tabs>
          <w:tab w:val="num" w:pos="5040"/>
        </w:tabs>
        <w:ind w:left="5040" w:hanging="360"/>
      </w:pPr>
      <w:rPr>
        <w:rFonts w:ascii="Wingdings" w:hAnsi="Wingdings" w:hint="default"/>
      </w:rPr>
    </w:lvl>
    <w:lvl w:ilvl="7" w:tplc="F184ED74" w:tentative="1">
      <w:start w:val="1"/>
      <w:numFmt w:val="bullet"/>
      <w:lvlText w:val=""/>
      <w:lvlJc w:val="left"/>
      <w:pPr>
        <w:tabs>
          <w:tab w:val="num" w:pos="5760"/>
        </w:tabs>
        <w:ind w:left="5760" w:hanging="360"/>
      </w:pPr>
      <w:rPr>
        <w:rFonts w:ascii="Wingdings" w:hAnsi="Wingdings" w:hint="default"/>
      </w:rPr>
    </w:lvl>
    <w:lvl w:ilvl="8" w:tplc="393E708A" w:tentative="1">
      <w:start w:val="1"/>
      <w:numFmt w:val="bullet"/>
      <w:lvlText w:val=""/>
      <w:lvlJc w:val="left"/>
      <w:pPr>
        <w:tabs>
          <w:tab w:val="num" w:pos="6480"/>
        </w:tabs>
        <w:ind w:left="6480" w:hanging="360"/>
      </w:pPr>
      <w:rPr>
        <w:rFonts w:ascii="Wingdings" w:hAnsi="Wingdings" w:hint="default"/>
      </w:rPr>
    </w:lvl>
  </w:abstractNum>
  <w:abstractNum w:abstractNumId="2">
    <w:nsid w:val="6D164513"/>
    <w:multiLevelType w:val="hybridMultilevel"/>
    <w:tmpl w:val="EBD87FE0"/>
    <w:lvl w:ilvl="0" w:tplc="DF0A00E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874B8A"/>
    <w:multiLevelType w:val="hybridMultilevel"/>
    <w:tmpl w:val="D6644FB4"/>
    <w:lvl w:ilvl="0" w:tplc="D4D6A440">
      <w:start w:val="1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z5psxgs9dzpepf29pzsrapedfdz0dvxve&quot;&gt;Bouveret Copy2&lt;record-ids&gt;&lt;item&gt;2&lt;/item&gt;&lt;item&gt;3&lt;/item&gt;&lt;item&gt;5&lt;/item&gt;&lt;item&gt;6&lt;/item&gt;&lt;item&gt;11&lt;/item&gt;&lt;item&gt;12&lt;/item&gt;&lt;item&gt;13&lt;/item&gt;&lt;item&gt;14&lt;/item&gt;&lt;item&gt;15&lt;/item&gt;&lt;item&gt;16&lt;/item&gt;&lt;item&gt;20&lt;/item&gt;&lt;item&gt;21&lt;/item&gt;&lt;item&gt;22&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6&lt;/item&gt;&lt;item&gt;68&lt;/item&gt;&lt;item&gt;69&lt;/item&gt;&lt;item&gt;70&lt;/item&gt;&lt;item&gt;71&lt;/item&gt;&lt;item&gt;76&lt;/item&gt;&lt;item&gt;79&lt;/item&gt;&lt;item&gt;80&lt;/item&gt;&lt;item&gt;83&lt;/item&gt;&lt;item&gt;86&lt;/item&gt;&lt;item&gt;88&lt;/item&gt;&lt;item&gt;90&lt;/item&gt;&lt;item&gt;91&lt;/item&gt;&lt;item&gt;93&lt;/item&gt;&lt;item&gt;94&lt;/item&gt;&lt;item&gt;95&lt;/item&gt;&lt;item&gt;97&lt;/item&gt;&lt;item&gt;98&lt;/item&gt;&lt;item&gt;99&lt;/item&gt;&lt;item&gt;102&lt;/item&gt;&lt;item&gt;108&lt;/item&gt;&lt;item&gt;109&lt;/item&gt;&lt;item&gt;111&lt;/item&gt;&lt;item&gt;112&lt;/item&gt;&lt;item&gt;113&lt;/item&gt;&lt;item&gt;115&lt;/item&gt;&lt;item&gt;116&lt;/item&gt;&lt;item&gt;121&lt;/item&gt;&lt;item&gt;124&lt;/item&gt;&lt;item&gt;125&lt;/item&gt;&lt;item&gt;126&lt;/item&gt;&lt;item&gt;127&lt;/item&gt;&lt;item&gt;128&lt;/item&gt;&lt;item&gt;130&lt;/item&gt;&lt;item&gt;132&lt;/item&gt;&lt;item&gt;135&lt;/item&gt;&lt;item&gt;137&lt;/item&gt;&lt;item&gt;140&lt;/item&gt;&lt;item&gt;142&lt;/item&gt;&lt;item&gt;143&lt;/item&gt;&lt;item&gt;146&lt;/item&gt;&lt;item&gt;149&lt;/item&gt;&lt;item&gt;151&lt;/item&gt;&lt;item&gt;154&lt;/item&gt;&lt;item&gt;155&lt;/item&gt;&lt;item&gt;157&lt;/item&gt;&lt;item&gt;158&lt;/item&gt;&lt;item&gt;159&lt;/item&gt;&lt;item&gt;160&lt;/item&gt;&lt;item&gt;161&lt;/item&gt;&lt;item&gt;162&lt;/item&gt;&lt;item&gt;164&lt;/item&gt;&lt;item&gt;165&lt;/item&gt;&lt;item&gt;167&lt;/item&gt;&lt;item&gt;168&lt;/item&gt;&lt;item&gt;170&lt;/item&gt;&lt;item&gt;171&lt;/item&gt;&lt;item&gt;174&lt;/item&gt;&lt;item&gt;178&lt;/item&gt;&lt;item&gt;180&lt;/item&gt;&lt;item&gt;184&lt;/item&gt;&lt;item&gt;185&lt;/item&gt;&lt;item&gt;186&lt;/item&gt;&lt;item&gt;187&lt;/item&gt;&lt;item&gt;188&lt;/item&gt;&lt;item&gt;189&lt;/item&gt;&lt;item&gt;196&lt;/item&gt;&lt;item&gt;199&lt;/item&gt;&lt;item&gt;202&lt;/item&gt;&lt;item&gt;204&lt;/item&gt;&lt;item&gt;206&lt;/item&gt;&lt;item&gt;208&lt;/item&gt;&lt;item&gt;209&lt;/item&gt;&lt;item&gt;212&lt;/item&gt;&lt;item&gt;214&lt;/item&gt;&lt;item&gt;217&lt;/item&gt;&lt;item&gt;219&lt;/item&gt;&lt;item&gt;220&lt;/item&gt;&lt;item&gt;222&lt;/item&gt;&lt;item&gt;225&lt;/item&gt;&lt;item&gt;226&lt;/item&gt;&lt;item&gt;228&lt;/item&gt;&lt;item&gt;229&lt;/item&gt;&lt;item&gt;234&lt;/item&gt;&lt;item&gt;235&lt;/item&gt;&lt;item&gt;240&lt;/item&gt;&lt;item&gt;241&lt;/item&gt;&lt;item&gt;242&lt;/item&gt;&lt;item&gt;244&lt;/item&gt;&lt;item&gt;245&lt;/item&gt;&lt;item&gt;246&lt;/item&gt;&lt;item&gt;252&lt;/item&gt;&lt;item&gt;253&lt;/item&gt;&lt;item&gt;254&lt;/item&gt;&lt;item&gt;260&lt;/item&gt;&lt;item&gt;262&lt;/item&gt;&lt;item&gt;263&lt;/item&gt;&lt;item&gt;264&lt;/item&gt;&lt;item&gt;266&lt;/item&gt;&lt;item&gt;267&lt;/item&gt;&lt;item&gt;268&lt;/item&gt;&lt;item&gt;271&lt;/item&gt;&lt;item&gt;273&lt;/item&gt;&lt;item&gt;274&lt;/item&gt;&lt;item&gt;276&lt;/item&gt;&lt;item&gt;277&lt;/item&gt;&lt;item&gt;279&lt;/item&gt;&lt;item&gt;280&lt;/item&gt;&lt;item&gt;285&lt;/item&gt;&lt;item&gt;286&lt;/item&gt;&lt;item&gt;287&lt;/item&gt;&lt;item&gt;290&lt;/item&gt;&lt;item&gt;293&lt;/item&gt;&lt;item&gt;297&lt;/item&gt;&lt;item&gt;298&lt;/item&gt;&lt;item&gt;303&lt;/item&gt;&lt;item&gt;304&lt;/item&gt;&lt;item&gt;306&lt;/item&gt;&lt;item&gt;310&lt;/item&gt;&lt;item&gt;313&lt;/item&gt;&lt;item&gt;314&lt;/item&gt;&lt;item&gt;316&lt;/item&gt;&lt;item&gt;318&lt;/item&gt;&lt;item&gt;319&lt;/item&gt;&lt;item&gt;322&lt;/item&gt;&lt;item&gt;325&lt;/item&gt;&lt;item&gt;334&lt;/item&gt;&lt;item&gt;335&lt;/item&gt;&lt;item&gt;342&lt;/item&gt;&lt;item&gt;346&lt;/item&gt;&lt;item&gt;351&lt;/item&gt;&lt;item&gt;353&lt;/item&gt;&lt;item&gt;354&lt;/item&gt;&lt;item&gt;355&lt;/item&gt;&lt;item&gt;356&lt;/item&gt;&lt;item&gt;357&lt;/item&gt;&lt;item&gt;358&lt;/item&gt;&lt;item&gt;361&lt;/item&gt;&lt;item&gt;363&lt;/item&gt;&lt;item&gt;364&lt;/item&gt;&lt;item&gt;366&lt;/item&gt;&lt;item&gt;367&lt;/item&gt;&lt;item&gt;368&lt;/item&gt;&lt;item&gt;370&lt;/item&gt;&lt;item&gt;371&lt;/item&gt;&lt;item&gt;377&lt;/item&gt;&lt;item&gt;378&lt;/item&gt;&lt;item&gt;379&lt;/item&gt;&lt;item&gt;381&lt;/item&gt;&lt;item&gt;382&lt;/item&gt;&lt;item&gt;383&lt;/item&gt;&lt;item&gt;385&lt;/item&gt;&lt;item&gt;386&lt;/item&gt;&lt;item&gt;393&lt;/item&gt;&lt;item&gt;395&lt;/item&gt;&lt;item&gt;396&lt;/item&gt;&lt;item&gt;397&lt;/item&gt;&lt;item&gt;399&lt;/item&gt;&lt;item&gt;402&lt;/item&gt;&lt;item&gt;404&lt;/item&gt;&lt;item&gt;411&lt;/item&gt;&lt;item&gt;414&lt;/item&gt;&lt;item&gt;421&lt;/item&gt;&lt;item&gt;429&lt;/item&gt;&lt;item&gt;430&lt;/item&gt;&lt;item&gt;435&lt;/item&gt;&lt;item&gt;437&lt;/item&gt;&lt;item&gt;443&lt;/item&gt;&lt;/record-ids&gt;&lt;/item&gt;&lt;/Libraries&gt;"/>
  </w:docVars>
  <w:rsids>
    <w:rsidRoot w:val="004C27A6"/>
    <w:rsid w:val="00001712"/>
    <w:rsid w:val="0002155F"/>
    <w:rsid w:val="000260A2"/>
    <w:rsid w:val="00027822"/>
    <w:rsid w:val="0003633E"/>
    <w:rsid w:val="00044F28"/>
    <w:rsid w:val="00045E17"/>
    <w:rsid w:val="000474A5"/>
    <w:rsid w:val="0005680A"/>
    <w:rsid w:val="00060878"/>
    <w:rsid w:val="000B098A"/>
    <w:rsid w:val="000B1BB9"/>
    <w:rsid w:val="000C020D"/>
    <w:rsid w:val="000C7D04"/>
    <w:rsid w:val="000D073F"/>
    <w:rsid w:val="000E1267"/>
    <w:rsid w:val="000E3DA4"/>
    <w:rsid w:val="000E7B7E"/>
    <w:rsid w:val="000F211F"/>
    <w:rsid w:val="0010129A"/>
    <w:rsid w:val="00102D32"/>
    <w:rsid w:val="001079C2"/>
    <w:rsid w:val="00110CCD"/>
    <w:rsid w:val="0011135C"/>
    <w:rsid w:val="00112027"/>
    <w:rsid w:val="00115B73"/>
    <w:rsid w:val="001201D0"/>
    <w:rsid w:val="00120E2B"/>
    <w:rsid w:val="00122E4C"/>
    <w:rsid w:val="001317DC"/>
    <w:rsid w:val="0014586F"/>
    <w:rsid w:val="00150175"/>
    <w:rsid w:val="001538ED"/>
    <w:rsid w:val="00161AA5"/>
    <w:rsid w:val="00167E71"/>
    <w:rsid w:val="00170F92"/>
    <w:rsid w:val="001717F1"/>
    <w:rsid w:val="00185677"/>
    <w:rsid w:val="00194B68"/>
    <w:rsid w:val="0019660B"/>
    <w:rsid w:val="001966BE"/>
    <w:rsid w:val="001A32B7"/>
    <w:rsid w:val="001A4A4D"/>
    <w:rsid w:val="001A5817"/>
    <w:rsid w:val="001B1221"/>
    <w:rsid w:val="001B7881"/>
    <w:rsid w:val="001D0426"/>
    <w:rsid w:val="001E62F6"/>
    <w:rsid w:val="001E7598"/>
    <w:rsid w:val="001E7648"/>
    <w:rsid w:val="00207022"/>
    <w:rsid w:val="00210000"/>
    <w:rsid w:val="0021356A"/>
    <w:rsid w:val="002161BC"/>
    <w:rsid w:val="002448A4"/>
    <w:rsid w:val="0025316F"/>
    <w:rsid w:val="00261901"/>
    <w:rsid w:val="002633EF"/>
    <w:rsid w:val="00272D5A"/>
    <w:rsid w:val="00274D31"/>
    <w:rsid w:val="00274FA4"/>
    <w:rsid w:val="00275DBB"/>
    <w:rsid w:val="00277AA5"/>
    <w:rsid w:val="00285AFC"/>
    <w:rsid w:val="00292409"/>
    <w:rsid w:val="002937AA"/>
    <w:rsid w:val="00295687"/>
    <w:rsid w:val="002975F9"/>
    <w:rsid w:val="002A7AC5"/>
    <w:rsid w:val="002D7068"/>
    <w:rsid w:val="002E2312"/>
    <w:rsid w:val="002F4358"/>
    <w:rsid w:val="00302599"/>
    <w:rsid w:val="00306539"/>
    <w:rsid w:val="0030791B"/>
    <w:rsid w:val="0031031D"/>
    <w:rsid w:val="00311162"/>
    <w:rsid w:val="003135A6"/>
    <w:rsid w:val="00321A23"/>
    <w:rsid w:val="003236E4"/>
    <w:rsid w:val="00326693"/>
    <w:rsid w:val="00327F94"/>
    <w:rsid w:val="00337C85"/>
    <w:rsid w:val="00343C91"/>
    <w:rsid w:val="0034503F"/>
    <w:rsid w:val="00347F5C"/>
    <w:rsid w:val="00354DB7"/>
    <w:rsid w:val="0035523C"/>
    <w:rsid w:val="003573AF"/>
    <w:rsid w:val="003744CF"/>
    <w:rsid w:val="00382A85"/>
    <w:rsid w:val="00386437"/>
    <w:rsid w:val="00393A19"/>
    <w:rsid w:val="00394000"/>
    <w:rsid w:val="003A017B"/>
    <w:rsid w:val="003B1A8E"/>
    <w:rsid w:val="003C681A"/>
    <w:rsid w:val="003E0E45"/>
    <w:rsid w:val="003F12D6"/>
    <w:rsid w:val="0040019A"/>
    <w:rsid w:val="00410F06"/>
    <w:rsid w:val="00413073"/>
    <w:rsid w:val="00430F69"/>
    <w:rsid w:val="00434360"/>
    <w:rsid w:val="00436DDC"/>
    <w:rsid w:val="00443457"/>
    <w:rsid w:val="00453F5D"/>
    <w:rsid w:val="00454FC7"/>
    <w:rsid w:val="00460FFE"/>
    <w:rsid w:val="00464385"/>
    <w:rsid w:val="00467823"/>
    <w:rsid w:val="00471A52"/>
    <w:rsid w:val="00477D5A"/>
    <w:rsid w:val="00495B4F"/>
    <w:rsid w:val="004B4052"/>
    <w:rsid w:val="004C20C1"/>
    <w:rsid w:val="004C27A6"/>
    <w:rsid w:val="004C4D29"/>
    <w:rsid w:val="004E5C3C"/>
    <w:rsid w:val="004E65B9"/>
    <w:rsid w:val="004F38C4"/>
    <w:rsid w:val="004F564B"/>
    <w:rsid w:val="004F7A81"/>
    <w:rsid w:val="005031AE"/>
    <w:rsid w:val="00512F46"/>
    <w:rsid w:val="00523976"/>
    <w:rsid w:val="00530EA0"/>
    <w:rsid w:val="005317D6"/>
    <w:rsid w:val="0053326C"/>
    <w:rsid w:val="00534216"/>
    <w:rsid w:val="00536921"/>
    <w:rsid w:val="00556095"/>
    <w:rsid w:val="00567FBB"/>
    <w:rsid w:val="00585F57"/>
    <w:rsid w:val="00597A02"/>
    <w:rsid w:val="005A27B1"/>
    <w:rsid w:val="005A67D2"/>
    <w:rsid w:val="005B2A9D"/>
    <w:rsid w:val="005B548F"/>
    <w:rsid w:val="005B7568"/>
    <w:rsid w:val="005B7F1E"/>
    <w:rsid w:val="005C1CF3"/>
    <w:rsid w:val="005C47F1"/>
    <w:rsid w:val="005D030C"/>
    <w:rsid w:val="005D20E4"/>
    <w:rsid w:val="005E02FF"/>
    <w:rsid w:val="005E0FCE"/>
    <w:rsid w:val="005E1295"/>
    <w:rsid w:val="005E2C3C"/>
    <w:rsid w:val="005E4F01"/>
    <w:rsid w:val="005E7FB7"/>
    <w:rsid w:val="005F22EC"/>
    <w:rsid w:val="005F5B08"/>
    <w:rsid w:val="00602797"/>
    <w:rsid w:val="00603624"/>
    <w:rsid w:val="00606313"/>
    <w:rsid w:val="00640DFA"/>
    <w:rsid w:val="00657531"/>
    <w:rsid w:val="00670C2D"/>
    <w:rsid w:val="006729AD"/>
    <w:rsid w:val="00673D30"/>
    <w:rsid w:val="00681596"/>
    <w:rsid w:val="0069312F"/>
    <w:rsid w:val="00694B1B"/>
    <w:rsid w:val="006B1633"/>
    <w:rsid w:val="006B6D99"/>
    <w:rsid w:val="006C4811"/>
    <w:rsid w:val="006C4F6F"/>
    <w:rsid w:val="006D5671"/>
    <w:rsid w:val="006F485E"/>
    <w:rsid w:val="00702167"/>
    <w:rsid w:val="007126A0"/>
    <w:rsid w:val="007149BF"/>
    <w:rsid w:val="00714EAD"/>
    <w:rsid w:val="00715C7E"/>
    <w:rsid w:val="00736F6C"/>
    <w:rsid w:val="007440B9"/>
    <w:rsid w:val="00754539"/>
    <w:rsid w:val="00760756"/>
    <w:rsid w:val="0076094C"/>
    <w:rsid w:val="00763B13"/>
    <w:rsid w:val="00773228"/>
    <w:rsid w:val="007771EE"/>
    <w:rsid w:val="00780CC0"/>
    <w:rsid w:val="00782255"/>
    <w:rsid w:val="00784C8E"/>
    <w:rsid w:val="00790FCF"/>
    <w:rsid w:val="00796A4A"/>
    <w:rsid w:val="007A3161"/>
    <w:rsid w:val="007A33FD"/>
    <w:rsid w:val="007A585F"/>
    <w:rsid w:val="007A65D0"/>
    <w:rsid w:val="007B1F62"/>
    <w:rsid w:val="007D0D75"/>
    <w:rsid w:val="007D62A3"/>
    <w:rsid w:val="007E7F1D"/>
    <w:rsid w:val="007F10D7"/>
    <w:rsid w:val="007F67CC"/>
    <w:rsid w:val="00800C03"/>
    <w:rsid w:val="00814CC1"/>
    <w:rsid w:val="00821CFC"/>
    <w:rsid w:val="0082384F"/>
    <w:rsid w:val="008269F8"/>
    <w:rsid w:val="00830EF0"/>
    <w:rsid w:val="008406AB"/>
    <w:rsid w:val="008424A5"/>
    <w:rsid w:val="0084558D"/>
    <w:rsid w:val="00851AA3"/>
    <w:rsid w:val="00855484"/>
    <w:rsid w:val="008608CC"/>
    <w:rsid w:val="00864286"/>
    <w:rsid w:val="00871324"/>
    <w:rsid w:val="008755FF"/>
    <w:rsid w:val="008767F4"/>
    <w:rsid w:val="00877065"/>
    <w:rsid w:val="00880450"/>
    <w:rsid w:val="008843DE"/>
    <w:rsid w:val="00884FF4"/>
    <w:rsid w:val="00892D42"/>
    <w:rsid w:val="008952C7"/>
    <w:rsid w:val="008A533E"/>
    <w:rsid w:val="008A5687"/>
    <w:rsid w:val="008B364F"/>
    <w:rsid w:val="008B62D3"/>
    <w:rsid w:val="008E22CA"/>
    <w:rsid w:val="008E488A"/>
    <w:rsid w:val="008E5619"/>
    <w:rsid w:val="008F18C1"/>
    <w:rsid w:val="008F3437"/>
    <w:rsid w:val="008F7DB2"/>
    <w:rsid w:val="00903222"/>
    <w:rsid w:val="00904C53"/>
    <w:rsid w:val="00910EE7"/>
    <w:rsid w:val="00923B9E"/>
    <w:rsid w:val="00924D3A"/>
    <w:rsid w:val="00927D69"/>
    <w:rsid w:val="00933EAA"/>
    <w:rsid w:val="00942418"/>
    <w:rsid w:val="00942CBC"/>
    <w:rsid w:val="00943B61"/>
    <w:rsid w:val="0095280C"/>
    <w:rsid w:val="0095616B"/>
    <w:rsid w:val="0096575A"/>
    <w:rsid w:val="00970499"/>
    <w:rsid w:val="00982553"/>
    <w:rsid w:val="0099495E"/>
    <w:rsid w:val="00994E42"/>
    <w:rsid w:val="009A5EDF"/>
    <w:rsid w:val="009B2CAD"/>
    <w:rsid w:val="009C142E"/>
    <w:rsid w:val="009C1DB4"/>
    <w:rsid w:val="009D39F4"/>
    <w:rsid w:val="009E204F"/>
    <w:rsid w:val="009E798F"/>
    <w:rsid w:val="009F3BBA"/>
    <w:rsid w:val="009F7709"/>
    <w:rsid w:val="00A03F8B"/>
    <w:rsid w:val="00A22613"/>
    <w:rsid w:val="00A27996"/>
    <w:rsid w:val="00A322BF"/>
    <w:rsid w:val="00A5160A"/>
    <w:rsid w:val="00A5360F"/>
    <w:rsid w:val="00A578B9"/>
    <w:rsid w:val="00A57EDD"/>
    <w:rsid w:val="00A73509"/>
    <w:rsid w:val="00A87CE6"/>
    <w:rsid w:val="00A90D82"/>
    <w:rsid w:val="00AA12DE"/>
    <w:rsid w:val="00AA51E1"/>
    <w:rsid w:val="00AA7FAF"/>
    <w:rsid w:val="00AB2B67"/>
    <w:rsid w:val="00AB5C50"/>
    <w:rsid w:val="00AC0B2D"/>
    <w:rsid w:val="00AE77E6"/>
    <w:rsid w:val="00AF453B"/>
    <w:rsid w:val="00AF536F"/>
    <w:rsid w:val="00B14214"/>
    <w:rsid w:val="00B14D2B"/>
    <w:rsid w:val="00B24931"/>
    <w:rsid w:val="00B30791"/>
    <w:rsid w:val="00B3653C"/>
    <w:rsid w:val="00B43178"/>
    <w:rsid w:val="00B669FB"/>
    <w:rsid w:val="00B74E09"/>
    <w:rsid w:val="00B83F85"/>
    <w:rsid w:val="00B944D7"/>
    <w:rsid w:val="00BA0239"/>
    <w:rsid w:val="00BB1EBD"/>
    <w:rsid w:val="00BD214E"/>
    <w:rsid w:val="00BD408F"/>
    <w:rsid w:val="00BE2926"/>
    <w:rsid w:val="00BE2980"/>
    <w:rsid w:val="00BF034F"/>
    <w:rsid w:val="00BF177A"/>
    <w:rsid w:val="00BF55F9"/>
    <w:rsid w:val="00C27821"/>
    <w:rsid w:val="00C35988"/>
    <w:rsid w:val="00C43556"/>
    <w:rsid w:val="00C51F41"/>
    <w:rsid w:val="00C6385D"/>
    <w:rsid w:val="00C71157"/>
    <w:rsid w:val="00C73898"/>
    <w:rsid w:val="00C93D4B"/>
    <w:rsid w:val="00C9427B"/>
    <w:rsid w:val="00CA4FA4"/>
    <w:rsid w:val="00CB201F"/>
    <w:rsid w:val="00CC741E"/>
    <w:rsid w:val="00CD3072"/>
    <w:rsid w:val="00CD31B2"/>
    <w:rsid w:val="00CD7C94"/>
    <w:rsid w:val="00CE1B57"/>
    <w:rsid w:val="00CE514E"/>
    <w:rsid w:val="00CF447B"/>
    <w:rsid w:val="00CF716A"/>
    <w:rsid w:val="00D063DE"/>
    <w:rsid w:val="00D06BEE"/>
    <w:rsid w:val="00D11D1B"/>
    <w:rsid w:val="00D15820"/>
    <w:rsid w:val="00D20490"/>
    <w:rsid w:val="00D35024"/>
    <w:rsid w:val="00D457F6"/>
    <w:rsid w:val="00D47914"/>
    <w:rsid w:val="00D65A94"/>
    <w:rsid w:val="00D74894"/>
    <w:rsid w:val="00D757AD"/>
    <w:rsid w:val="00D80042"/>
    <w:rsid w:val="00D91FB1"/>
    <w:rsid w:val="00D935AB"/>
    <w:rsid w:val="00DE2054"/>
    <w:rsid w:val="00DE210A"/>
    <w:rsid w:val="00DE38AD"/>
    <w:rsid w:val="00DE4395"/>
    <w:rsid w:val="00DF3035"/>
    <w:rsid w:val="00E058D6"/>
    <w:rsid w:val="00E2468C"/>
    <w:rsid w:val="00E32C11"/>
    <w:rsid w:val="00E32F50"/>
    <w:rsid w:val="00E34CC8"/>
    <w:rsid w:val="00E37A1C"/>
    <w:rsid w:val="00E37EEF"/>
    <w:rsid w:val="00E44AF6"/>
    <w:rsid w:val="00E56397"/>
    <w:rsid w:val="00E6332B"/>
    <w:rsid w:val="00E66DC7"/>
    <w:rsid w:val="00E724EC"/>
    <w:rsid w:val="00E76C74"/>
    <w:rsid w:val="00E80431"/>
    <w:rsid w:val="00E82AF7"/>
    <w:rsid w:val="00E835AB"/>
    <w:rsid w:val="00E83841"/>
    <w:rsid w:val="00E83858"/>
    <w:rsid w:val="00E86827"/>
    <w:rsid w:val="00EB759E"/>
    <w:rsid w:val="00EC0F23"/>
    <w:rsid w:val="00EC67B0"/>
    <w:rsid w:val="00EE027D"/>
    <w:rsid w:val="00EE2F8F"/>
    <w:rsid w:val="00EE4628"/>
    <w:rsid w:val="00EE477C"/>
    <w:rsid w:val="00EF05D4"/>
    <w:rsid w:val="00F04683"/>
    <w:rsid w:val="00F10EC6"/>
    <w:rsid w:val="00F272EE"/>
    <w:rsid w:val="00F33B16"/>
    <w:rsid w:val="00F4557C"/>
    <w:rsid w:val="00F55DEB"/>
    <w:rsid w:val="00F57097"/>
    <w:rsid w:val="00F6009A"/>
    <w:rsid w:val="00F62969"/>
    <w:rsid w:val="00F70E70"/>
    <w:rsid w:val="00F7498F"/>
    <w:rsid w:val="00F777F4"/>
    <w:rsid w:val="00F90E3D"/>
    <w:rsid w:val="00F92BDF"/>
    <w:rsid w:val="00F94680"/>
    <w:rsid w:val="00F9755C"/>
    <w:rsid w:val="00FA79E0"/>
    <w:rsid w:val="00FB00BA"/>
    <w:rsid w:val="00FB27D0"/>
    <w:rsid w:val="00FB4DC8"/>
    <w:rsid w:val="00FC7050"/>
    <w:rsid w:val="00FD1BA3"/>
    <w:rsid w:val="00FD77B6"/>
    <w:rsid w:val="00FF7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59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E0FCE"/>
    <w:pPr>
      <w:jc w:val="center"/>
    </w:pPr>
    <w:rPr>
      <w:rFonts w:ascii="Calibri" w:hAnsi="Calibri" w:cs="Calibri"/>
    </w:rPr>
  </w:style>
  <w:style w:type="paragraph" w:customStyle="1" w:styleId="EndNoteBibliography">
    <w:name w:val="EndNote Bibliography"/>
    <w:basedOn w:val="Normal"/>
    <w:rsid w:val="005E0FCE"/>
    <w:rPr>
      <w:rFonts w:ascii="Calibri" w:hAnsi="Calibri" w:cs="Calibri"/>
    </w:rPr>
  </w:style>
  <w:style w:type="paragraph" w:styleId="ListParagraph">
    <w:name w:val="List Paragraph"/>
    <w:basedOn w:val="Normal"/>
    <w:uiPriority w:val="34"/>
    <w:qFormat/>
    <w:rsid w:val="00A87CE6"/>
    <w:pPr>
      <w:ind w:left="720"/>
      <w:contextualSpacing/>
    </w:pPr>
    <w:rPr>
      <w:rFonts w:ascii="Times New Roman" w:hAnsi="Times New Roman" w:cs="Times New Roman"/>
    </w:rPr>
  </w:style>
  <w:style w:type="paragraph" w:styleId="Header">
    <w:name w:val="header"/>
    <w:basedOn w:val="Normal"/>
    <w:link w:val="HeaderChar"/>
    <w:uiPriority w:val="99"/>
    <w:unhideWhenUsed/>
    <w:rsid w:val="008B364F"/>
    <w:pPr>
      <w:tabs>
        <w:tab w:val="center" w:pos="4513"/>
        <w:tab w:val="right" w:pos="9026"/>
      </w:tabs>
    </w:pPr>
  </w:style>
  <w:style w:type="character" w:customStyle="1" w:styleId="HeaderChar">
    <w:name w:val="Header Char"/>
    <w:basedOn w:val="DefaultParagraphFont"/>
    <w:link w:val="Header"/>
    <w:uiPriority w:val="99"/>
    <w:rsid w:val="008B364F"/>
  </w:style>
  <w:style w:type="paragraph" w:styleId="Footer">
    <w:name w:val="footer"/>
    <w:basedOn w:val="Normal"/>
    <w:link w:val="FooterChar"/>
    <w:uiPriority w:val="99"/>
    <w:unhideWhenUsed/>
    <w:rsid w:val="008B364F"/>
    <w:pPr>
      <w:tabs>
        <w:tab w:val="center" w:pos="4513"/>
        <w:tab w:val="right" w:pos="9026"/>
      </w:tabs>
    </w:pPr>
  </w:style>
  <w:style w:type="character" w:customStyle="1" w:styleId="FooterChar">
    <w:name w:val="Footer Char"/>
    <w:basedOn w:val="DefaultParagraphFont"/>
    <w:link w:val="Footer"/>
    <w:uiPriority w:val="99"/>
    <w:rsid w:val="008B364F"/>
  </w:style>
  <w:style w:type="paragraph" w:styleId="NormalWeb">
    <w:name w:val="Normal (Web)"/>
    <w:basedOn w:val="Normal"/>
    <w:uiPriority w:val="99"/>
    <w:unhideWhenUsed/>
    <w:rsid w:val="0053326C"/>
    <w:pPr>
      <w:spacing w:before="100" w:beforeAutospacing="1" w:after="100" w:afterAutospacing="1"/>
    </w:pPr>
    <w:rPr>
      <w:rFonts w:ascii="Times New Roman" w:hAnsi="Times New Roman" w:cs="Times New Roman"/>
    </w:rPr>
  </w:style>
  <w:style w:type="character" w:styleId="PageNumber">
    <w:name w:val="page number"/>
    <w:basedOn w:val="DefaultParagraphFont"/>
    <w:uiPriority w:val="99"/>
    <w:semiHidden/>
    <w:unhideWhenUsed/>
    <w:rsid w:val="00CE514E"/>
  </w:style>
  <w:style w:type="table" w:styleId="TableGrid">
    <w:name w:val="Table Grid"/>
    <w:basedOn w:val="TableNormal"/>
    <w:uiPriority w:val="39"/>
    <w:rsid w:val="004E5C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7FAF"/>
    <w:rPr>
      <w:color w:val="0563C1" w:themeColor="hyperlink"/>
      <w:u w:val="single"/>
    </w:rPr>
  </w:style>
  <w:style w:type="paragraph" w:styleId="CommentText">
    <w:name w:val="annotation text"/>
    <w:basedOn w:val="Normal"/>
    <w:link w:val="CommentTextChar"/>
    <w:uiPriority w:val="99"/>
    <w:unhideWhenUsed/>
    <w:rsid w:val="000D073F"/>
  </w:style>
  <w:style w:type="character" w:customStyle="1" w:styleId="CommentTextChar">
    <w:name w:val="Comment Text Char"/>
    <w:basedOn w:val="DefaultParagraphFont"/>
    <w:link w:val="CommentText"/>
    <w:uiPriority w:val="99"/>
    <w:rsid w:val="000D073F"/>
  </w:style>
  <w:style w:type="character" w:styleId="Strong">
    <w:name w:val="Strong"/>
    <w:basedOn w:val="DefaultParagraphFont"/>
    <w:uiPriority w:val="22"/>
    <w:qFormat/>
    <w:rsid w:val="007E7F1D"/>
    <w:rPr>
      <w:b/>
      <w:bCs/>
    </w:rPr>
  </w:style>
  <w:style w:type="paragraph" w:styleId="BalloonText">
    <w:name w:val="Balloon Text"/>
    <w:basedOn w:val="Normal"/>
    <w:link w:val="BalloonTextChar"/>
    <w:uiPriority w:val="99"/>
    <w:semiHidden/>
    <w:unhideWhenUsed/>
    <w:rsid w:val="008A533E"/>
    <w:rPr>
      <w:rFonts w:ascii="Tahoma" w:hAnsi="Tahoma" w:cs="Tahoma"/>
      <w:sz w:val="16"/>
      <w:szCs w:val="16"/>
    </w:rPr>
  </w:style>
  <w:style w:type="character" w:customStyle="1" w:styleId="BalloonTextChar">
    <w:name w:val="Balloon Text Char"/>
    <w:basedOn w:val="DefaultParagraphFont"/>
    <w:link w:val="BalloonText"/>
    <w:uiPriority w:val="99"/>
    <w:semiHidden/>
    <w:rsid w:val="008A533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E0FCE"/>
    <w:pPr>
      <w:jc w:val="center"/>
    </w:pPr>
    <w:rPr>
      <w:rFonts w:ascii="Calibri" w:hAnsi="Calibri" w:cs="Calibri"/>
    </w:rPr>
  </w:style>
  <w:style w:type="paragraph" w:customStyle="1" w:styleId="EndNoteBibliography">
    <w:name w:val="EndNote Bibliography"/>
    <w:basedOn w:val="Normal"/>
    <w:rsid w:val="005E0FCE"/>
    <w:rPr>
      <w:rFonts w:ascii="Calibri" w:hAnsi="Calibri" w:cs="Calibri"/>
    </w:rPr>
  </w:style>
  <w:style w:type="paragraph" w:styleId="ListParagraph">
    <w:name w:val="List Paragraph"/>
    <w:basedOn w:val="Normal"/>
    <w:uiPriority w:val="34"/>
    <w:qFormat/>
    <w:rsid w:val="00A87CE6"/>
    <w:pPr>
      <w:ind w:left="720"/>
      <w:contextualSpacing/>
    </w:pPr>
    <w:rPr>
      <w:rFonts w:ascii="Times New Roman" w:hAnsi="Times New Roman" w:cs="Times New Roman"/>
    </w:rPr>
  </w:style>
  <w:style w:type="paragraph" w:styleId="Header">
    <w:name w:val="header"/>
    <w:basedOn w:val="Normal"/>
    <w:link w:val="HeaderChar"/>
    <w:uiPriority w:val="99"/>
    <w:unhideWhenUsed/>
    <w:rsid w:val="008B364F"/>
    <w:pPr>
      <w:tabs>
        <w:tab w:val="center" w:pos="4513"/>
        <w:tab w:val="right" w:pos="9026"/>
      </w:tabs>
    </w:pPr>
  </w:style>
  <w:style w:type="character" w:customStyle="1" w:styleId="HeaderChar">
    <w:name w:val="Header Char"/>
    <w:basedOn w:val="DefaultParagraphFont"/>
    <w:link w:val="Header"/>
    <w:uiPriority w:val="99"/>
    <w:rsid w:val="008B364F"/>
  </w:style>
  <w:style w:type="paragraph" w:styleId="Footer">
    <w:name w:val="footer"/>
    <w:basedOn w:val="Normal"/>
    <w:link w:val="FooterChar"/>
    <w:uiPriority w:val="99"/>
    <w:unhideWhenUsed/>
    <w:rsid w:val="008B364F"/>
    <w:pPr>
      <w:tabs>
        <w:tab w:val="center" w:pos="4513"/>
        <w:tab w:val="right" w:pos="9026"/>
      </w:tabs>
    </w:pPr>
  </w:style>
  <w:style w:type="character" w:customStyle="1" w:styleId="FooterChar">
    <w:name w:val="Footer Char"/>
    <w:basedOn w:val="DefaultParagraphFont"/>
    <w:link w:val="Footer"/>
    <w:uiPriority w:val="99"/>
    <w:rsid w:val="008B364F"/>
  </w:style>
  <w:style w:type="paragraph" w:styleId="NormalWeb">
    <w:name w:val="Normal (Web)"/>
    <w:basedOn w:val="Normal"/>
    <w:uiPriority w:val="99"/>
    <w:unhideWhenUsed/>
    <w:rsid w:val="0053326C"/>
    <w:pPr>
      <w:spacing w:before="100" w:beforeAutospacing="1" w:after="100" w:afterAutospacing="1"/>
    </w:pPr>
    <w:rPr>
      <w:rFonts w:ascii="Times New Roman" w:hAnsi="Times New Roman" w:cs="Times New Roman"/>
    </w:rPr>
  </w:style>
  <w:style w:type="character" w:styleId="PageNumber">
    <w:name w:val="page number"/>
    <w:basedOn w:val="DefaultParagraphFont"/>
    <w:uiPriority w:val="99"/>
    <w:semiHidden/>
    <w:unhideWhenUsed/>
    <w:rsid w:val="00CE514E"/>
  </w:style>
  <w:style w:type="table" w:styleId="TableGrid">
    <w:name w:val="Table Grid"/>
    <w:basedOn w:val="TableNormal"/>
    <w:uiPriority w:val="39"/>
    <w:rsid w:val="004E5C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7FAF"/>
    <w:rPr>
      <w:color w:val="0563C1" w:themeColor="hyperlink"/>
      <w:u w:val="single"/>
    </w:rPr>
  </w:style>
  <w:style w:type="paragraph" w:styleId="CommentText">
    <w:name w:val="annotation text"/>
    <w:basedOn w:val="Normal"/>
    <w:link w:val="CommentTextChar"/>
    <w:uiPriority w:val="99"/>
    <w:unhideWhenUsed/>
    <w:rsid w:val="000D073F"/>
  </w:style>
  <w:style w:type="character" w:customStyle="1" w:styleId="CommentTextChar">
    <w:name w:val="Comment Text Char"/>
    <w:basedOn w:val="DefaultParagraphFont"/>
    <w:link w:val="CommentText"/>
    <w:uiPriority w:val="99"/>
    <w:rsid w:val="000D073F"/>
  </w:style>
  <w:style w:type="character" w:styleId="Strong">
    <w:name w:val="Strong"/>
    <w:basedOn w:val="DefaultParagraphFont"/>
    <w:uiPriority w:val="22"/>
    <w:qFormat/>
    <w:rsid w:val="007E7F1D"/>
    <w:rPr>
      <w:b/>
      <w:bCs/>
    </w:rPr>
  </w:style>
  <w:style w:type="paragraph" w:styleId="BalloonText">
    <w:name w:val="Balloon Text"/>
    <w:basedOn w:val="Normal"/>
    <w:link w:val="BalloonTextChar"/>
    <w:uiPriority w:val="99"/>
    <w:semiHidden/>
    <w:unhideWhenUsed/>
    <w:rsid w:val="008A533E"/>
    <w:rPr>
      <w:rFonts w:ascii="Tahoma" w:hAnsi="Tahoma" w:cs="Tahoma"/>
      <w:sz w:val="16"/>
      <w:szCs w:val="16"/>
    </w:rPr>
  </w:style>
  <w:style w:type="character" w:customStyle="1" w:styleId="BalloonTextChar">
    <w:name w:val="Balloon Text Char"/>
    <w:basedOn w:val="DefaultParagraphFont"/>
    <w:link w:val="BalloonText"/>
    <w:uiPriority w:val="99"/>
    <w:semiHidden/>
    <w:rsid w:val="008A533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082068">
      <w:bodyDiv w:val="1"/>
      <w:marLeft w:val="0"/>
      <w:marRight w:val="0"/>
      <w:marTop w:val="0"/>
      <w:marBottom w:val="0"/>
      <w:divBdr>
        <w:top w:val="none" w:sz="0" w:space="0" w:color="auto"/>
        <w:left w:val="none" w:sz="0" w:space="0" w:color="auto"/>
        <w:bottom w:val="none" w:sz="0" w:space="0" w:color="auto"/>
        <w:right w:val="none" w:sz="0" w:space="0" w:color="auto"/>
      </w:divBdr>
    </w:div>
    <w:div w:id="420567459">
      <w:bodyDiv w:val="1"/>
      <w:marLeft w:val="0"/>
      <w:marRight w:val="0"/>
      <w:marTop w:val="0"/>
      <w:marBottom w:val="0"/>
      <w:divBdr>
        <w:top w:val="none" w:sz="0" w:space="0" w:color="auto"/>
        <w:left w:val="none" w:sz="0" w:space="0" w:color="auto"/>
        <w:bottom w:val="none" w:sz="0" w:space="0" w:color="auto"/>
        <w:right w:val="none" w:sz="0" w:space="0" w:color="auto"/>
      </w:divBdr>
    </w:div>
    <w:div w:id="512033427">
      <w:bodyDiv w:val="1"/>
      <w:marLeft w:val="0"/>
      <w:marRight w:val="0"/>
      <w:marTop w:val="0"/>
      <w:marBottom w:val="0"/>
      <w:divBdr>
        <w:top w:val="none" w:sz="0" w:space="0" w:color="auto"/>
        <w:left w:val="none" w:sz="0" w:space="0" w:color="auto"/>
        <w:bottom w:val="none" w:sz="0" w:space="0" w:color="auto"/>
        <w:right w:val="none" w:sz="0" w:space="0" w:color="auto"/>
      </w:divBdr>
    </w:div>
    <w:div w:id="613246445">
      <w:bodyDiv w:val="1"/>
      <w:marLeft w:val="0"/>
      <w:marRight w:val="0"/>
      <w:marTop w:val="0"/>
      <w:marBottom w:val="0"/>
      <w:divBdr>
        <w:top w:val="none" w:sz="0" w:space="0" w:color="auto"/>
        <w:left w:val="none" w:sz="0" w:space="0" w:color="auto"/>
        <w:bottom w:val="none" w:sz="0" w:space="0" w:color="auto"/>
        <w:right w:val="none" w:sz="0" w:space="0" w:color="auto"/>
      </w:divBdr>
    </w:div>
    <w:div w:id="758139250">
      <w:bodyDiv w:val="1"/>
      <w:marLeft w:val="0"/>
      <w:marRight w:val="0"/>
      <w:marTop w:val="0"/>
      <w:marBottom w:val="0"/>
      <w:divBdr>
        <w:top w:val="none" w:sz="0" w:space="0" w:color="auto"/>
        <w:left w:val="none" w:sz="0" w:space="0" w:color="auto"/>
        <w:bottom w:val="none" w:sz="0" w:space="0" w:color="auto"/>
        <w:right w:val="none" w:sz="0" w:space="0" w:color="auto"/>
      </w:divBdr>
      <w:divsChild>
        <w:div w:id="1436822768">
          <w:marLeft w:val="864"/>
          <w:marRight w:val="0"/>
          <w:marTop w:val="86"/>
          <w:marBottom w:val="0"/>
          <w:divBdr>
            <w:top w:val="none" w:sz="0" w:space="0" w:color="auto"/>
            <w:left w:val="none" w:sz="0" w:space="0" w:color="auto"/>
            <w:bottom w:val="none" w:sz="0" w:space="0" w:color="auto"/>
            <w:right w:val="none" w:sz="0" w:space="0" w:color="auto"/>
          </w:divBdr>
        </w:div>
        <w:div w:id="1256554141">
          <w:marLeft w:val="864"/>
          <w:marRight w:val="0"/>
          <w:marTop w:val="86"/>
          <w:marBottom w:val="0"/>
          <w:divBdr>
            <w:top w:val="none" w:sz="0" w:space="0" w:color="auto"/>
            <w:left w:val="none" w:sz="0" w:space="0" w:color="auto"/>
            <w:bottom w:val="none" w:sz="0" w:space="0" w:color="auto"/>
            <w:right w:val="none" w:sz="0" w:space="0" w:color="auto"/>
          </w:divBdr>
        </w:div>
        <w:div w:id="616569416">
          <w:marLeft w:val="864"/>
          <w:marRight w:val="0"/>
          <w:marTop w:val="86"/>
          <w:marBottom w:val="0"/>
          <w:divBdr>
            <w:top w:val="none" w:sz="0" w:space="0" w:color="auto"/>
            <w:left w:val="none" w:sz="0" w:space="0" w:color="auto"/>
            <w:bottom w:val="none" w:sz="0" w:space="0" w:color="auto"/>
            <w:right w:val="none" w:sz="0" w:space="0" w:color="auto"/>
          </w:divBdr>
        </w:div>
        <w:div w:id="1721245449">
          <w:marLeft w:val="864"/>
          <w:marRight w:val="0"/>
          <w:marTop w:val="86"/>
          <w:marBottom w:val="0"/>
          <w:divBdr>
            <w:top w:val="none" w:sz="0" w:space="0" w:color="auto"/>
            <w:left w:val="none" w:sz="0" w:space="0" w:color="auto"/>
            <w:bottom w:val="none" w:sz="0" w:space="0" w:color="auto"/>
            <w:right w:val="none" w:sz="0" w:space="0" w:color="auto"/>
          </w:divBdr>
        </w:div>
        <w:div w:id="191502529">
          <w:marLeft w:val="864"/>
          <w:marRight w:val="0"/>
          <w:marTop w:val="86"/>
          <w:marBottom w:val="0"/>
          <w:divBdr>
            <w:top w:val="none" w:sz="0" w:space="0" w:color="auto"/>
            <w:left w:val="none" w:sz="0" w:space="0" w:color="auto"/>
            <w:bottom w:val="none" w:sz="0" w:space="0" w:color="auto"/>
            <w:right w:val="none" w:sz="0" w:space="0" w:color="auto"/>
          </w:divBdr>
        </w:div>
      </w:divsChild>
    </w:div>
    <w:div w:id="806246585">
      <w:bodyDiv w:val="1"/>
      <w:marLeft w:val="0"/>
      <w:marRight w:val="0"/>
      <w:marTop w:val="0"/>
      <w:marBottom w:val="0"/>
      <w:divBdr>
        <w:top w:val="none" w:sz="0" w:space="0" w:color="auto"/>
        <w:left w:val="none" w:sz="0" w:space="0" w:color="auto"/>
        <w:bottom w:val="none" w:sz="0" w:space="0" w:color="auto"/>
        <w:right w:val="none" w:sz="0" w:space="0" w:color="auto"/>
      </w:divBdr>
      <w:divsChild>
        <w:div w:id="31879547">
          <w:marLeft w:val="0"/>
          <w:marRight w:val="0"/>
          <w:marTop w:val="0"/>
          <w:marBottom w:val="0"/>
          <w:divBdr>
            <w:top w:val="none" w:sz="0" w:space="0" w:color="auto"/>
            <w:left w:val="none" w:sz="0" w:space="0" w:color="auto"/>
            <w:bottom w:val="none" w:sz="0" w:space="0" w:color="auto"/>
            <w:right w:val="none" w:sz="0" w:space="0" w:color="auto"/>
          </w:divBdr>
          <w:divsChild>
            <w:div w:id="1567909345">
              <w:marLeft w:val="0"/>
              <w:marRight w:val="0"/>
              <w:marTop w:val="0"/>
              <w:marBottom w:val="0"/>
              <w:divBdr>
                <w:top w:val="none" w:sz="0" w:space="0" w:color="auto"/>
                <w:left w:val="none" w:sz="0" w:space="0" w:color="auto"/>
                <w:bottom w:val="none" w:sz="0" w:space="0" w:color="auto"/>
                <w:right w:val="none" w:sz="0" w:space="0" w:color="auto"/>
              </w:divBdr>
              <w:divsChild>
                <w:div w:id="184478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710">
      <w:bodyDiv w:val="1"/>
      <w:marLeft w:val="0"/>
      <w:marRight w:val="0"/>
      <w:marTop w:val="0"/>
      <w:marBottom w:val="0"/>
      <w:divBdr>
        <w:top w:val="none" w:sz="0" w:space="0" w:color="auto"/>
        <w:left w:val="none" w:sz="0" w:space="0" w:color="auto"/>
        <w:bottom w:val="none" w:sz="0" w:space="0" w:color="auto"/>
        <w:right w:val="none" w:sz="0" w:space="0" w:color="auto"/>
      </w:divBdr>
      <w:divsChild>
        <w:div w:id="6637554">
          <w:marLeft w:val="0"/>
          <w:marRight w:val="0"/>
          <w:marTop w:val="0"/>
          <w:marBottom w:val="0"/>
          <w:divBdr>
            <w:top w:val="none" w:sz="0" w:space="0" w:color="auto"/>
            <w:left w:val="none" w:sz="0" w:space="0" w:color="auto"/>
            <w:bottom w:val="none" w:sz="0" w:space="0" w:color="auto"/>
            <w:right w:val="none" w:sz="0" w:space="0" w:color="auto"/>
          </w:divBdr>
          <w:divsChild>
            <w:div w:id="1885219096">
              <w:marLeft w:val="0"/>
              <w:marRight w:val="0"/>
              <w:marTop w:val="0"/>
              <w:marBottom w:val="0"/>
              <w:divBdr>
                <w:top w:val="none" w:sz="0" w:space="0" w:color="auto"/>
                <w:left w:val="none" w:sz="0" w:space="0" w:color="auto"/>
                <w:bottom w:val="none" w:sz="0" w:space="0" w:color="auto"/>
                <w:right w:val="none" w:sz="0" w:space="0" w:color="auto"/>
              </w:divBdr>
              <w:divsChild>
                <w:div w:id="73088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745388">
      <w:bodyDiv w:val="1"/>
      <w:marLeft w:val="0"/>
      <w:marRight w:val="0"/>
      <w:marTop w:val="0"/>
      <w:marBottom w:val="0"/>
      <w:divBdr>
        <w:top w:val="none" w:sz="0" w:space="0" w:color="auto"/>
        <w:left w:val="none" w:sz="0" w:space="0" w:color="auto"/>
        <w:bottom w:val="none" w:sz="0" w:space="0" w:color="auto"/>
        <w:right w:val="none" w:sz="0" w:space="0" w:color="auto"/>
      </w:divBdr>
    </w:div>
    <w:div w:id="1937787922">
      <w:bodyDiv w:val="1"/>
      <w:marLeft w:val="0"/>
      <w:marRight w:val="0"/>
      <w:marTop w:val="0"/>
      <w:marBottom w:val="0"/>
      <w:divBdr>
        <w:top w:val="none" w:sz="0" w:space="0" w:color="auto"/>
        <w:left w:val="none" w:sz="0" w:space="0" w:color="auto"/>
        <w:bottom w:val="none" w:sz="0" w:space="0" w:color="auto"/>
        <w:right w:val="none" w:sz="0" w:space="0" w:color="auto"/>
      </w:divBdr>
      <w:divsChild>
        <w:div w:id="165096250">
          <w:marLeft w:val="0"/>
          <w:marRight w:val="0"/>
          <w:marTop w:val="0"/>
          <w:marBottom w:val="0"/>
          <w:divBdr>
            <w:top w:val="none" w:sz="0" w:space="0" w:color="auto"/>
            <w:left w:val="none" w:sz="0" w:space="0" w:color="auto"/>
            <w:bottom w:val="none" w:sz="0" w:space="0" w:color="auto"/>
            <w:right w:val="none" w:sz="0" w:space="0" w:color="auto"/>
          </w:divBdr>
          <w:divsChild>
            <w:div w:id="693388590">
              <w:marLeft w:val="0"/>
              <w:marRight w:val="0"/>
              <w:marTop w:val="0"/>
              <w:marBottom w:val="0"/>
              <w:divBdr>
                <w:top w:val="none" w:sz="0" w:space="0" w:color="auto"/>
                <w:left w:val="none" w:sz="0" w:space="0" w:color="auto"/>
                <w:bottom w:val="none" w:sz="0" w:space="0" w:color="auto"/>
                <w:right w:val="none" w:sz="0" w:space="0" w:color="auto"/>
              </w:divBdr>
              <w:divsChild>
                <w:div w:id="7015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diagramData" Target="diagrams/data1.xml"/><Relationship Id="rId10" Type="http://schemas.openxmlformats.org/officeDocument/2006/relationships/hyperlink" Target="mailto:Yahya.al-habbal@easternhealth.org.au" TargetMode="Externa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4.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4E879B-AC67-0C4C-84E4-AD6DE45EE33F}" type="doc">
      <dgm:prSet loTypeId="urn:microsoft.com/office/officeart/2005/8/layout/process4" loCatId="" qsTypeId="urn:microsoft.com/office/officeart/2005/8/quickstyle/simple4" qsCatId="simple" csTypeId="urn:microsoft.com/office/officeart/2005/8/colors/accent1_2" csCatId="accent1" phldr="1"/>
      <dgm:spPr/>
    </dgm:pt>
    <dgm:pt modelId="{429628EE-E0E8-174F-9B1A-BBE165B8D706}">
      <dgm:prSet phldrT="[Text]"/>
      <dgm:spPr/>
      <dgm:t>
        <a:bodyPr/>
        <a:lstStyle/>
        <a:p>
          <a:r>
            <a:rPr lang="en-US"/>
            <a:t>Pub Med Search 315 Articles</a:t>
          </a:r>
        </a:p>
      </dgm:t>
    </dgm:pt>
    <dgm:pt modelId="{752BF214-F293-DE49-BA94-ED2BEB9F27E6}" type="parTrans" cxnId="{C5020845-EC87-914E-AF5D-6EB3AF04D6E4}">
      <dgm:prSet/>
      <dgm:spPr/>
      <dgm:t>
        <a:bodyPr/>
        <a:lstStyle/>
        <a:p>
          <a:endParaRPr lang="en-US"/>
        </a:p>
      </dgm:t>
    </dgm:pt>
    <dgm:pt modelId="{7E7CFC83-13DC-5146-9129-8CCA02E2F180}" type="sibTrans" cxnId="{C5020845-EC87-914E-AF5D-6EB3AF04D6E4}">
      <dgm:prSet/>
      <dgm:spPr/>
      <dgm:t>
        <a:bodyPr/>
        <a:lstStyle/>
        <a:p>
          <a:endParaRPr lang="en-US"/>
        </a:p>
      </dgm:t>
    </dgm:pt>
    <dgm:pt modelId="{DA5D7BEC-BF1C-3047-B741-5088339BAD0E}">
      <dgm:prSet phldrT="[Text]"/>
      <dgm:spPr/>
      <dgm:t>
        <a:bodyPr/>
        <a:lstStyle/>
        <a:p>
          <a:r>
            <a:rPr lang="en-US"/>
            <a:t>Excluded articles before 01/01/1990:</a:t>
          </a:r>
          <a:r>
            <a:rPr lang="en-US" baseline="0"/>
            <a:t> </a:t>
          </a:r>
        </a:p>
        <a:p>
          <a:r>
            <a:rPr lang="en-US" baseline="0"/>
            <a:t>235 articles to review</a:t>
          </a:r>
          <a:endParaRPr lang="en-US"/>
        </a:p>
      </dgm:t>
    </dgm:pt>
    <dgm:pt modelId="{DAFEED62-1A5E-354B-9A9F-7DE350F46B8B}" type="parTrans" cxnId="{0D5F1F43-F4A8-2744-8255-650972EF8683}">
      <dgm:prSet/>
      <dgm:spPr/>
      <dgm:t>
        <a:bodyPr/>
        <a:lstStyle/>
        <a:p>
          <a:endParaRPr lang="en-US"/>
        </a:p>
      </dgm:t>
    </dgm:pt>
    <dgm:pt modelId="{76533796-6454-624D-A0BC-3E5292F3F738}" type="sibTrans" cxnId="{0D5F1F43-F4A8-2744-8255-650972EF8683}">
      <dgm:prSet/>
      <dgm:spPr/>
      <dgm:t>
        <a:bodyPr/>
        <a:lstStyle/>
        <a:p>
          <a:endParaRPr lang="en-US"/>
        </a:p>
      </dgm:t>
    </dgm:pt>
    <dgm:pt modelId="{87B37715-E48A-D34C-8B6F-840BAA4D6946}">
      <dgm:prSet phldrT="[Text]"/>
      <dgm:spPr/>
      <dgm:t>
        <a:bodyPr/>
        <a:lstStyle/>
        <a:p>
          <a:r>
            <a:rPr lang="en-US"/>
            <a:t>27 Unavailable:</a:t>
          </a:r>
        </a:p>
        <a:p>
          <a:r>
            <a:rPr lang="en-US"/>
            <a:t>208 articles reviewed</a:t>
          </a:r>
        </a:p>
      </dgm:t>
    </dgm:pt>
    <dgm:pt modelId="{B44D6F89-C533-4A43-9A06-0D6A336AA917}" type="parTrans" cxnId="{EEFC210C-FA02-B343-8B81-CA65751DE79B}">
      <dgm:prSet/>
      <dgm:spPr/>
      <dgm:t>
        <a:bodyPr/>
        <a:lstStyle/>
        <a:p>
          <a:endParaRPr lang="en-US"/>
        </a:p>
      </dgm:t>
    </dgm:pt>
    <dgm:pt modelId="{275554BB-C10A-B047-834B-9D29AF554660}" type="sibTrans" cxnId="{EEFC210C-FA02-B343-8B81-CA65751DE79B}">
      <dgm:prSet/>
      <dgm:spPr/>
      <dgm:t>
        <a:bodyPr/>
        <a:lstStyle/>
        <a:p>
          <a:endParaRPr lang="en-US"/>
        </a:p>
      </dgm:t>
    </dgm:pt>
    <dgm:pt modelId="{FD40C53F-36BC-8B4F-B626-638343EB372B}" type="pres">
      <dgm:prSet presAssocID="{B34E879B-AC67-0C4C-84E4-AD6DE45EE33F}" presName="Name0" presStyleCnt="0">
        <dgm:presLayoutVars>
          <dgm:dir/>
          <dgm:animLvl val="lvl"/>
          <dgm:resizeHandles val="exact"/>
        </dgm:presLayoutVars>
      </dgm:prSet>
      <dgm:spPr/>
    </dgm:pt>
    <dgm:pt modelId="{EF267A38-BECD-B940-A57E-52C683483B31}" type="pres">
      <dgm:prSet presAssocID="{87B37715-E48A-D34C-8B6F-840BAA4D6946}" presName="boxAndChildren" presStyleCnt="0"/>
      <dgm:spPr/>
    </dgm:pt>
    <dgm:pt modelId="{042D77FE-48F6-2F4D-9E2C-FF835FF12E5C}" type="pres">
      <dgm:prSet presAssocID="{87B37715-E48A-D34C-8B6F-840BAA4D6946}" presName="parentTextBox" presStyleLbl="node1" presStyleIdx="0" presStyleCnt="3"/>
      <dgm:spPr/>
      <dgm:t>
        <a:bodyPr/>
        <a:lstStyle/>
        <a:p>
          <a:endParaRPr lang="en-US"/>
        </a:p>
      </dgm:t>
    </dgm:pt>
    <dgm:pt modelId="{0B6EED50-986F-FA41-86FF-CC77F97B2FA8}" type="pres">
      <dgm:prSet presAssocID="{76533796-6454-624D-A0BC-3E5292F3F738}" presName="sp" presStyleCnt="0"/>
      <dgm:spPr/>
    </dgm:pt>
    <dgm:pt modelId="{D243FB3D-605D-ED45-9F9B-EC8881CF680B}" type="pres">
      <dgm:prSet presAssocID="{DA5D7BEC-BF1C-3047-B741-5088339BAD0E}" presName="arrowAndChildren" presStyleCnt="0"/>
      <dgm:spPr/>
    </dgm:pt>
    <dgm:pt modelId="{82525F53-BB73-774C-BB0A-C7E3F3B98A7C}" type="pres">
      <dgm:prSet presAssocID="{DA5D7BEC-BF1C-3047-B741-5088339BAD0E}" presName="parentTextArrow" presStyleLbl="node1" presStyleIdx="1" presStyleCnt="3"/>
      <dgm:spPr/>
      <dgm:t>
        <a:bodyPr/>
        <a:lstStyle/>
        <a:p>
          <a:endParaRPr lang="en-US"/>
        </a:p>
      </dgm:t>
    </dgm:pt>
    <dgm:pt modelId="{76845852-436A-8F47-B653-77EDFDB9E5FD}" type="pres">
      <dgm:prSet presAssocID="{7E7CFC83-13DC-5146-9129-8CCA02E2F180}" presName="sp" presStyleCnt="0"/>
      <dgm:spPr/>
    </dgm:pt>
    <dgm:pt modelId="{D3B2419B-3D0A-B549-A63E-AE04945349E7}" type="pres">
      <dgm:prSet presAssocID="{429628EE-E0E8-174F-9B1A-BBE165B8D706}" presName="arrowAndChildren" presStyleCnt="0"/>
      <dgm:spPr/>
    </dgm:pt>
    <dgm:pt modelId="{10AECCA4-CAD1-A242-9301-A4F9288395A9}" type="pres">
      <dgm:prSet presAssocID="{429628EE-E0E8-174F-9B1A-BBE165B8D706}" presName="parentTextArrow" presStyleLbl="node1" presStyleIdx="2" presStyleCnt="3"/>
      <dgm:spPr/>
      <dgm:t>
        <a:bodyPr/>
        <a:lstStyle/>
        <a:p>
          <a:endParaRPr lang="en-US"/>
        </a:p>
      </dgm:t>
    </dgm:pt>
  </dgm:ptLst>
  <dgm:cxnLst>
    <dgm:cxn modelId="{EEFC210C-FA02-B343-8B81-CA65751DE79B}" srcId="{B34E879B-AC67-0C4C-84E4-AD6DE45EE33F}" destId="{87B37715-E48A-D34C-8B6F-840BAA4D6946}" srcOrd="2" destOrd="0" parTransId="{B44D6F89-C533-4A43-9A06-0D6A336AA917}" sibTransId="{275554BB-C10A-B047-834B-9D29AF554660}"/>
    <dgm:cxn modelId="{C5020845-EC87-914E-AF5D-6EB3AF04D6E4}" srcId="{B34E879B-AC67-0C4C-84E4-AD6DE45EE33F}" destId="{429628EE-E0E8-174F-9B1A-BBE165B8D706}" srcOrd="0" destOrd="0" parTransId="{752BF214-F293-DE49-BA94-ED2BEB9F27E6}" sibTransId="{7E7CFC83-13DC-5146-9129-8CCA02E2F180}"/>
    <dgm:cxn modelId="{3DCCA4E7-6F90-4BC7-A64F-E5D106F7EC91}" type="presOf" srcId="{429628EE-E0E8-174F-9B1A-BBE165B8D706}" destId="{10AECCA4-CAD1-A242-9301-A4F9288395A9}" srcOrd="0" destOrd="0" presId="urn:microsoft.com/office/officeart/2005/8/layout/process4"/>
    <dgm:cxn modelId="{9A052D71-9EC6-41D0-9934-5170D4511952}" type="presOf" srcId="{B34E879B-AC67-0C4C-84E4-AD6DE45EE33F}" destId="{FD40C53F-36BC-8B4F-B626-638343EB372B}" srcOrd="0" destOrd="0" presId="urn:microsoft.com/office/officeart/2005/8/layout/process4"/>
    <dgm:cxn modelId="{043D9EC2-7894-4EDB-A909-C99A9538B97D}" type="presOf" srcId="{87B37715-E48A-D34C-8B6F-840BAA4D6946}" destId="{042D77FE-48F6-2F4D-9E2C-FF835FF12E5C}" srcOrd="0" destOrd="0" presId="urn:microsoft.com/office/officeart/2005/8/layout/process4"/>
    <dgm:cxn modelId="{051F08E8-BC8E-477D-B0E4-8E240F466739}" type="presOf" srcId="{DA5D7BEC-BF1C-3047-B741-5088339BAD0E}" destId="{82525F53-BB73-774C-BB0A-C7E3F3B98A7C}" srcOrd="0" destOrd="0" presId="urn:microsoft.com/office/officeart/2005/8/layout/process4"/>
    <dgm:cxn modelId="{0D5F1F43-F4A8-2744-8255-650972EF8683}" srcId="{B34E879B-AC67-0C4C-84E4-AD6DE45EE33F}" destId="{DA5D7BEC-BF1C-3047-B741-5088339BAD0E}" srcOrd="1" destOrd="0" parTransId="{DAFEED62-1A5E-354B-9A9F-7DE350F46B8B}" sibTransId="{76533796-6454-624D-A0BC-3E5292F3F738}"/>
    <dgm:cxn modelId="{66D14725-5CAE-4F85-9F92-BFDFDADF5E8A}" type="presParOf" srcId="{FD40C53F-36BC-8B4F-B626-638343EB372B}" destId="{EF267A38-BECD-B940-A57E-52C683483B31}" srcOrd="0" destOrd="0" presId="urn:microsoft.com/office/officeart/2005/8/layout/process4"/>
    <dgm:cxn modelId="{CE031499-FD36-4B16-BF53-EDAA00027CBB}" type="presParOf" srcId="{EF267A38-BECD-B940-A57E-52C683483B31}" destId="{042D77FE-48F6-2F4D-9E2C-FF835FF12E5C}" srcOrd="0" destOrd="0" presId="urn:microsoft.com/office/officeart/2005/8/layout/process4"/>
    <dgm:cxn modelId="{8D0FC9F8-0FBD-4DD5-8862-E9018992AB8F}" type="presParOf" srcId="{FD40C53F-36BC-8B4F-B626-638343EB372B}" destId="{0B6EED50-986F-FA41-86FF-CC77F97B2FA8}" srcOrd="1" destOrd="0" presId="urn:microsoft.com/office/officeart/2005/8/layout/process4"/>
    <dgm:cxn modelId="{DF3AFA44-99C5-4027-9C8D-88EF4E89C088}" type="presParOf" srcId="{FD40C53F-36BC-8B4F-B626-638343EB372B}" destId="{D243FB3D-605D-ED45-9F9B-EC8881CF680B}" srcOrd="2" destOrd="0" presId="urn:microsoft.com/office/officeart/2005/8/layout/process4"/>
    <dgm:cxn modelId="{AD65594A-5D8C-4661-AD9E-7A9E240DBCD0}" type="presParOf" srcId="{D243FB3D-605D-ED45-9F9B-EC8881CF680B}" destId="{82525F53-BB73-774C-BB0A-C7E3F3B98A7C}" srcOrd="0" destOrd="0" presId="urn:microsoft.com/office/officeart/2005/8/layout/process4"/>
    <dgm:cxn modelId="{D1274501-CC3A-4EDC-A3A7-060266FB6A11}" type="presParOf" srcId="{FD40C53F-36BC-8B4F-B626-638343EB372B}" destId="{76845852-436A-8F47-B653-77EDFDB9E5FD}" srcOrd="3" destOrd="0" presId="urn:microsoft.com/office/officeart/2005/8/layout/process4"/>
    <dgm:cxn modelId="{2C0F0D65-3FBC-44BD-B1D7-C87F4316494C}" type="presParOf" srcId="{FD40C53F-36BC-8B4F-B626-638343EB372B}" destId="{D3B2419B-3D0A-B549-A63E-AE04945349E7}" srcOrd="4" destOrd="0" presId="urn:microsoft.com/office/officeart/2005/8/layout/process4"/>
    <dgm:cxn modelId="{90F10CC0-CDF6-46B3-94E1-8DF3E5E25336}" type="presParOf" srcId="{D3B2419B-3D0A-B549-A63E-AE04945349E7}" destId="{10AECCA4-CAD1-A242-9301-A4F9288395A9}" srcOrd="0" destOrd="0" presId="urn:microsoft.com/office/officeart/2005/8/layout/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42D77FE-48F6-2F4D-9E2C-FF835FF12E5C}">
      <dsp:nvSpPr>
        <dsp:cNvPr id="0" name=""/>
        <dsp:cNvSpPr/>
      </dsp:nvSpPr>
      <dsp:spPr>
        <a:xfrm>
          <a:off x="0" y="2409110"/>
          <a:ext cx="5486400" cy="790723"/>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US" sz="1600" kern="1200"/>
            <a:t>27 Unavailable:</a:t>
          </a:r>
        </a:p>
        <a:p>
          <a:pPr lvl="0" algn="ctr" defTabSz="711200">
            <a:lnSpc>
              <a:spcPct val="90000"/>
            </a:lnSpc>
            <a:spcBef>
              <a:spcPct val="0"/>
            </a:spcBef>
            <a:spcAft>
              <a:spcPct val="35000"/>
            </a:spcAft>
          </a:pPr>
          <a:r>
            <a:rPr lang="en-US" sz="1600" kern="1200"/>
            <a:t>208 articles reviewed</a:t>
          </a:r>
        </a:p>
      </dsp:txBody>
      <dsp:txXfrm>
        <a:off x="0" y="2409110"/>
        <a:ext cx="5486400" cy="790723"/>
      </dsp:txXfrm>
    </dsp:sp>
    <dsp:sp modelId="{82525F53-BB73-774C-BB0A-C7E3F3B98A7C}">
      <dsp:nvSpPr>
        <dsp:cNvPr id="0" name=""/>
        <dsp:cNvSpPr/>
      </dsp:nvSpPr>
      <dsp:spPr>
        <a:xfrm rot="10800000">
          <a:off x="0" y="1204838"/>
          <a:ext cx="5486400" cy="1216133"/>
        </a:xfrm>
        <a:prstGeom prst="upArrowCallou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US" sz="1600" kern="1200"/>
            <a:t>Excluded articles before 01/01/1990:</a:t>
          </a:r>
          <a:r>
            <a:rPr lang="en-US" sz="1600" kern="1200" baseline="0"/>
            <a:t> </a:t>
          </a:r>
        </a:p>
        <a:p>
          <a:pPr lvl="0" algn="ctr" defTabSz="711200">
            <a:lnSpc>
              <a:spcPct val="90000"/>
            </a:lnSpc>
            <a:spcBef>
              <a:spcPct val="0"/>
            </a:spcBef>
            <a:spcAft>
              <a:spcPct val="35000"/>
            </a:spcAft>
          </a:pPr>
          <a:r>
            <a:rPr lang="en-US" sz="1600" kern="1200" baseline="0"/>
            <a:t>235 articles to review</a:t>
          </a:r>
          <a:endParaRPr lang="en-US" sz="1600" kern="1200"/>
        </a:p>
      </dsp:txBody>
      <dsp:txXfrm rot="10800000">
        <a:off x="0" y="1204838"/>
        <a:ext cx="5486400" cy="790207"/>
      </dsp:txXfrm>
    </dsp:sp>
    <dsp:sp modelId="{10AECCA4-CAD1-A242-9301-A4F9288395A9}">
      <dsp:nvSpPr>
        <dsp:cNvPr id="0" name=""/>
        <dsp:cNvSpPr/>
      </dsp:nvSpPr>
      <dsp:spPr>
        <a:xfrm rot="10800000">
          <a:off x="0" y="565"/>
          <a:ext cx="5486400" cy="1216133"/>
        </a:xfrm>
        <a:prstGeom prst="upArrowCallou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3792" tIns="113792" rIns="113792" bIns="113792" numCol="1" spcCol="1270" anchor="ctr" anchorCtr="0">
          <a:noAutofit/>
        </a:bodyPr>
        <a:lstStyle/>
        <a:p>
          <a:pPr lvl="0" algn="ctr" defTabSz="711200">
            <a:lnSpc>
              <a:spcPct val="90000"/>
            </a:lnSpc>
            <a:spcBef>
              <a:spcPct val="0"/>
            </a:spcBef>
            <a:spcAft>
              <a:spcPct val="35000"/>
            </a:spcAft>
          </a:pPr>
          <a:r>
            <a:rPr lang="en-US" sz="1600" kern="1200"/>
            <a:t>Pub Med Search 315 Articles</a:t>
          </a:r>
        </a:p>
      </dsp:txBody>
      <dsp:txXfrm rot="10800000">
        <a:off x="0" y="565"/>
        <a:ext cx="5486400" cy="79020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3B55CB-F80A-4575-AFE1-1F15FA651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27</Pages>
  <Words>15735</Words>
  <Characters>89694</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HABBAL</dc:creator>
  <cp:keywords/>
  <dc:description/>
  <cp:lastModifiedBy>Ng, Matthew</cp:lastModifiedBy>
  <cp:revision>220</cp:revision>
  <dcterms:created xsi:type="dcterms:W3CDTF">2016-05-28T00:27:00Z</dcterms:created>
  <dcterms:modified xsi:type="dcterms:W3CDTF">2016-10-11T17:59:00Z</dcterms:modified>
</cp:coreProperties>
</file>